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513C3C" w14:textId="6AC4F27E" w:rsidR="004D7B9B" w:rsidRDefault="004D7B9B" w:rsidP="00CE1AF5">
      <w:pPr>
        <w:rPr>
          <w:b/>
          <w:bCs/>
        </w:rPr>
      </w:pPr>
      <w:r w:rsidRPr="004D7B9B">
        <w:rPr>
          <w:b/>
          <w:bCs/>
        </w:rPr>
        <w:t>The efficacy of non-invasive, non-convulsive electrical neuromodulation on depression, anxiety and sleep disturbance: a systematic review and meta-analysis</w:t>
      </w:r>
      <w:r w:rsidR="00EC7E7F">
        <w:rPr>
          <w:b/>
          <w:bCs/>
        </w:rPr>
        <w:t>: Supplementary Material</w:t>
      </w:r>
    </w:p>
    <w:p w14:paraId="7EC9B00B" w14:textId="1A73A064" w:rsidR="00EC7E7F" w:rsidRDefault="00EC7E7F" w:rsidP="00CE1AF5">
      <w:pPr>
        <w:rPr>
          <w:b/>
          <w:bCs/>
        </w:rPr>
      </w:pPr>
    </w:p>
    <w:p w14:paraId="66326D8C" w14:textId="77777777" w:rsidR="00EC7E7F" w:rsidRPr="00EC7E7F" w:rsidRDefault="00EC7E7F" w:rsidP="00EC7E7F">
      <w:pPr>
        <w:rPr>
          <w:b/>
          <w:bCs/>
        </w:rPr>
      </w:pPr>
      <w:r w:rsidRPr="00EC7E7F">
        <w:rPr>
          <w:rFonts w:hint="eastAsia"/>
          <w:b/>
          <w:bCs/>
        </w:rPr>
        <w:t>S</w:t>
      </w:r>
      <w:r w:rsidRPr="00EC7E7F">
        <w:rPr>
          <w:b/>
          <w:bCs/>
        </w:rPr>
        <w:t>upplementary Figure 1. Risk of bias graph</w:t>
      </w:r>
    </w:p>
    <w:p w14:paraId="37A17425" w14:textId="77777777" w:rsidR="00EC7E7F" w:rsidRPr="00EC7E7F" w:rsidRDefault="00EC7E7F" w:rsidP="00EC7E7F">
      <w:pPr>
        <w:rPr>
          <w:b/>
          <w:bCs/>
        </w:rPr>
      </w:pPr>
      <w:r w:rsidRPr="00EC7E7F">
        <w:rPr>
          <w:b/>
          <w:bCs/>
          <w:noProof/>
        </w:rPr>
        <w:drawing>
          <wp:inline distT="0" distB="0" distL="0" distR="0" wp14:anchorId="102A3C92" wp14:editId="3F6271C0">
            <wp:extent cx="8863330" cy="3744595"/>
            <wp:effectExtent l="0" t="0" r="0" b="8255"/>
            <wp:docPr id="5" name="圖片 4">
              <a:extLst xmlns:a="http://schemas.openxmlformats.org/drawingml/2006/main">
                <a:ext uri="{FF2B5EF4-FFF2-40B4-BE49-F238E27FC236}">
                  <a16:creationId xmlns:a16="http://schemas.microsoft.com/office/drawing/2014/main" id="{4C9FC45D-0FF9-4F7D-8DED-2BF941BF082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4">
                      <a:extLst>
                        <a:ext uri="{FF2B5EF4-FFF2-40B4-BE49-F238E27FC236}">
                          <a16:creationId xmlns:a16="http://schemas.microsoft.com/office/drawing/2014/main" id="{4C9FC45D-0FF9-4F7D-8DED-2BF941BF082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17294" w14:textId="77777777" w:rsidR="00EC7E7F" w:rsidRPr="00EC7E7F" w:rsidRDefault="00EC7E7F" w:rsidP="00EC7E7F">
      <w:pPr>
        <w:rPr>
          <w:b/>
          <w:bCs/>
        </w:rPr>
      </w:pPr>
      <w:r w:rsidRPr="00EC7E7F">
        <w:rPr>
          <w:b/>
          <w:bCs/>
        </w:rPr>
        <w:br w:type="page"/>
      </w:r>
    </w:p>
    <w:p w14:paraId="14C56804" w14:textId="77777777" w:rsidR="00EC7E7F" w:rsidRPr="00EC7E7F" w:rsidRDefault="00EC7E7F" w:rsidP="00EC7E7F">
      <w:pPr>
        <w:rPr>
          <w:b/>
          <w:bCs/>
        </w:rPr>
      </w:pPr>
      <w:r w:rsidRPr="00EC7E7F">
        <w:rPr>
          <w:rFonts w:hint="eastAsia"/>
          <w:b/>
          <w:bCs/>
        </w:rPr>
        <w:lastRenderedPageBreak/>
        <w:t>S</w:t>
      </w:r>
      <w:r w:rsidRPr="00EC7E7F">
        <w:rPr>
          <w:b/>
          <w:bCs/>
        </w:rPr>
        <w:t>upplementary Figure 2. Risk of bias summary</w:t>
      </w:r>
    </w:p>
    <w:p w14:paraId="74342988" w14:textId="77777777" w:rsidR="00EC7E7F" w:rsidRPr="00EC7E7F" w:rsidRDefault="00EC7E7F" w:rsidP="00EC7E7F">
      <w:pPr>
        <w:rPr>
          <w:b/>
          <w:bCs/>
        </w:rPr>
      </w:pPr>
      <w:r w:rsidRPr="00EC7E7F">
        <w:rPr>
          <w:b/>
          <w:bCs/>
          <w:noProof/>
        </w:rPr>
        <w:drawing>
          <wp:inline distT="0" distB="0" distL="0" distR="0" wp14:anchorId="3EB29BE1" wp14:editId="6512EB5D">
            <wp:extent cx="1450975" cy="8863330"/>
            <wp:effectExtent l="8573" t="0" r="5397" b="5398"/>
            <wp:docPr id="4" name="圖片 3">
              <a:extLst xmlns:a="http://schemas.openxmlformats.org/drawingml/2006/main">
                <a:ext uri="{FF2B5EF4-FFF2-40B4-BE49-F238E27FC236}">
                  <a16:creationId xmlns:a16="http://schemas.microsoft.com/office/drawing/2014/main" id="{207FCEAA-267C-4B1B-AECC-F0BF110BA6F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圖片 3">
                      <a:extLst>
                        <a:ext uri="{FF2B5EF4-FFF2-40B4-BE49-F238E27FC236}">
                          <a16:creationId xmlns:a16="http://schemas.microsoft.com/office/drawing/2014/main" id="{207FCEAA-267C-4B1B-AECC-F0BF110BA6F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1450975" cy="88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CE2AF" w14:textId="5C885DE4" w:rsidR="00EC7E7F" w:rsidRDefault="00EC7E7F" w:rsidP="00CE1AF5">
      <w:pPr>
        <w:rPr>
          <w:b/>
          <w:bCs/>
        </w:rPr>
      </w:pPr>
    </w:p>
    <w:p w14:paraId="60C23D8A" w14:textId="77777777" w:rsidR="00CD6221" w:rsidRDefault="00CD6221">
      <w:pPr>
        <w:widowControl/>
        <w:rPr>
          <w:b/>
          <w:bCs/>
        </w:rPr>
      </w:pPr>
      <w:r>
        <w:rPr>
          <w:b/>
          <w:bCs/>
        </w:rPr>
        <w:br w:type="page"/>
      </w:r>
    </w:p>
    <w:p w14:paraId="7686D109" w14:textId="16BFCECC" w:rsidR="00CD6221" w:rsidRDefault="00CD6221" w:rsidP="00CE1AF5">
      <w:pPr>
        <w:rPr>
          <w:b/>
          <w:bCs/>
        </w:rPr>
      </w:pPr>
      <w:r>
        <w:rPr>
          <w:rFonts w:hint="eastAsia"/>
          <w:b/>
          <w:bCs/>
        </w:rPr>
        <w:lastRenderedPageBreak/>
        <w:t>Su</w:t>
      </w:r>
      <w:r>
        <w:rPr>
          <w:b/>
          <w:bCs/>
        </w:rPr>
        <w:t xml:space="preserve">pplementary Figure 3. </w:t>
      </w:r>
      <w:r w:rsidRPr="00CD6221">
        <w:rPr>
          <w:b/>
          <w:bCs/>
        </w:rPr>
        <w:t xml:space="preserve">The effects of </w:t>
      </w:r>
      <w:proofErr w:type="spellStart"/>
      <w:r w:rsidRPr="00CD6221">
        <w:rPr>
          <w:b/>
          <w:bCs/>
        </w:rPr>
        <w:t>tDCS</w:t>
      </w:r>
      <w:proofErr w:type="spellEnd"/>
      <w:r w:rsidRPr="00CD6221">
        <w:rPr>
          <w:b/>
          <w:bCs/>
        </w:rPr>
        <w:t xml:space="preserve">, CES on depression and anxiety: </w:t>
      </w:r>
      <w:r>
        <w:rPr>
          <w:b/>
          <w:bCs/>
        </w:rPr>
        <w:t>funnel</w:t>
      </w:r>
      <w:r w:rsidRPr="00CD6221">
        <w:rPr>
          <w:b/>
          <w:bCs/>
        </w:rPr>
        <w:t xml:space="preserve"> plots. (a) </w:t>
      </w:r>
      <w:proofErr w:type="spellStart"/>
      <w:r w:rsidRPr="00CD6221">
        <w:rPr>
          <w:b/>
          <w:bCs/>
        </w:rPr>
        <w:t>tDCS</w:t>
      </w:r>
      <w:proofErr w:type="spellEnd"/>
      <w:r w:rsidRPr="00CD6221">
        <w:rPr>
          <w:b/>
          <w:bCs/>
        </w:rPr>
        <w:t xml:space="preserve"> on depression; (b) CES on depression; (c) </w:t>
      </w:r>
      <w:proofErr w:type="spellStart"/>
      <w:r w:rsidRPr="00CD6221">
        <w:rPr>
          <w:b/>
          <w:bCs/>
        </w:rPr>
        <w:t>tDCS</w:t>
      </w:r>
      <w:proofErr w:type="spellEnd"/>
      <w:r w:rsidRPr="00CD6221">
        <w:rPr>
          <w:b/>
          <w:bCs/>
        </w:rPr>
        <w:t xml:space="preserve"> on anxiety. </w:t>
      </w:r>
      <w:proofErr w:type="spellStart"/>
      <w:r w:rsidRPr="00CD6221">
        <w:rPr>
          <w:b/>
          <w:bCs/>
        </w:rPr>
        <w:t>tDCS</w:t>
      </w:r>
      <w:proofErr w:type="spellEnd"/>
      <w:r w:rsidRPr="00CD6221">
        <w:rPr>
          <w:b/>
          <w:bCs/>
        </w:rPr>
        <w:t>, transcranial direct current stimulation; CES, cranial electrotherapy stimulation</w:t>
      </w:r>
    </w:p>
    <w:p w14:paraId="576D1EA8" w14:textId="4403AC4A" w:rsidR="00CD6221" w:rsidRDefault="00CD6221" w:rsidP="00CE1AF5">
      <w:pPr>
        <w:rPr>
          <w:b/>
          <w:bCs/>
        </w:rPr>
      </w:pPr>
      <w:r>
        <w:rPr>
          <w:rFonts w:hint="eastAsia"/>
          <w:b/>
          <w:bCs/>
        </w:rPr>
        <w:t>(</w:t>
      </w:r>
      <w:r>
        <w:rPr>
          <w:b/>
          <w:bCs/>
        </w:rPr>
        <w:t>a)</w:t>
      </w:r>
    </w:p>
    <w:p w14:paraId="5BF55E09" w14:textId="1CCC8454" w:rsidR="00CD6221" w:rsidRDefault="00CD6221" w:rsidP="00CE1AF5">
      <w:pPr>
        <w:rPr>
          <w:b/>
          <w:bCs/>
        </w:rPr>
      </w:pPr>
      <w:r>
        <w:rPr>
          <w:noProof/>
        </w:rPr>
        <w:drawing>
          <wp:inline distT="0" distB="0" distL="0" distR="0" wp14:anchorId="0C24B456" wp14:editId="772701D5">
            <wp:extent cx="8585343" cy="4433206"/>
            <wp:effectExtent l="0" t="0" r="6350" b="5715"/>
            <wp:docPr id="1" name="圖片 3">
              <a:extLst xmlns:a="http://schemas.openxmlformats.org/drawingml/2006/main">
                <a:ext uri="{FF2B5EF4-FFF2-40B4-BE49-F238E27FC236}">
                  <a16:creationId xmlns:a16="http://schemas.microsoft.com/office/drawing/2014/main" id="{E976C9C9-41CC-4FAE-9071-DE1B28F114D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圖片 3">
                      <a:extLst>
                        <a:ext uri="{FF2B5EF4-FFF2-40B4-BE49-F238E27FC236}">
                          <a16:creationId xmlns:a16="http://schemas.microsoft.com/office/drawing/2014/main" id="{E976C9C9-41CC-4FAE-9071-DE1B28F114D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585343" cy="4433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D5CDC" w14:textId="7BDE775F" w:rsidR="00CD6221" w:rsidRDefault="00CD6221" w:rsidP="00CE1AF5">
      <w:pPr>
        <w:rPr>
          <w:b/>
          <w:bCs/>
        </w:rPr>
      </w:pPr>
      <w:r>
        <w:rPr>
          <w:rFonts w:hint="eastAsia"/>
          <w:b/>
          <w:bCs/>
        </w:rPr>
        <w:lastRenderedPageBreak/>
        <w:t>(</w:t>
      </w:r>
      <w:r>
        <w:rPr>
          <w:b/>
          <w:bCs/>
        </w:rPr>
        <w:t>b)</w:t>
      </w:r>
    </w:p>
    <w:p w14:paraId="2096662F" w14:textId="68854B32" w:rsidR="00CD6221" w:rsidRDefault="00CD6221" w:rsidP="00CE1AF5">
      <w:pPr>
        <w:rPr>
          <w:b/>
          <w:bCs/>
        </w:rPr>
      </w:pPr>
      <w:r>
        <w:rPr>
          <w:noProof/>
        </w:rPr>
        <w:drawing>
          <wp:inline distT="0" distB="0" distL="0" distR="0" wp14:anchorId="2F7316BF" wp14:editId="6D3C6FBB">
            <wp:extent cx="8839343" cy="4564364"/>
            <wp:effectExtent l="0" t="0" r="0" b="8255"/>
            <wp:docPr id="2" name="圖片 3">
              <a:extLst xmlns:a="http://schemas.openxmlformats.org/drawingml/2006/main">
                <a:ext uri="{FF2B5EF4-FFF2-40B4-BE49-F238E27FC236}">
                  <a16:creationId xmlns:a16="http://schemas.microsoft.com/office/drawing/2014/main" id="{81ABB677-221C-48D6-8473-D1A69E5A589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圖片 3">
                      <a:extLst>
                        <a:ext uri="{FF2B5EF4-FFF2-40B4-BE49-F238E27FC236}">
                          <a16:creationId xmlns:a16="http://schemas.microsoft.com/office/drawing/2014/main" id="{81ABB677-221C-48D6-8473-D1A69E5A589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8839343" cy="45643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1B2210" w14:textId="77777777" w:rsidR="00CD6221" w:rsidRDefault="00CD6221">
      <w:pPr>
        <w:widowControl/>
        <w:rPr>
          <w:b/>
          <w:bCs/>
        </w:rPr>
      </w:pPr>
      <w:r>
        <w:rPr>
          <w:b/>
          <w:bCs/>
        </w:rPr>
        <w:br w:type="page"/>
      </w:r>
    </w:p>
    <w:p w14:paraId="5CA2ADEE" w14:textId="34F67B89" w:rsidR="00CD6221" w:rsidRDefault="00CD6221" w:rsidP="00CE1AF5">
      <w:pPr>
        <w:rPr>
          <w:b/>
          <w:bCs/>
        </w:rPr>
      </w:pPr>
      <w:r>
        <w:rPr>
          <w:rFonts w:hint="eastAsia"/>
          <w:b/>
          <w:bCs/>
        </w:rPr>
        <w:lastRenderedPageBreak/>
        <w:t>(</w:t>
      </w:r>
      <w:r>
        <w:rPr>
          <w:b/>
          <w:bCs/>
        </w:rPr>
        <w:t>c)</w:t>
      </w:r>
    </w:p>
    <w:p w14:paraId="6EEDF854" w14:textId="458D58EE" w:rsidR="00CD6221" w:rsidRDefault="00CD6221" w:rsidP="00CE1AF5">
      <w:pPr>
        <w:rPr>
          <w:b/>
          <w:bCs/>
        </w:rPr>
      </w:pPr>
      <w:r>
        <w:rPr>
          <w:noProof/>
        </w:rPr>
        <w:drawing>
          <wp:inline distT="0" distB="0" distL="0" distR="0" wp14:anchorId="5A998058" wp14:editId="4DDDA0A9">
            <wp:extent cx="8440200" cy="4358258"/>
            <wp:effectExtent l="0" t="0" r="0" b="4445"/>
            <wp:docPr id="3" name="圖片 3">
              <a:extLst xmlns:a="http://schemas.openxmlformats.org/drawingml/2006/main">
                <a:ext uri="{FF2B5EF4-FFF2-40B4-BE49-F238E27FC236}">
                  <a16:creationId xmlns:a16="http://schemas.microsoft.com/office/drawing/2014/main" id="{117FE5A9-C48D-41BE-88B7-1DCA2AE302E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圖片 3">
                      <a:extLst>
                        <a:ext uri="{FF2B5EF4-FFF2-40B4-BE49-F238E27FC236}">
                          <a16:creationId xmlns:a16="http://schemas.microsoft.com/office/drawing/2014/main" id="{117FE5A9-C48D-41BE-88B7-1DCA2AE302E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8440200" cy="4358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FE1436" w14:textId="77777777" w:rsidR="00EC7E7F" w:rsidRDefault="00EC7E7F">
      <w:pPr>
        <w:widowControl/>
        <w:rPr>
          <w:b/>
          <w:bCs/>
        </w:rPr>
      </w:pPr>
      <w:r>
        <w:rPr>
          <w:b/>
          <w:bCs/>
        </w:rPr>
        <w:br w:type="page"/>
      </w:r>
    </w:p>
    <w:p w14:paraId="700E5154" w14:textId="79252B61" w:rsidR="00CE1AF5" w:rsidRPr="00CE1AF5" w:rsidRDefault="00C8267D" w:rsidP="00CE1AF5">
      <w:pPr>
        <w:rPr>
          <w:b/>
          <w:bCs/>
        </w:rPr>
      </w:pPr>
      <w:r w:rsidRPr="00C8267D">
        <w:rPr>
          <w:b/>
          <w:bCs/>
        </w:rPr>
        <w:lastRenderedPageBreak/>
        <w:t xml:space="preserve">Supplementary </w:t>
      </w:r>
      <w:r w:rsidR="007A5408" w:rsidRPr="00C8267D">
        <w:rPr>
          <w:rFonts w:hint="eastAsia"/>
          <w:b/>
          <w:bCs/>
        </w:rPr>
        <w:t>T</w:t>
      </w:r>
      <w:r w:rsidR="007A5408" w:rsidRPr="00C8267D">
        <w:rPr>
          <w:b/>
          <w:bCs/>
        </w:rPr>
        <w:t>able 1</w:t>
      </w:r>
      <w:r w:rsidRPr="00C8267D">
        <w:rPr>
          <w:b/>
          <w:bCs/>
        </w:rPr>
        <w:t>. Characteristics of the included studies</w:t>
      </w:r>
    </w:p>
    <w:tbl>
      <w:tblPr>
        <w:tblW w:w="14034" w:type="dxa"/>
        <w:tblBorders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134"/>
        <w:gridCol w:w="1554"/>
        <w:gridCol w:w="851"/>
        <w:gridCol w:w="997"/>
        <w:gridCol w:w="850"/>
        <w:gridCol w:w="993"/>
        <w:gridCol w:w="1275"/>
        <w:gridCol w:w="1276"/>
        <w:gridCol w:w="1134"/>
        <w:gridCol w:w="1276"/>
        <w:gridCol w:w="1276"/>
      </w:tblGrid>
      <w:tr w:rsidR="00CE1AF5" w:rsidRPr="005E7B54" w14:paraId="498550F4" w14:textId="77777777" w:rsidTr="005E7B54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052EDFC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Author Yea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880E119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Population</w:t>
            </w:r>
          </w:p>
        </w:tc>
        <w:tc>
          <w:tcPr>
            <w:tcW w:w="155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3483BFF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Concomitant antidepressa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5327D27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Sample Size</w:t>
            </w:r>
          </w:p>
        </w:tc>
        <w:tc>
          <w:tcPr>
            <w:tcW w:w="99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CF82100" w14:textId="1D853DCF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Mean age</w:t>
            </w:r>
            <w:r w:rsidR="00C8267D" w:rsidRPr="005E7B54">
              <w:rPr>
                <w:bCs/>
                <w:sz w:val="20"/>
                <w:szCs w:val="20"/>
              </w:rPr>
              <w:t xml:space="preserve"> </w:t>
            </w:r>
            <w:r w:rsidRPr="005E7B54">
              <w:rPr>
                <w:bCs/>
                <w:sz w:val="20"/>
                <w:szCs w:val="20"/>
              </w:rPr>
              <w:t xml:space="preserve">(SD or range)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616E30E" w14:textId="36740F8C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Female (%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71152B3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 xml:space="preserve">Duration/Session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E9E62DC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Electrical device</w:t>
            </w:r>
          </w:p>
          <w:p w14:paraId="5D4376D9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/bran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0335660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Frequency/</w:t>
            </w:r>
          </w:p>
          <w:p w14:paraId="4C8557CC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Curren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2860C6C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N of sessions/</w:t>
            </w:r>
          </w:p>
          <w:p w14:paraId="5B974EE5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frequenc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6BA81DB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>Electrode positio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C148028" w14:textId="77777777" w:rsidR="00CE1AF5" w:rsidRPr="005E7B54" w:rsidRDefault="00CE1AF5" w:rsidP="00CE1AF5">
            <w:pPr>
              <w:rPr>
                <w:bCs/>
                <w:sz w:val="20"/>
                <w:szCs w:val="20"/>
              </w:rPr>
            </w:pPr>
            <w:r w:rsidRPr="005E7B54">
              <w:rPr>
                <w:bCs/>
                <w:sz w:val="20"/>
                <w:szCs w:val="20"/>
              </w:rPr>
              <w:t xml:space="preserve">Outcome </w:t>
            </w:r>
          </w:p>
        </w:tc>
      </w:tr>
      <w:tr w:rsidR="00CE1AF5" w:rsidRPr="005E7B54" w14:paraId="6C259C6A" w14:textId="77777777" w:rsidTr="005E7B54">
        <w:tc>
          <w:tcPr>
            <w:tcW w:w="1418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A7F72F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BaG1hZGl6YWRlaDwvQXV0aG9yPjxZZWFyPjIwMTk8L1ll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BaG1hZGl6YWRlaDwvQXV0aG9yPjxZZWFyPjIwMTk8L1ll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 Ahmadizadeh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266B1F4A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TSD</w:t>
            </w:r>
          </w:p>
        </w:tc>
        <w:tc>
          <w:tcPr>
            <w:tcW w:w="155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769C2961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5FEC63B9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  <w:p w14:paraId="0ABAA938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</w:tc>
        <w:tc>
          <w:tcPr>
            <w:tcW w:w="997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35FA8A3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4.50 (2.34)</w:t>
            </w:r>
          </w:p>
          <w:p w14:paraId="6795DEC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00 (2.42)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7B91A22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 (60)</w:t>
            </w:r>
          </w:p>
          <w:p w14:paraId="1D07D00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(70)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FC34B45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22B638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25969E4B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E43721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/once a day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C7BF9A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5B263338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6387CF39" w14:textId="0AA765DA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, BAI, PCL-5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Reexperiencing, NACM</w:t>
            </w:r>
          </w:p>
        </w:tc>
      </w:tr>
      <w:tr w:rsidR="00CE1AF5" w:rsidRPr="005E7B54" w14:paraId="4AF734CB" w14:textId="77777777" w:rsidTr="005E7B54">
        <w:tc>
          <w:tcPr>
            <w:tcW w:w="1418" w:type="dxa"/>
            <w:shd w:val="clear" w:color="auto" w:fill="FFFFFF" w:themeFill="background1"/>
          </w:tcPr>
          <w:p w14:paraId="79EE7F1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YXRpc3RhPC9BdXRob3I+PFllYXI+MjAxNTwvWWVhcj48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YXRpc3RhPC9BdXRob3I+PFllYXI+MjAxNTwvWWVhcj48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 Batista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D8FC8C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rack-Cocaine Dependence</w:t>
            </w:r>
          </w:p>
        </w:tc>
        <w:tc>
          <w:tcPr>
            <w:tcW w:w="1554" w:type="dxa"/>
            <w:shd w:val="clear" w:color="auto" w:fill="FFFFFF" w:themeFill="background1"/>
          </w:tcPr>
          <w:p w14:paraId="2015CE76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7F9E54B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9</w:t>
            </w:r>
          </w:p>
          <w:p w14:paraId="7825C89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</w:t>
            </w:r>
          </w:p>
        </w:tc>
        <w:tc>
          <w:tcPr>
            <w:tcW w:w="997" w:type="dxa"/>
            <w:shd w:val="clear" w:color="auto" w:fill="FFFFFF" w:themeFill="background1"/>
          </w:tcPr>
          <w:p w14:paraId="5C8E869A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.4 (9.8)</w:t>
            </w:r>
          </w:p>
          <w:p w14:paraId="62CEB21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.3 (8.4)</w:t>
            </w:r>
          </w:p>
        </w:tc>
        <w:tc>
          <w:tcPr>
            <w:tcW w:w="850" w:type="dxa"/>
            <w:shd w:val="clear" w:color="auto" w:fill="FFFFFF" w:themeFill="background1"/>
          </w:tcPr>
          <w:p w14:paraId="2E93D927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(0)</w:t>
            </w:r>
          </w:p>
          <w:p w14:paraId="576BAAF3" w14:textId="2BEFFF90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(0)</w:t>
            </w:r>
          </w:p>
        </w:tc>
        <w:tc>
          <w:tcPr>
            <w:tcW w:w="993" w:type="dxa"/>
            <w:shd w:val="clear" w:color="auto" w:fill="FFFFFF" w:themeFill="background1"/>
          </w:tcPr>
          <w:p w14:paraId="588A10E8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3B76BF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Striat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6EB510A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34DE76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 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EB2845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318B494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4788176B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-D, HAMA, Craving</w:t>
            </w:r>
          </w:p>
        </w:tc>
      </w:tr>
      <w:tr w:rsidR="00CE1AF5" w:rsidRPr="005E7B54" w14:paraId="4D4A4D71" w14:textId="77777777" w:rsidTr="005E7B54">
        <w:tc>
          <w:tcPr>
            <w:tcW w:w="1418" w:type="dxa"/>
            <w:shd w:val="clear" w:color="auto" w:fill="FFFFFF" w:themeFill="background1"/>
          </w:tcPr>
          <w:p w14:paraId="08B1302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Bennabi&lt;/Author&gt;&lt;Year&gt;2015&lt;/Year&gt;&lt;RecNum&gt;51&lt;/RecNum&gt;&lt;DisplayText&gt;3 Bennabi et al. 2015&lt;/DisplayText&gt;&lt;record&gt;&lt;rec-number&gt;51&lt;/rec-number&gt;&lt;foreign-keys&gt;&lt;key app="EN" db-id="pdf2txtp2fr59aepa0gxwzwpxedzetzr20r0" timestamp="1609059891"&gt;51&lt;/key&gt;&lt;/foreign-keys&gt;&lt;ref-type name="Journal Article"&gt;17&lt;/ref-type&gt;&lt;contributors&gt;&lt;authors&gt;&lt;author&gt;Bennabi, D.&lt;/author&gt;&lt;author&gt;Nicolier, M.&lt;/author&gt;&lt;author&gt;Monnin, J.&lt;/author&gt;&lt;author&gt;Tio, G.&lt;/author&gt;&lt;author&gt;Pazart, L.&lt;/author&gt;&lt;author&gt;Vandel, P.&lt;/author&gt;&lt;author&gt;Haffen, E.&lt;/author&gt;&lt;/authors&gt;&lt;/contributors&gt;&lt;titles&gt;&lt;title&gt;Pilot study of feasibility of the effect of treatment with tDCS in patients suffering from treatment-resistant depression treated with escitalopram&lt;/title&gt;&lt;secondary-title&gt;Clinical Neurophysiology&lt;/secondary-title&gt;&lt;/titles&gt;&lt;periodical&gt;&lt;full-title&gt;Clinical Neurophysiology&lt;/full-title&gt;&lt;/periodical&gt;&lt;pages&gt;1185-1189&lt;/pages&gt;&lt;volume&gt;126&lt;/volume&gt;&lt;number&gt;6&lt;/number&gt;&lt;keywords&gt;&lt;keyword&gt;Transcranial direct current stimulation&lt;/keyword&gt;&lt;keyword&gt;Depression&lt;/keyword&gt;&lt;keyword&gt;Treatment resistance&lt;/keyword&gt;&lt;/keywords&gt;&lt;dates&gt;&lt;year&gt;2015&lt;/year&gt;&lt;pub-dates&gt;&lt;date&gt;2015/06/01/&lt;/date&gt;&lt;/pub-dates&gt;&lt;/dates&gt;&lt;isbn&gt;1388-2457&lt;/isbn&gt;&lt;urls&gt;&lt;related-urls&gt;&lt;url&gt;http://www.sciencedirect.com/science/article/pii/S1388245714005136&lt;/url&gt;&lt;/related-urls&gt;&lt;/urls&gt;&lt;electronic-resource-num&gt;https://doi.org/10.1016/j.clinph.2014.09.026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 Bennabi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09225C9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TRD </w:t>
            </w:r>
          </w:p>
          <w:p w14:paraId="51C05806" w14:textId="77777777" w:rsidR="00CE1AF5" w:rsidRPr="005E7B54" w:rsidRDefault="00CE1AF5" w:rsidP="00CE1AF5">
            <w:pPr>
              <w:rPr>
                <w:sz w:val="20"/>
                <w:szCs w:val="20"/>
              </w:rPr>
            </w:pPr>
          </w:p>
        </w:tc>
        <w:tc>
          <w:tcPr>
            <w:tcW w:w="1554" w:type="dxa"/>
            <w:shd w:val="clear" w:color="auto" w:fill="FFFFFF" w:themeFill="background1"/>
          </w:tcPr>
          <w:p w14:paraId="5AFDCD5F" w14:textId="312C11D4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55BCA4A1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  <w:p w14:paraId="41049CA4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</w:tc>
        <w:tc>
          <w:tcPr>
            <w:tcW w:w="997" w:type="dxa"/>
            <w:shd w:val="clear" w:color="auto" w:fill="FFFFFF" w:themeFill="background1"/>
          </w:tcPr>
          <w:p w14:paraId="68FA057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.4 (12)</w:t>
            </w:r>
          </w:p>
          <w:p w14:paraId="5AB151F1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9.9 (15.4)</w:t>
            </w:r>
          </w:p>
        </w:tc>
        <w:tc>
          <w:tcPr>
            <w:tcW w:w="850" w:type="dxa"/>
            <w:shd w:val="clear" w:color="auto" w:fill="FFFFFF" w:themeFill="background1"/>
          </w:tcPr>
          <w:p w14:paraId="5FA179F8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(83.3)</w:t>
            </w:r>
          </w:p>
          <w:p w14:paraId="50D0FCC1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 (45.5)</w:t>
            </w:r>
          </w:p>
        </w:tc>
        <w:tc>
          <w:tcPr>
            <w:tcW w:w="993" w:type="dxa"/>
            <w:shd w:val="clear" w:color="auto" w:fill="FFFFFF" w:themeFill="background1"/>
          </w:tcPr>
          <w:p w14:paraId="7C7D53E6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6F088BF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35EDCA9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E829AB6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/twi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7376225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16113982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2DD7DD1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HDRS 21, HAMA, BDI, STAI-A, MMSE</w:t>
            </w:r>
          </w:p>
        </w:tc>
      </w:tr>
      <w:tr w:rsidR="00CE1AF5" w:rsidRPr="005E7B54" w14:paraId="2E673F47" w14:textId="77777777" w:rsidTr="005E7B54">
        <w:tc>
          <w:tcPr>
            <w:tcW w:w="1418" w:type="dxa"/>
            <w:shd w:val="clear" w:color="auto" w:fill="FFFFFF" w:themeFill="background1"/>
          </w:tcPr>
          <w:p w14:paraId="3689D2D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aWFuY2hpPC9BdXRob3I+PFllYXI+MjAxNzwvWWVhcj48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aWFuY2hpPC9BdXRob3I+PFllYXI+MjAxNzwvWWVhcj48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 Bianchi et al.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069BC45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ostmenopausal women</w:t>
            </w:r>
          </w:p>
        </w:tc>
        <w:tc>
          <w:tcPr>
            <w:tcW w:w="1554" w:type="dxa"/>
            <w:shd w:val="clear" w:color="auto" w:fill="FFFFFF" w:themeFill="background1"/>
          </w:tcPr>
          <w:p w14:paraId="5368982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6EA2F2E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  <w:p w14:paraId="7C4C773A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1C86F604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5.3 (5.6)</w:t>
            </w:r>
          </w:p>
          <w:p w14:paraId="0098BA5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3.8 (5.6)</w:t>
            </w:r>
          </w:p>
        </w:tc>
        <w:tc>
          <w:tcPr>
            <w:tcW w:w="850" w:type="dxa"/>
            <w:shd w:val="clear" w:color="auto" w:fill="FFFFFF" w:themeFill="background1"/>
          </w:tcPr>
          <w:p w14:paraId="7E32637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(100)</w:t>
            </w:r>
          </w:p>
          <w:p w14:paraId="6E1FAD37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(100)</w:t>
            </w:r>
          </w:p>
        </w:tc>
        <w:tc>
          <w:tcPr>
            <w:tcW w:w="993" w:type="dxa"/>
            <w:shd w:val="clear" w:color="auto" w:fill="FFFFFF" w:themeFill="background1"/>
          </w:tcPr>
          <w:p w14:paraId="504517A2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 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05A8770D" w14:textId="098292DB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TCT Research Limited,</w:t>
            </w:r>
          </w:p>
          <w:p w14:paraId="2AEBCEF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R1781195</w:t>
            </w:r>
          </w:p>
        </w:tc>
        <w:tc>
          <w:tcPr>
            <w:tcW w:w="1276" w:type="dxa"/>
            <w:shd w:val="clear" w:color="auto" w:fill="FFFFFF" w:themeFill="background1"/>
          </w:tcPr>
          <w:p w14:paraId="3370B2A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581817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4515853" w14:textId="52FB1F55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C3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C4</w:t>
            </w:r>
          </w:p>
          <w:p w14:paraId="4FB63FAB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(M1)</w:t>
            </w:r>
          </w:p>
          <w:p w14:paraId="1DB562F5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52A210B1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PSQI, PHQ</w:t>
            </w:r>
          </w:p>
        </w:tc>
      </w:tr>
      <w:tr w:rsidR="00CE1AF5" w:rsidRPr="005E7B54" w14:paraId="1C6BC857" w14:textId="77777777" w:rsidTr="005E7B54">
        <w:tc>
          <w:tcPr>
            <w:tcW w:w="1418" w:type="dxa"/>
            <w:shd w:val="clear" w:color="auto" w:fill="FFFFFF" w:themeFill="background1"/>
          </w:tcPr>
          <w:p w14:paraId="49F34CA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Cb2dnaW88L0F1dGhvcj48WWVhcj4yMDA4PC9ZZWFyPjxS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b2dnaW88L0F1dGhvcj48WWVhcj4yMDA4PC9ZZWFyPjxS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 Boggio et al. 200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5CF7B0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  <w:p w14:paraId="53B09543" w14:textId="77777777" w:rsidR="00CE1AF5" w:rsidRPr="005E7B54" w:rsidRDefault="00CE1AF5" w:rsidP="00CE1AF5">
            <w:pPr>
              <w:rPr>
                <w:sz w:val="20"/>
                <w:szCs w:val="20"/>
              </w:rPr>
            </w:pPr>
          </w:p>
        </w:tc>
        <w:tc>
          <w:tcPr>
            <w:tcW w:w="1554" w:type="dxa"/>
            <w:shd w:val="clear" w:color="auto" w:fill="FFFFFF" w:themeFill="background1"/>
          </w:tcPr>
          <w:p w14:paraId="385B08A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1766C17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(DLPFC)</w:t>
            </w:r>
          </w:p>
          <w:p w14:paraId="5C179AF6" w14:textId="77777777" w:rsidR="00CE1AF5" w:rsidRPr="005E7B54" w:rsidRDefault="00CE1AF5" w:rsidP="00CE1AF5">
            <w:pPr>
              <w:rPr>
                <w:b/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Occipital)</w:t>
            </w:r>
          </w:p>
          <w:p w14:paraId="10A0AED4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</w:tc>
        <w:tc>
          <w:tcPr>
            <w:tcW w:w="997" w:type="dxa"/>
            <w:shd w:val="clear" w:color="auto" w:fill="FFFFFF" w:themeFill="background1"/>
          </w:tcPr>
          <w:p w14:paraId="7F5FBE39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1.6 (7.7)</w:t>
            </w:r>
          </w:p>
          <w:p w14:paraId="17118E4A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.3 (5.8)</w:t>
            </w:r>
          </w:p>
          <w:p w14:paraId="178C70D8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.5 (7.1</w:t>
            </w:r>
          </w:p>
        </w:tc>
        <w:tc>
          <w:tcPr>
            <w:tcW w:w="850" w:type="dxa"/>
            <w:shd w:val="clear" w:color="auto" w:fill="FFFFFF" w:themeFill="background1"/>
          </w:tcPr>
          <w:p w14:paraId="01D1DEA5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(33.3)</w:t>
            </w:r>
          </w:p>
          <w:p w14:paraId="6B57210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(33.3)</w:t>
            </w:r>
          </w:p>
          <w:p w14:paraId="089BEA0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(30)</w:t>
            </w:r>
          </w:p>
        </w:tc>
        <w:tc>
          <w:tcPr>
            <w:tcW w:w="993" w:type="dxa"/>
            <w:shd w:val="clear" w:color="auto" w:fill="FFFFFF" w:themeFill="background1"/>
          </w:tcPr>
          <w:p w14:paraId="606D2A1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56F391C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592BB989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D79927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BF59775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  <w:vertAlign w:val="superscript"/>
              </w:rPr>
              <w:t xml:space="preserve"> </w:t>
            </w:r>
            <w:r w:rsidRPr="005E7B54">
              <w:rPr>
                <w:b/>
                <w:sz w:val="20"/>
                <w:szCs w:val="20"/>
                <w:vertAlign w:val="superscript"/>
              </w:rPr>
              <w:t>DLPFC</w:t>
            </w:r>
            <w:r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sym w:font="Wingdings" w:char="F0E0"/>
            </w:r>
            <w:r w:rsidRPr="005E7B54">
              <w:rPr>
                <w:sz w:val="20"/>
                <w:szCs w:val="20"/>
              </w:rPr>
              <w:t xml:space="preserve"> </w:t>
            </w:r>
          </w:p>
          <w:p w14:paraId="57C03972" w14:textId="06EDD022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 xml:space="preserve">F3; </w:t>
            </w:r>
          </w:p>
          <w:p w14:paraId="0468B15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 </w:t>
            </w:r>
            <w:proofErr w:type="spellStart"/>
            <w:r w:rsidRPr="005E7B54">
              <w:rPr>
                <w:b/>
                <w:sz w:val="20"/>
                <w:szCs w:val="20"/>
                <w:vertAlign w:val="superscript"/>
              </w:rPr>
              <w:t>Occiptal</w:t>
            </w:r>
            <w:proofErr w:type="spellEnd"/>
            <w:r w:rsidRPr="005E7B54">
              <w:rPr>
                <w:b/>
                <w:sz w:val="20"/>
                <w:szCs w:val="20"/>
                <w:vertAlign w:val="superscript"/>
              </w:rPr>
              <w:t xml:space="preserve"> </w:t>
            </w:r>
            <w:r w:rsidRPr="005E7B54">
              <w:rPr>
                <w:sz w:val="20"/>
                <w:szCs w:val="20"/>
              </w:rPr>
              <w:sym w:font="Wingdings" w:char="F0E0"/>
            </w:r>
          </w:p>
          <w:p w14:paraId="3F692CA7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Occipital</w:t>
            </w:r>
          </w:p>
          <w:p w14:paraId="40E2E3C6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5B490C5A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</w:t>
            </w:r>
          </w:p>
        </w:tc>
      </w:tr>
      <w:tr w:rsidR="00CE1AF5" w:rsidRPr="005E7B54" w14:paraId="6D4BF201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DF17DC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Brunoni&lt;/Author&gt;&lt;Year&gt;2013&lt;/Year&gt;&lt;RecNum&gt;50&lt;/RecNum&gt;&lt;DisplayText&gt;6 Brunoni et al. 2013&lt;/DisplayText&gt;&lt;record&gt;&lt;rec-number&gt;50&lt;/rec-number&gt;&lt;foreign-keys&gt;&lt;key app="EN" db-id="pdf2txtp2fr59aepa0gxwzwpxedzetzr20r0" timestamp="1609059891"&gt;50&lt;/key&gt;&lt;/foreign-keys&gt;&lt;ref-type name="Journal Article"&gt;17&lt;/ref-type&gt;&lt;contributors&gt;&lt;authors&gt;&lt;author&gt;Brunoni, A. R.&lt;/author&gt;&lt;author&gt;Valiengo, L.&lt;/author&gt;&lt;author&gt;Baccaro, A.&lt;/author&gt;&lt;author&gt;Zanão, T. A.&lt;/author&gt;&lt;author&gt;de Oliveira, J. F.&lt;/author&gt;&lt;author&gt;Goulart, A.&lt;/author&gt;&lt;author&gt;Boggio, P. S.&lt;/author&gt;&lt;author&gt;Lotufo, P. A.&lt;/author&gt;&lt;author&gt;Benseñor, I. M.&lt;/author&gt;&lt;author&gt;Fregni, F.&lt;/author&gt;&lt;/authors&gt;&lt;/contributors&gt;&lt;auth-address&gt;Clinical Research Center, University Hospital, São Paulo, Brazil. brunoni@usp.br&lt;/auth-address&gt;&lt;titles&gt;&lt;title&gt;The sertraline vs. electrical current therapy for treating depression clinical study: results from a factorial, randomized, controlled trial&lt;/title&gt;&lt;secondary-title&gt;JAMA Psychiatry&lt;/secondary-title&gt;&lt;/titles&gt;&lt;periodical&gt;&lt;full-title&gt;JAMA Psychiatry&lt;/full-title&gt;&lt;/periodical&gt;&lt;pages&gt;383-91&lt;/pages&gt;&lt;volume&gt;70&lt;/volume&gt;&lt;number&gt;4&lt;/number&gt;&lt;edition&gt;2013/02/08&lt;/edition&gt;&lt;keywords&gt;&lt;keyword&gt;Adult&lt;/keyword&gt;&lt;keyword&gt;Combined Modality Therapy&lt;/keyword&gt;&lt;keyword&gt;Depressive Disorder, Major/drug therapy/*therapy&lt;/keyword&gt;&lt;keyword&gt;Double-Blind Method&lt;/keyword&gt;&lt;keyword&gt;Female&lt;/keyword&gt;&lt;keyword&gt;Humans&lt;/keyword&gt;&lt;keyword&gt;Male&lt;/keyword&gt;&lt;keyword&gt;Middle Aged&lt;/keyword&gt;&lt;keyword&gt;Psychiatric Status Rating Scales&lt;/keyword&gt;&lt;keyword&gt;Serotonin Uptake Inhibitors/*therapeutic use&lt;/keyword&gt;&lt;keyword&gt;Sertraline/*therapeutic use&lt;/keyword&gt;&lt;keyword&gt;*Transcranial Magnetic Stimulation&lt;/keyword&gt;&lt;keyword&gt;Treatment Outcome&lt;/keyword&gt;&lt;/keywords&gt;&lt;dates&gt;&lt;year&gt;2013&lt;/year&gt;&lt;pub-dates&gt;&lt;date&gt;Apr&lt;/date&gt;&lt;/pub-dates&gt;&lt;/dates&gt;&lt;isbn&gt;2168-622x&lt;/isbn&gt;&lt;accession-num&gt;23389323&lt;/accession-num&gt;&lt;urls&gt;&lt;/urls&gt;&lt;electronic-resource-num&gt;10.1001/2013.jamapsychiatry.32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 Brunoni et al. 2013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4743D9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  <w:p w14:paraId="5A6CEB48" w14:textId="77777777" w:rsidR="00CE1AF5" w:rsidRPr="005E7B54" w:rsidRDefault="00CE1AF5" w:rsidP="00CE1AF5">
            <w:pPr>
              <w:rPr>
                <w:sz w:val="20"/>
                <w:szCs w:val="20"/>
              </w:rPr>
            </w:pPr>
          </w:p>
        </w:tc>
        <w:tc>
          <w:tcPr>
            <w:tcW w:w="1554" w:type="dxa"/>
            <w:shd w:val="clear" w:color="auto" w:fill="FFFFFF" w:themeFill="background1"/>
          </w:tcPr>
          <w:p w14:paraId="1F8AFFE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  <w:p w14:paraId="3288E79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&amp; 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492A3492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3</w:t>
            </w:r>
          </w:p>
          <w:p w14:paraId="732FAA44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9</w:t>
            </w:r>
          </w:p>
        </w:tc>
        <w:tc>
          <w:tcPr>
            <w:tcW w:w="997" w:type="dxa"/>
            <w:shd w:val="clear" w:color="auto" w:fill="FFFFFF" w:themeFill="background1"/>
          </w:tcPr>
          <w:p w14:paraId="06A3DBC2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1.4 (12)</w:t>
            </w:r>
          </w:p>
          <w:p w14:paraId="57324810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4.9 (13)</w:t>
            </w:r>
          </w:p>
        </w:tc>
        <w:tc>
          <w:tcPr>
            <w:tcW w:w="850" w:type="dxa"/>
            <w:shd w:val="clear" w:color="auto" w:fill="FFFFFF" w:themeFill="background1"/>
          </w:tcPr>
          <w:p w14:paraId="3F037C8F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(66.7)</w:t>
            </w:r>
          </w:p>
          <w:p w14:paraId="03CE3F43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7(55.1)</w:t>
            </w:r>
          </w:p>
        </w:tc>
        <w:tc>
          <w:tcPr>
            <w:tcW w:w="993" w:type="dxa"/>
            <w:shd w:val="clear" w:color="auto" w:fill="FFFFFF" w:themeFill="background1"/>
          </w:tcPr>
          <w:p w14:paraId="1A5DA17E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15092270" w14:textId="0A004F0F" w:rsidR="00CE1AF5" w:rsidRPr="005E7B54" w:rsidRDefault="00205314" w:rsidP="00CE1AF5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="00CE1AF5"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1A7AD6FD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5967981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8C042A6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72C9ACA6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3DF14E0C" w14:textId="77777777" w:rsidR="00CE1AF5" w:rsidRPr="005E7B54" w:rsidRDefault="00CE1AF5" w:rsidP="00CE1AF5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</w:t>
            </w:r>
          </w:p>
        </w:tc>
      </w:tr>
      <w:tr w:rsidR="00CE1AF5" w:rsidRPr="005E7B54" w14:paraId="326CB5D2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102D0D9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cnVub25pPC9BdXRob3I+PFllYXI+MjAxNzwvWWVhcj48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CcnVub25pPC9BdXRob3I+PFllYXI+MjAxNzwvWWVhcj48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7 Brunoni et al.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B6FECC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  <w:p w14:paraId="7FDB05E6" w14:textId="77777777" w:rsidR="00CE1AF5" w:rsidRPr="005E7B54" w:rsidRDefault="00CE1AF5" w:rsidP="004D7B9B">
            <w:pPr>
              <w:rPr>
                <w:sz w:val="20"/>
                <w:szCs w:val="20"/>
              </w:rPr>
            </w:pPr>
          </w:p>
        </w:tc>
        <w:tc>
          <w:tcPr>
            <w:tcW w:w="1554" w:type="dxa"/>
            <w:shd w:val="clear" w:color="auto" w:fill="FFFFFF" w:themeFill="background1"/>
          </w:tcPr>
          <w:p w14:paraId="107E3B9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55C022F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4</w:t>
            </w:r>
          </w:p>
          <w:p w14:paraId="470AFA4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</w:t>
            </w:r>
          </w:p>
        </w:tc>
        <w:tc>
          <w:tcPr>
            <w:tcW w:w="997" w:type="dxa"/>
            <w:shd w:val="clear" w:color="auto" w:fill="FFFFFF" w:themeFill="background1"/>
          </w:tcPr>
          <w:p w14:paraId="0B317D9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4.6(11.8)</w:t>
            </w:r>
          </w:p>
          <w:p w14:paraId="04AC025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.9(12.9)</w:t>
            </w:r>
          </w:p>
        </w:tc>
        <w:tc>
          <w:tcPr>
            <w:tcW w:w="850" w:type="dxa"/>
            <w:shd w:val="clear" w:color="auto" w:fill="FFFFFF" w:themeFill="background1"/>
          </w:tcPr>
          <w:p w14:paraId="55E2A071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4 (68)</w:t>
            </w:r>
          </w:p>
          <w:p w14:paraId="7231EAE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1 (68)</w:t>
            </w:r>
          </w:p>
        </w:tc>
        <w:tc>
          <w:tcPr>
            <w:tcW w:w="993" w:type="dxa"/>
            <w:shd w:val="clear" w:color="auto" w:fill="FFFFFF" w:themeFill="background1"/>
          </w:tcPr>
          <w:p w14:paraId="000DE10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F7DE703" w14:textId="2D7B756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Soterix</w:t>
            </w:r>
            <w:proofErr w:type="spellEnd"/>
            <w:r w:rsidRPr="005E7B54">
              <w:rPr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  <w:shd w:val="clear" w:color="auto" w:fill="FFFFFF" w:themeFill="background1"/>
          </w:tcPr>
          <w:p w14:paraId="0C143D6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F845B5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22 /15 once a day+7 sessions every week </w:t>
            </w:r>
          </w:p>
        </w:tc>
        <w:tc>
          <w:tcPr>
            <w:tcW w:w="1276" w:type="dxa"/>
            <w:shd w:val="clear" w:color="auto" w:fill="FFFFFF" w:themeFill="background1"/>
          </w:tcPr>
          <w:p w14:paraId="13B0873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76406A2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203528D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HAMD, BDI</w:t>
            </w:r>
          </w:p>
        </w:tc>
      </w:tr>
      <w:tr w:rsidR="00CE1AF5" w:rsidRPr="005E7B54" w14:paraId="3CA837DF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0F87FA7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kZSBMaW1hPC9BdXRob3I+PFllYXI+MjAxOTwvWWVhcj48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kZSBMaW1hPC9BdXRob3I+PFllYXI+MjAxOTwvWWVhcj48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8 de Lima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EA0F53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GAD</w:t>
            </w:r>
          </w:p>
        </w:tc>
        <w:tc>
          <w:tcPr>
            <w:tcW w:w="1554" w:type="dxa"/>
            <w:shd w:val="clear" w:color="auto" w:fill="FFFFFF" w:themeFill="background1"/>
          </w:tcPr>
          <w:p w14:paraId="2FEBD8C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05E7508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  <w:p w14:paraId="16096B3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0263EA5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2(65)</w:t>
            </w:r>
          </w:p>
          <w:p w14:paraId="4E21C3A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9 (5.05)</w:t>
            </w:r>
          </w:p>
        </w:tc>
        <w:tc>
          <w:tcPr>
            <w:tcW w:w="850" w:type="dxa"/>
            <w:shd w:val="clear" w:color="auto" w:fill="FFFFFF" w:themeFill="background1"/>
          </w:tcPr>
          <w:p w14:paraId="005BB26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66.7)</w:t>
            </w:r>
          </w:p>
          <w:p w14:paraId="58D867B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 (60)</w:t>
            </w:r>
          </w:p>
        </w:tc>
        <w:tc>
          <w:tcPr>
            <w:tcW w:w="993" w:type="dxa"/>
            <w:shd w:val="clear" w:color="auto" w:fill="FFFFFF" w:themeFill="background1"/>
          </w:tcPr>
          <w:p w14:paraId="010EF3A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5A71E2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673D4E2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5EC477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47EB8D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4C86A9D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652E4F61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, HAMA, BAI</w:t>
            </w:r>
          </w:p>
        </w:tc>
      </w:tr>
      <w:tr w:rsidR="00CE1AF5" w:rsidRPr="005E7B54" w14:paraId="6B13BC3B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1C74349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GcmVnbmk8L0F1dGhvcj48WWVhcj4yMDA2PC9ZZWFyPjxS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GcmVnbmk8L0F1dGhvcj48WWVhcj4yMDA2PC9ZZWFyPjxS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9 Fregni et al. 2006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113334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FM</w:t>
            </w:r>
          </w:p>
        </w:tc>
        <w:tc>
          <w:tcPr>
            <w:tcW w:w="1554" w:type="dxa"/>
            <w:shd w:val="clear" w:color="auto" w:fill="FFFFFF" w:themeFill="background1"/>
          </w:tcPr>
          <w:p w14:paraId="48A2957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204BCC7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DLPFC)</w:t>
            </w:r>
          </w:p>
          <w:p w14:paraId="16EEF45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M1)</w:t>
            </w:r>
          </w:p>
          <w:p w14:paraId="681FF5D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10 </w:t>
            </w:r>
          </w:p>
        </w:tc>
        <w:tc>
          <w:tcPr>
            <w:tcW w:w="997" w:type="dxa"/>
            <w:shd w:val="clear" w:color="auto" w:fill="FFFFFF" w:themeFill="background1"/>
          </w:tcPr>
          <w:p w14:paraId="2D27CD5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4.8 (9.3)</w:t>
            </w:r>
          </w:p>
          <w:p w14:paraId="6AFE5DD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4.2 (7.4)</w:t>
            </w:r>
          </w:p>
        </w:tc>
        <w:tc>
          <w:tcPr>
            <w:tcW w:w="850" w:type="dxa"/>
            <w:shd w:val="clear" w:color="auto" w:fill="FFFFFF" w:themeFill="background1"/>
          </w:tcPr>
          <w:p w14:paraId="3B6236D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 (100)</w:t>
            </w:r>
          </w:p>
          <w:p w14:paraId="41DF22E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100)</w:t>
            </w:r>
          </w:p>
          <w:p w14:paraId="284A223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100)</w:t>
            </w:r>
          </w:p>
        </w:tc>
        <w:tc>
          <w:tcPr>
            <w:tcW w:w="993" w:type="dxa"/>
            <w:shd w:val="clear" w:color="auto" w:fill="FFFFFF" w:themeFill="background1"/>
          </w:tcPr>
          <w:p w14:paraId="3F0EE02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8BA525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5EF6D94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EFB7A8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09843D1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 DLPFC:</w:t>
            </w:r>
          </w:p>
          <w:p w14:paraId="7C6E7A4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3556997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 M1: </w:t>
            </w:r>
          </w:p>
          <w:p w14:paraId="564B2F3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M1</w:t>
            </w:r>
          </w:p>
          <w:p w14:paraId="1D5E626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48F145E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, VAI</w:t>
            </w:r>
          </w:p>
        </w:tc>
      </w:tr>
      <w:tr w:rsidR="00CE1AF5" w:rsidRPr="005E7B54" w14:paraId="4D1906D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F29134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Fregni&lt;/Author&gt;&lt;Year&gt;2006&lt;/Year&gt;&lt;RecNum&gt;107&lt;/RecNum&gt;&lt;DisplayText&gt;10 Fregni et al. 2006&lt;/DisplayText&gt;&lt;record&gt;&lt;rec-number&gt;716&lt;/rec-number&gt;&lt;foreign-keys&gt;&lt;key app="EN" db-id="9pzxr09sqdtw97edpayxxf5mpw595z0f00er" timestamp="1614759812"&gt;716&lt;/key&gt;&lt;/foreign-keys&gt;&lt;ref-type name="Journal Article"&gt;17&lt;/ref-type&gt;&lt;contributors&gt;&lt;authors&gt;&lt;author&gt;Fregni, F.&lt;/author&gt;&lt;author&gt;Boggio, P. S.&lt;/author&gt;&lt;author&gt;Nitsche, M. A.&lt;/author&gt;&lt;author&gt;Rigonatti, S. P.&lt;/author&gt;&lt;author&gt;Pascual-Leone, A.&lt;/author&gt;&lt;/authors&gt;&lt;/contributors&gt;&lt;titles&gt;&lt;title&gt;Cognitive effects of repeated sessions of transcranial direct current stimulation in patients with depression&lt;/title&gt;&lt;secondary-title&gt;Depress Anxiety&lt;/secondary-title&gt;&lt;/titles&gt;&lt;periodical&gt;&lt;full-title&gt;Depress Anxiety&lt;/full-title&gt;&lt;/periodical&gt;&lt;pages&gt;482-4&lt;/pages&gt;&lt;volume&gt;23&lt;/volume&gt;&lt;number&gt;8&lt;/number&gt;&lt;edition&gt;2006/07/18&lt;/edition&gt;&lt;keywords&gt;&lt;keyword&gt;Adult&lt;/keyword&gt;&lt;keyword&gt;Affect/physiology&lt;/keyword&gt;&lt;keyword&gt;Cognition Disorders/diagnosis/*etiology/physiopathology/psychology&lt;/keyword&gt;&lt;keyword&gt;Depressive Disorder, Major/diagnosis/physiopathology/psychology/*therapy&lt;/keyword&gt;&lt;keyword&gt;Dominance, Cerebral/physiology&lt;/keyword&gt;&lt;keyword&gt;Double-Blind Method&lt;/keyword&gt;&lt;keyword&gt;Electric Stimulation Therapy/*adverse effects&lt;/keyword&gt;&lt;keyword&gt;Electrodes&lt;/keyword&gt;&lt;keyword&gt;Female&lt;/keyword&gt;&lt;keyword&gt;Humans&lt;/keyword&gt;&lt;keyword&gt;Male&lt;/keyword&gt;&lt;keyword&gt;Memory, Short-Term/physiology&lt;/keyword&gt;&lt;keyword&gt;Middle Aged&lt;/keyword&gt;&lt;keyword&gt;*Neuropsychological Tests&lt;/keyword&gt;&lt;keyword&gt;Prefrontal Cortex/*physiopathology&lt;/keyword&gt;&lt;keyword&gt;Treatment Outcome&lt;/keyword&gt;&lt;/keywords&gt;&lt;dates&gt;&lt;year&gt;2006&lt;/year&gt;&lt;/dates&gt;&lt;isbn&gt;1091-4269 (Print)&amp;#xD;1091-4269&lt;/isbn&gt;&lt;accession-num&gt;16845648&lt;/accession-num&gt;&lt;urls&gt;&lt;/urls&gt;&lt;electronic-resource-num&gt;10.1002/da.20201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0 Fregni et al. 2006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5D6522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5A1A92A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4878435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  <w:p w14:paraId="48BC4F6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</w:tc>
        <w:tc>
          <w:tcPr>
            <w:tcW w:w="997" w:type="dxa"/>
            <w:shd w:val="clear" w:color="auto" w:fill="FFFFFF" w:themeFill="background1"/>
          </w:tcPr>
          <w:p w14:paraId="7B3FD4D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7.56(10.8)</w:t>
            </w:r>
          </w:p>
          <w:p w14:paraId="5AD66BC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33(9.27)</w:t>
            </w:r>
          </w:p>
        </w:tc>
        <w:tc>
          <w:tcPr>
            <w:tcW w:w="850" w:type="dxa"/>
            <w:shd w:val="clear" w:color="auto" w:fill="FFFFFF" w:themeFill="background1"/>
          </w:tcPr>
          <w:p w14:paraId="6EF128A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(55.6)</w:t>
            </w:r>
          </w:p>
          <w:p w14:paraId="34B252F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(66.7)</w:t>
            </w:r>
          </w:p>
        </w:tc>
        <w:tc>
          <w:tcPr>
            <w:tcW w:w="993" w:type="dxa"/>
            <w:shd w:val="clear" w:color="auto" w:fill="FFFFFF" w:themeFill="background1"/>
          </w:tcPr>
          <w:p w14:paraId="3825603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0CE9D8D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0230209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B5F506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629CF39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3A3A973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74C88EBE" w14:textId="61A69A3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-21, BDI</w:t>
            </w:r>
          </w:p>
        </w:tc>
      </w:tr>
      <w:tr w:rsidR="00CE1AF5" w:rsidRPr="005E7B54" w14:paraId="469B0883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428044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Khedr&lt;/Author&gt;&lt;Year&gt;2017&lt;/Year&gt;&lt;RecNum&gt;34&lt;/RecNum&gt;&lt;DisplayText&gt;11 Khedr et al. 2017&lt;/DisplayText&gt;&lt;record&gt;&lt;rec-number&gt;34&lt;/rec-number&gt;&lt;foreign-keys&gt;&lt;key app="EN" db-id="pdf2txtp2fr59aepa0gxwzwpxedzetzr20r0" timestamp="1609059891"&gt;34&lt;/key&gt;&lt;/foreign-keys&gt;&lt;ref-type name="Journal Article"&gt;17&lt;/ref-type&gt;&lt;contributors&gt;&lt;authors&gt;&lt;author&gt;Khedr, Eman M.&lt;/author&gt;&lt;author&gt;Omran, Eman A. H.&lt;/author&gt;&lt;author&gt;Ismail, Nadia M.&lt;/author&gt;&lt;author&gt;El-Hammady, Dina H.&lt;/author&gt;&lt;author&gt;Goma, Samar H.&lt;/author&gt;&lt;author&gt;Kotb, Hassan&lt;/author&gt;&lt;author&gt;Galal, Hannan&lt;/author&gt;&lt;author&gt;Osman, Ayman M.&lt;/author&gt;&lt;author&gt;Farghaly, Hannan S. M.&lt;/author&gt;&lt;author&gt;Karim, Ahmed A.&lt;/author&gt;&lt;author&gt;Ahmed, Gehad A.&lt;/author&gt;&lt;/authors&gt;&lt;/contributors&gt;&lt;titles&gt;&lt;title&gt;Effects of transcranial direct current stimulation on pain, mood and serum endorphin level in the treatment of fibromyalgia: A double blinded, randomized clinical trial&lt;/title&gt;&lt;secondary-title&gt;Brain Stimulation&lt;/secondary-title&gt;&lt;/titles&gt;&lt;periodical&gt;&lt;full-title&gt;Brain Stimulation&lt;/full-title&gt;&lt;/periodical&gt;&lt;pages&gt;893-901&lt;/pages&gt;&lt;volume&gt;10&lt;/volume&gt;&lt;number&gt;5&lt;/number&gt;&lt;keywords&gt;&lt;keyword&gt;Fibromyalgia&lt;/keyword&gt;&lt;keyword&gt;Direct current stimulation (tDCS)&lt;/keyword&gt;&lt;keyword&gt;Widespread pain index&lt;/keyword&gt;&lt;keyword&gt;Hamilton depression and anxiety rating scale&lt;/keyword&gt;&lt;keyword&gt;Pain sensitivity threshold&lt;/keyword&gt;&lt;keyword&gt;Endorphin level&lt;/keyword&gt;&lt;/keywords&gt;&lt;dates&gt;&lt;year&gt;2017&lt;/year&gt;&lt;pub-dates&gt;&lt;date&gt;2017/09/01/&lt;/date&gt;&lt;/pub-dates&gt;&lt;/dates&gt;&lt;isbn&gt;1935-861X&lt;/isbn&gt;&lt;urls&gt;&lt;related-urls&gt;&lt;url&gt;http://www.sciencedirect.com/science/article/pii/S1935861X17308380&lt;/url&gt;&lt;/related-urls&gt;&lt;/urls&gt;&lt;electronic-resource-num&gt;https://doi.org/10.1016/j.brs.2017.06.006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1 Khedr et al.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E39DF8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FM</w:t>
            </w:r>
          </w:p>
        </w:tc>
        <w:tc>
          <w:tcPr>
            <w:tcW w:w="1554" w:type="dxa"/>
            <w:shd w:val="clear" w:color="auto" w:fill="FFFFFF" w:themeFill="background1"/>
          </w:tcPr>
          <w:p w14:paraId="2D412AE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381829E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8</w:t>
            </w:r>
          </w:p>
          <w:p w14:paraId="120D378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8</w:t>
            </w:r>
          </w:p>
        </w:tc>
        <w:tc>
          <w:tcPr>
            <w:tcW w:w="997" w:type="dxa"/>
            <w:shd w:val="clear" w:color="auto" w:fill="FFFFFF" w:themeFill="background1"/>
          </w:tcPr>
          <w:p w14:paraId="2018D68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.3 (10.99)</w:t>
            </w:r>
          </w:p>
          <w:p w14:paraId="73EA6BE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3.89(11.18)</w:t>
            </w:r>
          </w:p>
        </w:tc>
        <w:tc>
          <w:tcPr>
            <w:tcW w:w="850" w:type="dxa"/>
            <w:shd w:val="clear" w:color="auto" w:fill="FFFFFF" w:themeFill="background1"/>
          </w:tcPr>
          <w:p w14:paraId="033B6B7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(94.4)</w:t>
            </w:r>
          </w:p>
          <w:p w14:paraId="1996A48D" w14:textId="18E1DD35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</w:t>
            </w:r>
            <w:r w:rsidR="00AB048F" w:rsidRPr="005E7B54">
              <w:rPr>
                <w:sz w:val="20"/>
                <w:szCs w:val="20"/>
              </w:rPr>
              <w:t>(</w:t>
            </w:r>
            <w:r w:rsidRPr="005E7B54">
              <w:rPr>
                <w:sz w:val="20"/>
                <w:szCs w:val="20"/>
              </w:rPr>
              <w:t>94.4)</w:t>
            </w:r>
          </w:p>
        </w:tc>
        <w:tc>
          <w:tcPr>
            <w:tcW w:w="993" w:type="dxa"/>
            <w:shd w:val="clear" w:color="auto" w:fill="FFFFFF" w:themeFill="background1"/>
          </w:tcPr>
          <w:p w14:paraId="4333736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7DF913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46D2871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1594E88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0CA949D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M1</w:t>
            </w:r>
          </w:p>
          <w:p w14:paraId="5582FC9F" w14:textId="6C564A11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Cathode: </w:t>
            </w:r>
            <w:proofErr w:type="spellStart"/>
            <w:r w:rsidRPr="005E7B54">
              <w:rPr>
                <w:sz w:val="20"/>
                <w:szCs w:val="20"/>
              </w:rPr>
              <w:t>Cntralateral</w:t>
            </w:r>
            <w:proofErr w:type="spellEnd"/>
            <w:r w:rsidRPr="005E7B54">
              <w:rPr>
                <w:sz w:val="20"/>
                <w:szCs w:val="20"/>
              </w:rPr>
              <w:t xml:space="preserve"> extra-cephalic (EC)</w:t>
            </w:r>
          </w:p>
        </w:tc>
        <w:tc>
          <w:tcPr>
            <w:tcW w:w="1276" w:type="dxa"/>
            <w:shd w:val="clear" w:color="auto" w:fill="FFFFFF" w:themeFill="background1"/>
          </w:tcPr>
          <w:p w14:paraId="1D22441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WPI, VAS, HAMA, HAMD</w:t>
            </w:r>
          </w:p>
        </w:tc>
      </w:tr>
      <w:tr w:rsidR="00CE1AF5" w:rsidRPr="005E7B54" w14:paraId="0435FDF4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44A2617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LbGF1c3M8L0F1dGhvcj48WWVhcj4yMDE0PC9ZZWFyPjxS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LbGF1c3M8L0F1dGhvcj48WWVhcj4yMDE0PC9ZZWFyPjxS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2 Klauss et al. 2014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48287F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UD</w:t>
            </w:r>
          </w:p>
        </w:tc>
        <w:tc>
          <w:tcPr>
            <w:tcW w:w="1554" w:type="dxa"/>
            <w:shd w:val="clear" w:color="auto" w:fill="FFFFFF" w:themeFill="background1"/>
          </w:tcPr>
          <w:p w14:paraId="3EA8131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50F0F77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6</w:t>
            </w:r>
          </w:p>
          <w:p w14:paraId="4752DDE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</w:t>
            </w:r>
          </w:p>
        </w:tc>
        <w:tc>
          <w:tcPr>
            <w:tcW w:w="997" w:type="dxa"/>
            <w:shd w:val="clear" w:color="auto" w:fill="FFFFFF" w:themeFill="background1"/>
          </w:tcPr>
          <w:p w14:paraId="5117FE4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4.0 (7.8) 45.5 (8.9)</w:t>
            </w:r>
          </w:p>
        </w:tc>
        <w:tc>
          <w:tcPr>
            <w:tcW w:w="850" w:type="dxa"/>
            <w:shd w:val="clear" w:color="auto" w:fill="FFFFFF" w:themeFill="background1"/>
          </w:tcPr>
          <w:p w14:paraId="208299F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 (0)</w:t>
            </w:r>
          </w:p>
          <w:p w14:paraId="4D59B76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(5.8)</w:t>
            </w:r>
          </w:p>
        </w:tc>
        <w:tc>
          <w:tcPr>
            <w:tcW w:w="993" w:type="dxa"/>
            <w:shd w:val="clear" w:color="auto" w:fill="FFFFFF" w:themeFill="background1"/>
          </w:tcPr>
          <w:p w14:paraId="05DEC5D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E596D0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Striat</w:t>
            </w:r>
            <w:proofErr w:type="spellEnd"/>
            <w:r w:rsidRPr="005E7B54">
              <w:rPr>
                <w:sz w:val="20"/>
                <w:szCs w:val="20"/>
              </w:rPr>
              <w:t xml:space="preserve"> IBRAMED</w:t>
            </w:r>
          </w:p>
        </w:tc>
        <w:tc>
          <w:tcPr>
            <w:tcW w:w="1276" w:type="dxa"/>
            <w:shd w:val="clear" w:color="auto" w:fill="FFFFFF" w:themeFill="background1"/>
          </w:tcPr>
          <w:p w14:paraId="57B872C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5A18BA0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01A46D31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1BFDA67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6CE765B7" w14:textId="7DB3468D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HAMA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MSE, OCDS</w:t>
            </w:r>
          </w:p>
        </w:tc>
      </w:tr>
      <w:tr w:rsidR="00CE1AF5" w:rsidRPr="005E7B54" w14:paraId="2EDECE5B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4CFF185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Mb288L0F1dGhvcj48WWVhcj4yMDEwPC9ZZWFyPjxSZWNO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b288L0F1dGhvcj48WWVhcj4yMDEwPC9ZZWFyPjxSZWNO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3 Loo et al. 201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7156CE5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2A37245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207B03B1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  <w:p w14:paraId="2A49531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</w:tc>
        <w:tc>
          <w:tcPr>
            <w:tcW w:w="997" w:type="dxa"/>
            <w:shd w:val="clear" w:color="auto" w:fill="FFFFFF" w:themeFill="background1"/>
          </w:tcPr>
          <w:p w14:paraId="5A05CFF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8.95 (10.00)</w:t>
            </w:r>
          </w:p>
          <w:p w14:paraId="2C07B6B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60 (12.45)</w:t>
            </w:r>
          </w:p>
        </w:tc>
        <w:tc>
          <w:tcPr>
            <w:tcW w:w="850" w:type="dxa"/>
            <w:shd w:val="clear" w:color="auto" w:fill="FFFFFF" w:themeFill="background1"/>
          </w:tcPr>
          <w:p w14:paraId="3EF9FDC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22)</w:t>
            </w:r>
          </w:p>
          <w:p w14:paraId="1789669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22)</w:t>
            </w:r>
          </w:p>
        </w:tc>
        <w:tc>
          <w:tcPr>
            <w:tcW w:w="993" w:type="dxa"/>
            <w:shd w:val="clear" w:color="auto" w:fill="FFFFFF" w:themeFill="background1"/>
          </w:tcPr>
          <w:p w14:paraId="0D31FB5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5183E07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4B472759" w14:textId="2D2FA4B3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3BD4D5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every 2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104BB09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42C218A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Right orbit</w:t>
            </w:r>
          </w:p>
        </w:tc>
        <w:tc>
          <w:tcPr>
            <w:tcW w:w="1276" w:type="dxa"/>
            <w:shd w:val="clear" w:color="auto" w:fill="FFFFFF" w:themeFill="background1"/>
          </w:tcPr>
          <w:p w14:paraId="2B386DF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PGI, BDI, MADRS</w:t>
            </w:r>
          </w:p>
        </w:tc>
      </w:tr>
      <w:tr w:rsidR="00CE1AF5" w:rsidRPr="005E7B54" w14:paraId="2EBD1069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49F530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b288L0F1dGhvcj48WWVhcj4yMDEyPC9ZZWFyPjxSZWNO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b288L0F1dGhvcj48WWVhcj4yMDEyPC9ZZWFyPjxSZWNO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4 Loo et al. 2012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F41D2F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7B47453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78382A7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</w:t>
            </w:r>
          </w:p>
          <w:p w14:paraId="1DC3355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9</w:t>
            </w:r>
          </w:p>
        </w:tc>
        <w:tc>
          <w:tcPr>
            <w:tcW w:w="997" w:type="dxa"/>
            <w:shd w:val="clear" w:color="auto" w:fill="FFFFFF" w:themeFill="background1"/>
          </w:tcPr>
          <w:p w14:paraId="64E2E19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7.8(12.5)</w:t>
            </w:r>
          </w:p>
          <w:p w14:paraId="6EF434A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8.6(12.6)</w:t>
            </w:r>
          </w:p>
        </w:tc>
        <w:tc>
          <w:tcPr>
            <w:tcW w:w="850" w:type="dxa"/>
            <w:shd w:val="clear" w:color="auto" w:fill="FFFFFF" w:themeFill="background1"/>
          </w:tcPr>
          <w:p w14:paraId="2995586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(45.1)</w:t>
            </w:r>
          </w:p>
          <w:p w14:paraId="616DC1A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(48.2)</w:t>
            </w:r>
          </w:p>
        </w:tc>
        <w:tc>
          <w:tcPr>
            <w:tcW w:w="993" w:type="dxa"/>
            <w:shd w:val="clear" w:color="auto" w:fill="FFFFFF" w:themeFill="background1"/>
          </w:tcPr>
          <w:p w14:paraId="4AAC34F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B797C4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0EA20D6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9EA1A0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4F5CCB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04BC906F" w14:textId="2F6A49A5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8</w:t>
            </w:r>
          </w:p>
        </w:tc>
        <w:tc>
          <w:tcPr>
            <w:tcW w:w="1276" w:type="dxa"/>
            <w:shd w:val="clear" w:color="auto" w:fill="FFFFFF" w:themeFill="background1"/>
          </w:tcPr>
          <w:p w14:paraId="50FDAC05" w14:textId="7A85B7D1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QIDS-C, IDS</w:t>
            </w:r>
          </w:p>
        </w:tc>
      </w:tr>
      <w:tr w:rsidR="00CE1AF5" w:rsidRPr="005E7B54" w14:paraId="3A5F6210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62B68C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b288L0F1dGhvcj48WWVhcj4yMDE4PC9ZZWFyPjxSZWNO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b288L0F1dGhvcj48WWVhcj4yMDE4PC9ZZWFyPjxSZWNO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5 Loo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A5EA16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4B63F9B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556EB10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</w:t>
            </w:r>
          </w:p>
          <w:p w14:paraId="128A161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</w:t>
            </w:r>
          </w:p>
        </w:tc>
        <w:tc>
          <w:tcPr>
            <w:tcW w:w="997" w:type="dxa"/>
            <w:shd w:val="clear" w:color="auto" w:fill="FFFFFF" w:themeFill="background1"/>
          </w:tcPr>
          <w:p w14:paraId="567E1AD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8.93 (12.34)</w:t>
            </w:r>
          </w:p>
          <w:p w14:paraId="3ED8839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.74 (16.30)</w:t>
            </w:r>
          </w:p>
        </w:tc>
        <w:tc>
          <w:tcPr>
            <w:tcW w:w="850" w:type="dxa"/>
            <w:shd w:val="clear" w:color="auto" w:fill="FFFFFF" w:themeFill="background1"/>
          </w:tcPr>
          <w:p w14:paraId="133C4D3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(50)</w:t>
            </w:r>
          </w:p>
          <w:p w14:paraId="0B6BBE6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(50)</w:t>
            </w:r>
          </w:p>
        </w:tc>
        <w:tc>
          <w:tcPr>
            <w:tcW w:w="993" w:type="dxa"/>
            <w:shd w:val="clear" w:color="auto" w:fill="FFFFFF" w:themeFill="background1"/>
          </w:tcPr>
          <w:p w14:paraId="3F754E5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124A306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4330858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.5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77ECA1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161C4DA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56DB72A1" w14:textId="24701296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8</w:t>
            </w:r>
          </w:p>
        </w:tc>
        <w:tc>
          <w:tcPr>
            <w:tcW w:w="1276" w:type="dxa"/>
            <w:shd w:val="clear" w:color="auto" w:fill="FFFFFF" w:themeFill="background1"/>
          </w:tcPr>
          <w:p w14:paraId="3BC9737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</w:t>
            </w:r>
          </w:p>
        </w:tc>
      </w:tr>
      <w:tr w:rsidR="00CE1AF5" w:rsidRPr="005E7B54" w14:paraId="3ED74494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841E4B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YXJ0aW48L0F1dGhvcj48WWVhcj4yMDE4PC9ZZWFyPjxS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YXJ0aW48L0F1dGhvcj48WWVhcj4yMDE4PC9ZZWFyPjxS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6 Martin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2F11A3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4686F3F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artial use antidepressant</w:t>
            </w:r>
          </w:p>
        </w:tc>
        <w:tc>
          <w:tcPr>
            <w:tcW w:w="851" w:type="dxa"/>
            <w:shd w:val="clear" w:color="auto" w:fill="FFFFFF" w:themeFill="background1"/>
          </w:tcPr>
          <w:p w14:paraId="424A119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9</w:t>
            </w:r>
          </w:p>
          <w:p w14:paraId="2E92876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1</w:t>
            </w:r>
          </w:p>
          <w:p w14:paraId="4662672B" w14:textId="77777777" w:rsidR="00CE1AF5" w:rsidRPr="005E7B54" w:rsidRDefault="00CE1AF5" w:rsidP="004D7B9B">
            <w:pPr>
              <w:rPr>
                <w:sz w:val="20"/>
                <w:szCs w:val="20"/>
              </w:rPr>
            </w:pPr>
          </w:p>
        </w:tc>
        <w:tc>
          <w:tcPr>
            <w:tcW w:w="997" w:type="dxa"/>
            <w:shd w:val="clear" w:color="auto" w:fill="FFFFFF" w:themeFill="background1"/>
          </w:tcPr>
          <w:p w14:paraId="481CBF2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9.2 (13.6)</w:t>
            </w:r>
          </w:p>
          <w:p w14:paraId="11DE0F8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7.3 (15.6)</w:t>
            </w:r>
          </w:p>
        </w:tc>
        <w:tc>
          <w:tcPr>
            <w:tcW w:w="850" w:type="dxa"/>
            <w:shd w:val="clear" w:color="auto" w:fill="FFFFFF" w:themeFill="background1"/>
          </w:tcPr>
          <w:p w14:paraId="0F06E8D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(50.8)</w:t>
            </w:r>
          </w:p>
          <w:p w14:paraId="171F536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3(54.1)</w:t>
            </w:r>
          </w:p>
        </w:tc>
        <w:tc>
          <w:tcPr>
            <w:tcW w:w="993" w:type="dxa"/>
            <w:shd w:val="clear" w:color="auto" w:fill="FFFFFF" w:themeFill="background1"/>
          </w:tcPr>
          <w:p w14:paraId="27D055D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E79D96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2395CBB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.5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4B3EA3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52E150E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13EA8D5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8</w:t>
            </w:r>
          </w:p>
        </w:tc>
        <w:tc>
          <w:tcPr>
            <w:tcW w:w="1276" w:type="dxa"/>
            <w:shd w:val="clear" w:color="auto" w:fill="FFFFFF" w:themeFill="background1"/>
          </w:tcPr>
          <w:p w14:paraId="283CC82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</w:t>
            </w:r>
          </w:p>
        </w:tc>
      </w:tr>
      <w:tr w:rsidR="00CE1AF5" w:rsidRPr="005E7B54" w14:paraId="09BEFD36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36EB56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YXJ0aW5vdHRpPC9BdXRob3I+PFllYXI+MjAxOTwvWWVh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YXJ0aW5vdHRpPC9BdXRob3I+PFllYXI+MjAxOTwvWWVh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7 Martinotti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93165B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UD</w:t>
            </w:r>
          </w:p>
        </w:tc>
        <w:tc>
          <w:tcPr>
            <w:tcW w:w="1554" w:type="dxa"/>
            <w:shd w:val="clear" w:color="auto" w:fill="FFFFFF" w:themeFill="background1"/>
          </w:tcPr>
          <w:p w14:paraId="6717F3A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1CEAFCC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8</w:t>
            </w:r>
          </w:p>
          <w:p w14:paraId="7DF1019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</w:t>
            </w:r>
          </w:p>
        </w:tc>
        <w:tc>
          <w:tcPr>
            <w:tcW w:w="997" w:type="dxa"/>
            <w:shd w:val="clear" w:color="auto" w:fill="FFFFFF" w:themeFill="background1"/>
          </w:tcPr>
          <w:p w14:paraId="21D7C645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.3 (10.1)</w:t>
            </w:r>
          </w:p>
          <w:p w14:paraId="6DDDFDA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7.6 (10.9)</w:t>
            </w:r>
          </w:p>
        </w:tc>
        <w:tc>
          <w:tcPr>
            <w:tcW w:w="850" w:type="dxa"/>
            <w:shd w:val="clear" w:color="auto" w:fill="FFFFFF" w:themeFill="background1"/>
          </w:tcPr>
          <w:p w14:paraId="7858355F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(16.6)</w:t>
            </w:r>
          </w:p>
          <w:p w14:paraId="6B0471B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(7.1)</w:t>
            </w:r>
          </w:p>
        </w:tc>
        <w:tc>
          <w:tcPr>
            <w:tcW w:w="993" w:type="dxa"/>
            <w:shd w:val="clear" w:color="auto" w:fill="FFFFFF" w:themeFill="background1"/>
          </w:tcPr>
          <w:p w14:paraId="248BBBE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1FB50E0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 /E.M.S. Electromedical</w:t>
            </w:r>
          </w:p>
          <w:p w14:paraId="7FE6D17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ystems, Bologna</w:t>
            </w:r>
          </w:p>
        </w:tc>
        <w:tc>
          <w:tcPr>
            <w:tcW w:w="1276" w:type="dxa"/>
            <w:shd w:val="clear" w:color="auto" w:fill="FFFFFF" w:themeFill="background1"/>
          </w:tcPr>
          <w:p w14:paraId="54FFB127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.5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03C1209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B8CE08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768F4FA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72F05A24" w14:textId="76E9B705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ubstance consumption, HAMD, HAMA, YMRS, BIS</w:t>
            </w:r>
          </w:p>
        </w:tc>
      </w:tr>
      <w:tr w:rsidR="00CE1AF5" w:rsidRPr="005E7B54" w14:paraId="1C3C3BA9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F04A3E8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Ob3JkPC9BdXRob3I+PFllYXI+MjAxOTwvWWVhcj48UmVj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Ob3JkPC9BdXRob3I+PFllYXI+MjAxOTwvWWVhcj48UmVj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8 Nord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7010EA5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53FA537C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4561941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  <w:p w14:paraId="4B7AFA3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9</w:t>
            </w:r>
          </w:p>
        </w:tc>
        <w:tc>
          <w:tcPr>
            <w:tcW w:w="997" w:type="dxa"/>
            <w:shd w:val="clear" w:color="auto" w:fill="FFFFFF" w:themeFill="background1"/>
          </w:tcPr>
          <w:p w14:paraId="47DEE5B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5.60(12.91)</w:t>
            </w:r>
          </w:p>
          <w:p w14:paraId="4D1FFC2B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.05 (8.17)</w:t>
            </w:r>
          </w:p>
        </w:tc>
        <w:tc>
          <w:tcPr>
            <w:tcW w:w="850" w:type="dxa"/>
            <w:shd w:val="clear" w:color="auto" w:fill="FFFFFF" w:themeFill="background1"/>
          </w:tcPr>
          <w:p w14:paraId="5F19D12A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45)</w:t>
            </w:r>
          </w:p>
          <w:p w14:paraId="7C7A2666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57.9)</w:t>
            </w:r>
          </w:p>
        </w:tc>
        <w:tc>
          <w:tcPr>
            <w:tcW w:w="993" w:type="dxa"/>
            <w:shd w:val="clear" w:color="auto" w:fill="FFFFFF" w:themeFill="background1"/>
          </w:tcPr>
          <w:p w14:paraId="752017B4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20 min </w:t>
            </w:r>
          </w:p>
        </w:tc>
        <w:tc>
          <w:tcPr>
            <w:tcW w:w="1275" w:type="dxa"/>
            <w:shd w:val="clear" w:color="auto" w:fill="FFFFFF" w:themeFill="background1"/>
          </w:tcPr>
          <w:p w14:paraId="6B3A4FF2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3719E4FC" w14:textId="230FB8C2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7726AF0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8/once a day </w:t>
            </w:r>
          </w:p>
        </w:tc>
        <w:tc>
          <w:tcPr>
            <w:tcW w:w="1276" w:type="dxa"/>
            <w:shd w:val="clear" w:color="auto" w:fill="FFFFFF" w:themeFill="background1"/>
          </w:tcPr>
          <w:p w14:paraId="7B7D7FC1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189B1803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Ipsilateral deltoid</w:t>
            </w:r>
          </w:p>
        </w:tc>
        <w:tc>
          <w:tcPr>
            <w:tcW w:w="1276" w:type="dxa"/>
            <w:shd w:val="clear" w:color="auto" w:fill="FFFFFF" w:themeFill="background1"/>
          </w:tcPr>
          <w:p w14:paraId="10F4D92D" w14:textId="77777777" w:rsidR="00CE1AF5" w:rsidRPr="005E7B54" w:rsidRDefault="00CE1AF5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, BAI</w:t>
            </w:r>
          </w:p>
        </w:tc>
      </w:tr>
      <w:tr w:rsidR="009402B8" w:rsidRPr="005E7B54" w14:paraId="0EF52D6E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CA71CB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Pal&lt;/Author&gt;&lt;Year&gt;2015&lt;/Year&gt;&lt;RecNum&gt;31&lt;/RecNum&gt;&lt;DisplayText&gt;19 Pal et al. 2015&lt;/DisplayText&gt;&lt;record&gt;&lt;rec-number&gt;31&lt;/rec-number&gt;&lt;foreign-keys&gt;&lt;key app="EN" db-id="pdf2txtp2fr59aepa0gxwzwpxedzetzr20r0" timestamp="1609059891"&gt;31&lt;/key&gt;&lt;/foreign-keys&gt;&lt;ref-type name="Journal Article"&gt;17&lt;/ref-type&gt;&lt;contributors&gt;&lt;authors&gt;&lt;author&gt;Pal, Natassja&lt;/author&gt;&lt;author&gt;Maire, Raphael&lt;/author&gt;&lt;author&gt;Stephan, Marianne A.&lt;/author&gt;&lt;author&gt;Herrmann, François R.&lt;/author&gt;&lt;author&gt;Benninger, David H.&lt;/author&gt;&lt;/authors&gt;&lt;/contributors&gt;&lt;titles&gt;&lt;title&gt;Transcranial Direct Current Stimulation for the Treatment of Chronic Tinnitus: A Randomized Controlled Study&lt;/title&gt;&lt;secondary-title&gt;Brain Stimulation&lt;/secondary-title&gt;&lt;/titles&gt;&lt;periodical&gt;&lt;full-title&gt;Brain Stimulation&lt;/full-title&gt;&lt;/periodical&gt;&lt;pages&gt;1101-1107&lt;/pages&gt;&lt;volume&gt;8&lt;/volume&gt;&lt;number&gt;6&lt;/number&gt;&lt;keywords&gt;&lt;keyword&gt;Chronic tinnitus&lt;/keyword&gt;&lt;keyword&gt;Therapeutic study&lt;/keyword&gt;&lt;keyword&gt;Transcranial direct current stimulation (tDCS)&lt;/keyword&gt;&lt;keyword&gt;Non-invasive brain stimulation&lt;/keyword&gt;&lt;keyword&gt;Plasticity&lt;/keyword&gt;&lt;/keywords&gt;&lt;dates&gt;&lt;year&gt;2015&lt;/year&gt;&lt;pub-dates&gt;&lt;date&gt;2015/11/01/&lt;/date&gt;&lt;/pub-dates&gt;&lt;/dates&gt;&lt;isbn&gt;1935-861X&lt;/isbn&gt;&lt;urls&gt;&lt;related-urls&gt;&lt;url&gt;http://www.sciencedirect.com/science/article/pii/S1935861X15010165&lt;/url&gt;&lt;/related-urls&gt;&lt;/urls&gt;&lt;electronic-resource-num&gt;https://doi.org/10.1016/j.brs.2015.06.014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19 Pal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  <w:p w14:paraId="32066E87" w14:textId="77777777" w:rsidR="009402B8" w:rsidRPr="005E7B54" w:rsidRDefault="009402B8" w:rsidP="004D7B9B">
            <w:pPr>
              <w:rPr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14:paraId="3BCB123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hronic tinnitus</w:t>
            </w:r>
          </w:p>
        </w:tc>
        <w:tc>
          <w:tcPr>
            <w:tcW w:w="1554" w:type="dxa"/>
            <w:shd w:val="clear" w:color="auto" w:fill="FFFFFF" w:themeFill="background1"/>
          </w:tcPr>
          <w:p w14:paraId="788705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6EDB7B9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</w:t>
            </w:r>
          </w:p>
          <w:p w14:paraId="7521B5F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</w:t>
            </w:r>
          </w:p>
        </w:tc>
        <w:tc>
          <w:tcPr>
            <w:tcW w:w="997" w:type="dxa"/>
            <w:shd w:val="clear" w:color="auto" w:fill="FFFFFF" w:themeFill="background1"/>
          </w:tcPr>
          <w:p w14:paraId="294E715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1.6(12.2)</w:t>
            </w:r>
          </w:p>
          <w:p w14:paraId="415DE6E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8.0(9.9)</w:t>
            </w:r>
          </w:p>
          <w:p w14:paraId="4A6FE16B" w14:textId="77777777" w:rsidR="009402B8" w:rsidRPr="005E7B54" w:rsidRDefault="009402B8" w:rsidP="004D7B9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FFFFFF" w:themeFill="background1"/>
          </w:tcPr>
          <w:p w14:paraId="412793D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42.9)</w:t>
            </w:r>
          </w:p>
          <w:p w14:paraId="2660AF3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42.9)</w:t>
            </w:r>
          </w:p>
        </w:tc>
        <w:tc>
          <w:tcPr>
            <w:tcW w:w="993" w:type="dxa"/>
            <w:shd w:val="clear" w:color="auto" w:fill="FFFFFF" w:themeFill="background1"/>
          </w:tcPr>
          <w:p w14:paraId="662EF60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2A20A1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BrainSTIM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0D6AFFF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5CEB2D4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534E89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Anode: F3-Fz-F4 (PFC) </w:t>
            </w:r>
          </w:p>
          <w:p w14:paraId="19CCB77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Cathodes: T3&amp; T4 (left &amp; right AC)</w:t>
            </w:r>
          </w:p>
        </w:tc>
        <w:tc>
          <w:tcPr>
            <w:tcW w:w="1276" w:type="dxa"/>
            <w:shd w:val="clear" w:color="auto" w:fill="FFFFFF" w:themeFill="background1"/>
          </w:tcPr>
          <w:p w14:paraId="5DA7F1D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TSS Subjective Tinnitus Severity Scale, VAS, HADS, CGI</w:t>
            </w:r>
          </w:p>
        </w:tc>
      </w:tr>
      <w:tr w:rsidR="009402B8" w:rsidRPr="005E7B54" w14:paraId="58219B19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EDC9F8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Palm&lt;/Author&gt;&lt;Year&gt;2012&lt;/Year&gt;&lt;RecNum&gt;39&lt;/RecNum&gt;&lt;DisplayText&gt;20 Palm et al. 2012&lt;/DisplayText&gt;&lt;record&gt;&lt;rec-number&gt;39&lt;/rec-number&gt;&lt;foreign-keys&gt;&lt;key app="EN" db-id="pdf2txtp2fr59aepa0gxwzwpxedzetzr20r0" timestamp="1609059891"&gt;39&lt;/key&gt;&lt;/foreign-keys&gt;&lt;ref-type name="Journal Article"&gt;17&lt;/ref-type&gt;&lt;contributors&gt;&lt;authors&gt;&lt;author&gt;Palm, U.&lt;/author&gt;&lt;author&gt;Schiller, C.&lt;/author&gt;&lt;author&gt;Fintescu, Z.&lt;/author&gt;&lt;author&gt;Obermeier, M.&lt;/author&gt;&lt;author&gt;Keeser, D.&lt;/author&gt;&lt;author&gt;Reisinger, E.&lt;/author&gt;&lt;author&gt;Pogarell, O.&lt;/author&gt;&lt;author&gt;Nitsche, M. A.&lt;/author&gt;&lt;author&gt;Möller, H. J.&lt;/author&gt;&lt;author&gt;Padberg, F.&lt;/author&gt;&lt;/authors&gt;&lt;/contributors&gt;&lt;titles&gt;&lt;title&gt;Transcranial direct current stimulation in treatment resistant depression: A randomized double-blind, placebo-controlled study&lt;/title&gt;&lt;secondary-title&gt;Brain Stimulation&lt;/secondary-title&gt;&lt;/titles&gt;&lt;periodical&gt;&lt;full-title&gt;Brain Stimulation&lt;/full-title&gt;&lt;/periodical&gt;&lt;pages&gt;242-251&lt;/pages&gt;&lt;volume&gt;5&lt;/volume&gt;&lt;number&gt;3&lt;/number&gt;&lt;keywords&gt;&lt;keyword&gt;noninvasive brain stimulation&lt;/keyword&gt;&lt;keyword&gt;prefrontal cortex&lt;/keyword&gt;&lt;keyword&gt;antidepressant treatment&lt;/keyword&gt;&lt;keyword&gt;major depression&lt;/keyword&gt;&lt;keyword&gt;cognition&lt;/keyword&gt;&lt;/keywords&gt;&lt;dates&gt;&lt;year&gt;2012&lt;/year&gt;&lt;pub-dates&gt;&lt;date&gt;2012/07/01/&lt;/date&gt;&lt;/pub-dates&gt;&lt;/dates&gt;&lt;isbn&gt;1935-861X&lt;/isbn&gt;&lt;urls&gt;&lt;related-urls&gt;&lt;url&gt;http://www.sciencedirect.com/science/article/pii/S1935861X11001197&lt;/url&gt;&lt;/related-urls&gt;&lt;/urls&gt;&lt;electronic-resource-num&gt;https://doi.org/10.1016/j.brs.2011.08.005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0 Palm et al. 2012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0E05A8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59FDC34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7739A3F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  <w:p w14:paraId="7954B39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</w:tc>
        <w:tc>
          <w:tcPr>
            <w:tcW w:w="997" w:type="dxa"/>
            <w:shd w:val="clear" w:color="auto" w:fill="FFFFFF" w:themeFill="background1"/>
          </w:tcPr>
          <w:p w14:paraId="4179A45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6 (12)</w:t>
            </w:r>
          </w:p>
          <w:p w14:paraId="72A3197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8 (12)</w:t>
            </w:r>
          </w:p>
        </w:tc>
        <w:tc>
          <w:tcPr>
            <w:tcW w:w="850" w:type="dxa"/>
            <w:shd w:val="clear" w:color="auto" w:fill="FFFFFF" w:themeFill="background1"/>
          </w:tcPr>
          <w:p w14:paraId="7613CA7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(54.5)</w:t>
            </w:r>
          </w:p>
          <w:p w14:paraId="704BC6F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(72.7)</w:t>
            </w:r>
          </w:p>
        </w:tc>
        <w:tc>
          <w:tcPr>
            <w:tcW w:w="993" w:type="dxa"/>
            <w:shd w:val="clear" w:color="auto" w:fill="FFFFFF" w:themeFill="background1"/>
          </w:tcPr>
          <w:p w14:paraId="261DF74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66A46C7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4CE2970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1 or 2 mA </w:t>
            </w:r>
          </w:p>
        </w:tc>
        <w:tc>
          <w:tcPr>
            <w:tcW w:w="1134" w:type="dxa"/>
            <w:shd w:val="clear" w:color="auto" w:fill="FFFFFF" w:themeFill="background1"/>
          </w:tcPr>
          <w:p w14:paraId="2BC8DA6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36FB31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7F35E44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5184363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, PANAS</w:t>
            </w:r>
          </w:p>
        </w:tc>
      </w:tr>
      <w:tr w:rsidR="009402B8" w:rsidRPr="005E7B54" w14:paraId="4EA0196E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1C47FF3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IYXJ2ZXk8L0F1dGhvcj48WWVhcj4yMDE3PC9ZZWFyPjxS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IYXJ2ZXk8L0F1dGhvcj48WWVhcj4yMDE3PC9ZZWFyPjxS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1 Harvey et al.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117123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Elderly with chronic pain and insomnia </w:t>
            </w:r>
          </w:p>
        </w:tc>
        <w:tc>
          <w:tcPr>
            <w:tcW w:w="1554" w:type="dxa"/>
            <w:shd w:val="clear" w:color="auto" w:fill="FFFFFF" w:themeFill="background1"/>
          </w:tcPr>
          <w:p w14:paraId="3D21852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artial use antidepressant</w:t>
            </w:r>
          </w:p>
        </w:tc>
        <w:tc>
          <w:tcPr>
            <w:tcW w:w="851" w:type="dxa"/>
            <w:shd w:val="clear" w:color="auto" w:fill="FFFFFF" w:themeFill="background1"/>
          </w:tcPr>
          <w:p w14:paraId="49FE924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</w:t>
            </w:r>
          </w:p>
          <w:p w14:paraId="463E3E2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</w:t>
            </w:r>
          </w:p>
        </w:tc>
        <w:tc>
          <w:tcPr>
            <w:tcW w:w="997" w:type="dxa"/>
            <w:shd w:val="clear" w:color="auto" w:fill="FFFFFF" w:themeFill="background1"/>
          </w:tcPr>
          <w:p w14:paraId="5CE2426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2(6)</w:t>
            </w:r>
          </w:p>
          <w:p w14:paraId="6F19DE5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1(8)</w:t>
            </w:r>
          </w:p>
        </w:tc>
        <w:tc>
          <w:tcPr>
            <w:tcW w:w="850" w:type="dxa"/>
            <w:shd w:val="clear" w:color="auto" w:fill="FFFFFF" w:themeFill="background1"/>
          </w:tcPr>
          <w:p w14:paraId="4E731AD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(83.3)</w:t>
            </w:r>
          </w:p>
          <w:p w14:paraId="30D9EB0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(75)</w:t>
            </w:r>
          </w:p>
        </w:tc>
        <w:tc>
          <w:tcPr>
            <w:tcW w:w="993" w:type="dxa"/>
            <w:shd w:val="clear" w:color="auto" w:fill="FFFFFF" w:themeFill="background1"/>
          </w:tcPr>
          <w:p w14:paraId="331AFAA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D0DF970" w14:textId="7453B593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Soterix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0C26F656" w14:textId="4473A1B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DC5010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19C4734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</w:t>
            </w:r>
            <w:r w:rsidRPr="005E7B54">
              <w:rPr>
                <w:sz w:val="20"/>
                <w:szCs w:val="20"/>
              </w:rPr>
              <w:t>：</w:t>
            </w:r>
            <w:r w:rsidRPr="005E7B54">
              <w:rPr>
                <w:sz w:val="20"/>
                <w:szCs w:val="20"/>
              </w:rPr>
              <w:t xml:space="preserve">M1&amp; Contralateral C3, C4 </w:t>
            </w:r>
          </w:p>
          <w:p w14:paraId="20885F6A" w14:textId="7F1F42C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P2</w:t>
            </w:r>
          </w:p>
        </w:tc>
        <w:tc>
          <w:tcPr>
            <w:tcW w:w="1276" w:type="dxa"/>
            <w:shd w:val="clear" w:color="auto" w:fill="FFFFFF" w:themeFill="background1"/>
          </w:tcPr>
          <w:p w14:paraId="2AC1247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E, ISI</w:t>
            </w:r>
          </w:p>
        </w:tc>
      </w:tr>
      <w:tr w:rsidR="009402B8" w:rsidRPr="005E7B54" w14:paraId="084ADD49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EFC800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QYXZsb3ZhPC9BdXRob3I+PFllYXI+MjAxODwvWWVhcj48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QYXZsb3ZhPC9BdXRob3I+PFllYXI+MjAxODwvWWVhcj48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2 Pavlova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7C7878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6CA7CFF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7CE202D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7</w:t>
            </w:r>
          </w:p>
          <w:p w14:paraId="05947A6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</w:t>
            </w:r>
          </w:p>
          <w:p w14:paraId="2C27A7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</w:tc>
        <w:tc>
          <w:tcPr>
            <w:tcW w:w="997" w:type="dxa"/>
            <w:shd w:val="clear" w:color="auto" w:fill="FFFFFF" w:themeFill="background1"/>
          </w:tcPr>
          <w:p w14:paraId="0855293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6(10.8)</w:t>
            </w:r>
          </w:p>
          <w:p w14:paraId="461B094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7.0(8.8)</w:t>
            </w:r>
          </w:p>
          <w:p w14:paraId="163F007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.1(12.2)</w:t>
            </w:r>
          </w:p>
          <w:p w14:paraId="0A02C19C" w14:textId="77777777" w:rsidR="009402B8" w:rsidRPr="005E7B54" w:rsidRDefault="009402B8" w:rsidP="004D7B9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FFFFFF" w:themeFill="background1"/>
          </w:tcPr>
          <w:p w14:paraId="26CA3D5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(62.9)</w:t>
            </w:r>
          </w:p>
          <w:p w14:paraId="37A0DB6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(80.9)</w:t>
            </w:r>
          </w:p>
          <w:p w14:paraId="310D9DE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(75_</w:t>
            </w:r>
          </w:p>
        </w:tc>
        <w:tc>
          <w:tcPr>
            <w:tcW w:w="993" w:type="dxa"/>
            <w:shd w:val="clear" w:color="auto" w:fill="FFFFFF" w:themeFill="background1"/>
          </w:tcPr>
          <w:p w14:paraId="726EF26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  <w:p w14:paraId="2555D9D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  <w:p w14:paraId="6993F715" w14:textId="77777777" w:rsidR="009402B8" w:rsidRPr="005E7B54" w:rsidRDefault="009402B8" w:rsidP="004D7B9B">
            <w:pPr>
              <w:rPr>
                <w:sz w:val="20"/>
                <w:szCs w:val="20"/>
              </w:rPr>
            </w:pPr>
          </w:p>
        </w:tc>
        <w:tc>
          <w:tcPr>
            <w:tcW w:w="1275" w:type="dxa"/>
            <w:shd w:val="clear" w:color="auto" w:fill="FFFFFF" w:themeFill="background1"/>
          </w:tcPr>
          <w:p w14:paraId="6C7ACDD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3E38DDC5" w14:textId="408B8B81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26A0AED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7D60A45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7F8D2120" w14:textId="22457960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Contralateral orbit</w:t>
            </w:r>
          </w:p>
        </w:tc>
        <w:tc>
          <w:tcPr>
            <w:tcW w:w="1276" w:type="dxa"/>
            <w:shd w:val="clear" w:color="auto" w:fill="FFFFFF" w:themeFill="background1"/>
          </w:tcPr>
          <w:p w14:paraId="643CB72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</w:t>
            </w:r>
          </w:p>
        </w:tc>
      </w:tr>
      <w:tr w:rsidR="009402B8" w:rsidRPr="005E7B54" w14:paraId="2A9C24E8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B18010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Salehinejad&lt;/Author&gt;&lt;Year&gt;2017&lt;/Year&gt;&lt;RecNum&gt;103&lt;/RecNum&gt;&lt;DisplayText&gt;23 Salehinejad et al. 2017&lt;/DisplayText&gt;&lt;record&gt;&lt;rec-number&gt;103&lt;/rec-number&gt;&lt;foreign-keys&gt;&lt;key app="EN" db-id="pdf2txtp2fr59aepa0gxwzwpxedzetzr20r0" timestamp="1612183710"&gt;103&lt;/key&gt;&lt;/foreign-keys&gt;&lt;ref-type name="Journal Article"&gt;17&lt;/ref-type&gt;&lt;contributors&gt;&lt;authors&gt;&lt;author&gt;Salehinejad, Mohammad Ali&lt;/author&gt;&lt;author&gt;Ghanavai, Elham&lt;/author&gt;&lt;author&gt;Rostami, Reza&lt;/author&gt;&lt;author&gt;Nejati, Vahid&lt;/author&gt;&lt;/authors&gt;&lt;/contributors&gt;&lt;titles&gt;&lt;title&gt;Cognitive control dysfunction in emotion dysregulation and psychopathology of major depression (MD): Evidence from transcranial brain stimulation of the dorsolateral prefrontal cortex (DLPFC)&lt;/title&gt;&lt;secondary-title&gt;Journal of Affective Disorders&lt;/secondary-title&gt;&lt;/titles&gt;&lt;periodical&gt;&lt;full-title&gt;Journal of Affective Disorders&lt;/full-title&gt;&lt;/periodical&gt;&lt;pages&gt;241-248&lt;/pages&gt;&lt;volume&gt;210&lt;/volume&gt;&lt;keywords&gt;&lt;keyword&gt;Major depression (MD)&lt;/keyword&gt;&lt;keyword&gt;Executive functions&lt;/keyword&gt;&lt;keyword&gt;Cognition&lt;/keyword&gt;&lt;keyword&gt;Emotion&lt;/keyword&gt;&lt;keyword&gt;tDCS&lt;/keyword&gt;&lt;keyword&gt;Dorsolateral prefrontal cortex (DLPFC)&lt;/keyword&gt;&lt;/keywords&gt;&lt;dates&gt;&lt;year&gt;2017&lt;/year&gt;&lt;pub-dates&gt;&lt;date&gt;2017/03/01/&lt;/date&gt;&lt;/pub-dates&gt;&lt;/dates&gt;&lt;isbn&gt;0165-0327&lt;/isbn&gt;&lt;urls&gt;&lt;related-urls&gt;&lt;url&gt;http://www.sciencedirect.com/science/article/pii/S0165032716311272&lt;/url&gt;&lt;/related-urls&gt;&lt;/urls&gt;&lt;electronic-resource-num&gt;https://doi.org/10.1016/j.jad.2016.12.036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3 Salehinejad et al.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2EB41C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364754E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Monotherapy  </w:t>
            </w:r>
          </w:p>
        </w:tc>
        <w:tc>
          <w:tcPr>
            <w:tcW w:w="851" w:type="dxa"/>
            <w:shd w:val="clear" w:color="auto" w:fill="FFFFFF" w:themeFill="background1"/>
          </w:tcPr>
          <w:p w14:paraId="6990BAB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  <w:p w14:paraId="7058036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</w:tc>
        <w:tc>
          <w:tcPr>
            <w:tcW w:w="997" w:type="dxa"/>
            <w:shd w:val="clear" w:color="auto" w:fill="FFFFFF" w:themeFill="background1"/>
          </w:tcPr>
          <w:p w14:paraId="7B87691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6.8 (7.1) 25.5 (4.6)</w:t>
            </w:r>
          </w:p>
        </w:tc>
        <w:tc>
          <w:tcPr>
            <w:tcW w:w="850" w:type="dxa"/>
            <w:shd w:val="clear" w:color="auto" w:fill="FFFFFF" w:themeFill="background1"/>
          </w:tcPr>
          <w:p w14:paraId="14D7C67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(58.3)</w:t>
            </w:r>
          </w:p>
          <w:p w14:paraId="34E589B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(66.6)</w:t>
            </w:r>
          </w:p>
        </w:tc>
        <w:tc>
          <w:tcPr>
            <w:tcW w:w="993" w:type="dxa"/>
            <w:shd w:val="clear" w:color="auto" w:fill="FFFFFF" w:themeFill="background1"/>
          </w:tcPr>
          <w:p w14:paraId="64E1EE9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A8A723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ActivaDoseIontophoresi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3C4C88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5F22BB3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27428C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4D4E572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517257B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NTAB memory tests, BDI, HDRS</w:t>
            </w:r>
          </w:p>
        </w:tc>
      </w:tr>
      <w:tr w:rsidR="009402B8" w:rsidRPr="005E7B54" w14:paraId="5A531F26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4340A3C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TYW1wYWlvPC9BdXRob3I+PFllYXI+MjAxODwvWWVhcj48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TYW1wYWlvPC9BdXRob3I+PFllYXI+MjAxODwvWWVhcj48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4 Sampaio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1D919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ipolar depress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20B949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7F36177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</w:t>
            </w:r>
          </w:p>
          <w:p w14:paraId="592F838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9</w:t>
            </w:r>
          </w:p>
        </w:tc>
        <w:tc>
          <w:tcPr>
            <w:tcW w:w="997" w:type="dxa"/>
            <w:shd w:val="clear" w:color="auto" w:fill="FFFFFF" w:themeFill="background1"/>
          </w:tcPr>
          <w:p w14:paraId="0ED5B49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.2 (11.8)</w:t>
            </w:r>
          </w:p>
          <w:p w14:paraId="377D3FC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7 (10.3</w:t>
            </w:r>
          </w:p>
        </w:tc>
        <w:tc>
          <w:tcPr>
            <w:tcW w:w="850" w:type="dxa"/>
            <w:shd w:val="clear" w:color="auto" w:fill="FFFFFF" w:themeFill="background1"/>
          </w:tcPr>
          <w:p w14:paraId="5B0456A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6 (53)</w:t>
            </w:r>
          </w:p>
          <w:p w14:paraId="507C7E8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4 (83)</w:t>
            </w:r>
          </w:p>
        </w:tc>
        <w:tc>
          <w:tcPr>
            <w:tcW w:w="993" w:type="dxa"/>
            <w:shd w:val="clear" w:color="auto" w:fill="FFFFFF" w:themeFill="background1"/>
          </w:tcPr>
          <w:p w14:paraId="530F270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  <w:p w14:paraId="07585E62" w14:textId="77777777" w:rsidR="009402B8" w:rsidRPr="005E7B54" w:rsidRDefault="009402B8" w:rsidP="004D7B9B">
            <w:pPr>
              <w:rPr>
                <w:sz w:val="20"/>
                <w:szCs w:val="20"/>
              </w:rPr>
            </w:pPr>
          </w:p>
        </w:tc>
        <w:tc>
          <w:tcPr>
            <w:tcW w:w="1275" w:type="dxa"/>
            <w:shd w:val="clear" w:color="auto" w:fill="FFFFFF" w:themeFill="background1"/>
          </w:tcPr>
          <w:p w14:paraId="6429833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Soterix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279C600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51CAE1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/10 once a day+1 session every 2 week</w:t>
            </w:r>
          </w:p>
        </w:tc>
        <w:tc>
          <w:tcPr>
            <w:tcW w:w="1276" w:type="dxa"/>
            <w:shd w:val="clear" w:color="auto" w:fill="FFFFFF" w:themeFill="background1"/>
          </w:tcPr>
          <w:p w14:paraId="2850192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23E2A53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48EA29D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</w:t>
            </w:r>
          </w:p>
        </w:tc>
      </w:tr>
      <w:tr w:rsidR="009402B8" w:rsidRPr="005E7B54" w14:paraId="5506B563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E342C5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TaGFyYWZpPC9BdXRob3I+PFllYXI+MjAxOTwvWWVhcj48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TaGFyYWZpPC9BdXRob3I+PFllYXI+MjAxOTwvWWVhcj48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5 Sharafi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295DBA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RD</w:t>
            </w:r>
          </w:p>
        </w:tc>
        <w:tc>
          <w:tcPr>
            <w:tcW w:w="1554" w:type="dxa"/>
            <w:shd w:val="clear" w:color="auto" w:fill="FFFFFF" w:themeFill="background1"/>
          </w:tcPr>
          <w:p w14:paraId="1A1750A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0B7F0EF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  <w:p w14:paraId="246DAE7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1ECBB0F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0.7 (10.7)</w:t>
            </w:r>
          </w:p>
          <w:p w14:paraId="0750355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8 (12.6)</w:t>
            </w:r>
          </w:p>
        </w:tc>
        <w:tc>
          <w:tcPr>
            <w:tcW w:w="850" w:type="dxa"/>
            <w:shd w:val="clear" w:color="auto" w:fill="FFFFFF" w:themeFill="background1"/>
          </w:tcPr>
          <w:p w14:paraId="2B1A328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(60)</w:t>
            </w:r>
          </w:p>
          <w:p w14:paraId="27103CA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 (40)</w:t>
            </w:r>
          </w:p>
        </w:tc>
        <w:tc>
          <w:tcPr>
            <w:tcW w:w="993" w:type="dxa"/>
            <w:shd w:val="clear" w:color="auto" w:fill="FFFFFF" w:themeFill="background1"/>
          </w:tcPr>
          <w:p w14:paraId="34F4B36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A946318" w14:textId="4A69BB58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ENRAF</w:t>
            </w:r>
          </w:p>
        </w:tc>
        <w:tc>
          <w:tcPr>
            <w:tcW w:w="1276" w:type="dxa"/>
            <w:shd w:val="clear" w:color="auto" w:fill="FFFFFF" w:themeFill="background1"/>
          </w:tcPr>
          <w:p w14:paraId="19AA6B4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9E281A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19484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79B1380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1EC05EE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</w:t>
            </w:r>
          </w:p>
        </w:tc>
      </w:tr>
      <w:tr w:rsidR="009402B8" w:rsidRPr="005E7B54" w14:paraId="44905DD2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D698A8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UYXJlbWlhbjwvQXV0aG9yPjxZZWFyPjIwMTk8L1llYXI+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UYXJlbWlhbjwvQXV0aG9yPjxZZWFyPjIwMTk8L1llYXI+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6 Taremian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4F3542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opium use disorder</w:t>
            </w:r>
          </w:p>
        </w:tc>
        <w:tc>
          <w:tcPr>
            <w:tcW w:w="1554" w:type="dxa"/>
            <w:shd w:val="clear" w:color="auto" w:fill="FFFFFF" w:themeFill="background1"/>
          </w:tcPr>
          <w:p w14:paraId="15F0153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3669B50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  <w:p w14:paraId="1053425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</w:tc>
        <w:tc>
          <w:tcPr>
            <w:tcW w:w="997" w:type="dxa"/>
            <w:shd w:val="clear" w:color="auto" w:fill="FFFFFF" w:themeFill="background1"/>
          </w:tcPr>
          <w:p w14:paraId="6524A0D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3. 45 (10.17)</w:t>
            </w:r>
          </w:p>
          <w:p w14:paraId="493AB8B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4.10 (9.31)</w:t>
            </w:r>
          </w:p>
        </w:tc>
        <w:tc>
          <w:tcPr>
            <w:tcW w:w="850" w:type="dxa"/>
            <w:shd w:val="clear" w:color="auto" w:fill="FFFFFF" w:themeFill="background1"/>
          </w:tcPr>
          <w:p w14:paraId="6CCCF3D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</w:t>
            </w:r>
          </w:p>
          <w:p w14:paraId="0DB32AC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FFFFFF" w:themeFill="background1"/>
          </w:tcPr>
          <w:p w14:paraId="2D7D5D5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D72201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5E46755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500F5F2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78C2DE0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66CD3B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6A75CEE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OCDS, BDI, BAI</w:t>
            </w:r>
          </w:p>
        </w:tc>
      </w:tr>
      <w:tr w:rsidR="009402B8" w:rsidRPr="005E7B54" w14:paraId="0621D5CD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16C279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WYWxpZW5nbzwvQXV0aG9yPjxZZWFyPjIwMTc8L1llYXI+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WYWxpZW5nbzwvQXV0aG9yPjxZZWFyPjIwMTc8L1llYXI+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7 Valiengo et al.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D36BD3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ost stroke depress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1804E0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0E2A8CE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4</w:t>
            </w:r>
          </w:p>
          <w:p w14:paraId="116C62E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4</w:t>
            </w:r>
          </w:p>
        </w:tc>
        <w:tc>
          <w:tcPr>
            <w:tcW w:w="997" w:type="dxa"/>
            <w:shd w:val="clear" w:color="auto" w:fill="FFFFFF" w:themeFill="background1"/>
          </w:tcPr>
          <w:p w14:paraId="061AB10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2.2 (12.3)</w:t>
            </w:r>
          </w:p>
          <w:p w14:paraId="4906181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1.3(10.6)</w:t>
            </w:r>
          </w:p>
        </w:tc>
        <w:tc>
          <w:tcPr>
            <w:tcW w:w="850" w:type="dxa"/>
            <w:shd w:val="clear" w:color="auto" w:fill="FFFFFF" w:themeFill="background1"/>
          </w:tcPr>
          <w:p w14:paraId="09D7B75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33A1AE9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993" w:type="dxa"/>
            <w:shd w:val="clear" w:color="auto" w:fill="FFFFFF" w:themeFill="background1"/>
          </w:tcPr>
          <w:p w14:paraId="5CB4C2B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1D9E756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 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630A5CC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1F96749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/10 once a day+1 session every 2 week</w:t>
            </w:r>
          </w:p>
        </w:tc>
        <w:tc>
          <w:tcPr>
            <w:tcW w:w="1276" w:type="dxa"/>
            <w:shd w:val="clear" w:color="auto" w:fill="FFFFFF" w:themeFill="background1"/>
          </w:tcPr>
          <w:p w14:paraId="6A03C26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2D4706A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18D6DE7B" w14:textId="5E4E299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DRS, MMSE, MOCA</w:t>
            </w:r>
          </w:p>
        </w:tc>
      </w:tr>
      <w:tr w:rsidR="009402B8" w:rsidRPr="005E7B54" w14:paraId="49F4F028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B13C70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WaWdvZDwvQXV0aG9yPjxZZWFyPjIwMTk8L1llYXI+PFJl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WaWdvZDwvQXV0aG9yPjxZZWFyPjIwMTk8L1llYXI+PFJl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8 Vigod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0C7422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Depression in pregnancy</w:t>
            </w:r>
          </w:p>
        </w:tc>
        <w:tc>
          <w:tcPr>
            <w:tcW w:w="1554" w:type="dxa"/>
            <w:shd w:val="clear" w:color="auto" w:fill="FFFFFF" w:themeFill="background1"/>
          </w:tcPr>
          <w:p w14:paraId="1742314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616A545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  <w:p w14:paraId="4731EFE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</w:tc>
        <w:tc>
          <w:tcPr>
            <w:tcW w:w="997" w:type="dxa"/>
            <w:shd w:val="clear" w:color="auto" w:fill="FFFFFF" w:themeFill="background1"/>
          </w:tcPr>
          <w:p w14:paraId="61CE805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.2 (4.0)</w:t>
            </w:r>
          </w:p>
          <w:p w14:paraId="4A1F2FC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3.3 (4.3)</w:t>
            </w:r>
          </w:p>
        </w:tc>
        <w:tc>
          <w:tcPr>
            <w:tcW w:w="850" w:type="dxa"/>
            <w:shd w:val="clear" w:color="auto" w:fill="FFFFFF" w:themeFill="background1"/>
          </w:tcPr>
          <w:p w14:paraId="29789D6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100)</w:t>
            </w:r>
          </w:p>
          <w:p w14:paraId="133BC73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100)</w:t>
            </w:r>
          </w:p>
        </w:tc>
        <w:tc>
          <w:tcPr>
            <w:tcW w:w="993" w:type="dxa"/>
            <w:shd w:val="clear" w:color="auto" w:fill="FFFFFF" w:themeFill="background1"/>
          </w:tcPr>
          <w:p w14:paraId="775695C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30min </w:t>
            </w:r>
          </w:p>
        </w:tc>
        <w:tc>
          <w:tcPr>
            <w:tcW w:w="1275" w:type="dxa"/>
            <w:shd w:val="clear" w:color="auto" w:fill="FFFFFF" w:themeFill="background1"/>
          </w:tcPr>
          <w:p w14:paraId="4FBC8C0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Magstim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0F54739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5E2035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AA660D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1BDE02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2F07668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EPDS, State-Trait Anxiety Inventory</w:t>
            </w:r>
          </w:p>
        </w:tc>
      </w:tr>
      <w:tr w:rsidR="009402B8" w:rsidRPr="005E7B54" w14:paraId="7B12696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4AE015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XZWxjaDwvQXV0aG9yPjxZZWFyPjIwMTk8L1llYXI+PFJl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XZWxjaDwvQXV0aG9yPjxZZWFyPjIwMTk8L1llYXI+PFJl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29 Welch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275C25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6AAD60B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18652A6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  <w:p w14:paraId="7C18489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</w:t>
            </w:r>
          </w:p>
        </w:tc>
        <w:tc>
          <w:tcPr>
            <w:tcW w:w="997" w:type="dxa"/>
            <w:shd w:val="clear" w:color="auto" w:fill="FFFFFF" w:themeFill="background1"/>
          </w:tcPr>
          <w:p w14:paraId="4AA4E7C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9.22</w:t>
            </w:r>
          </w:p>
          <w:p w14:paraId="335B7B0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.4</w:t>
            </w:r>
          </w:p>
        </w:tc>
        <w:tc>
          <w:tcPr>
            <w:tcW w:w="850" w:type="dxa"/>
            <w:shd w:val="clear" w:color="auto" w:fill="FFFFFF" w:themeFill="background1"/>
          </w:tcPr>
          <w:p w14:paraId="578AAF6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(88.9)</w:t>
            </w:r>
          </w:p>
          <w:p w14:paraId="7E78CF2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(80)</w:t>
            </w:r>
          </w:p>
        </w:tc>
        <w:tc>
          <w:tcPr>
            <w:tcW w:w="993" w:type="dxa"/>
            <w:shd w:val="clear" w:color="auto" w:fill="FFFFFF" w:themeFill="background1"/>
          </w:tcPr>
          <w:p w14:paraId="7BB0BE5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684383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/Chattanooga </w:t>
            </w:r>
            <w:proofErr w:type="spellStart"/>
            <w:r w:rsidRPr="005E7B54">
              <w:rPr>
                <w:sz w:val="20"/>
                <w:szCs w:val="20"/>
              </w:rPr>
              <w:t>Ionto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596DCA5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63F800B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/3 sessions every week</w:t>
            </w:r>
          </w:p>
        </w:tc>
        <w:tc>
          <w:tcPr>
            <w:tcW w:w="1276" w:type="dxa"/>
            <w:shd w:val="clear" w:color="auto" w:fill="FFFFFF" w:themeFill="background1"/>
          </w:tcPr>
          <w:p w14:paraId="3C410EA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26DCEFA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04E25CE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-21</w:t>
            </w:r>
          </w:p>
        </w:tc>
      </w:tr>
      <w:tr w:rsidR="009402B8" w:rsidRPr="005E7B54" w14:paraId="446ECAD4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0C624E5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Young&lt;/Author&gt;&lt;Year&gt;2020&lt;/Year&gt;&lt;RecNum&gt;45&lt;/RecNum&gt;&lt;DisplayText&gt;30 Young et al. 2020&lt;/DisplayText&gt;&lt;record&gt;&lt;rec-number&gt;45&lt;/rec-number&gt;&lt;foreign-keys&gt;&lt;key app="EN" db-id="pdf2txtp2fr59aepa0gxwzwpxedzetzr20r0" timestamp="1609059891"&gt;45&lt;/key&gt;&lt;/foreign-keys&gt;&lt;ref-type name="Journal Article"&gt;17&lt;/ref-type&gt;&lt;contributors&gt;&lt;authors&gt;&lt;author&gt;Young, J.&lt;/author&gt;&lt;author&gt;Zoghi, M.&lt;/author&gt;&lt;author&gt;Khan, F.&lt;/author&gt;&lt;author&gt;Galea, M. P.&lt;/author&gt;&lt;/authors&gt;&lt;/contributors&gt;&lt;auth-address&gt;Rehabilitation Department, Royal Melbourne Hospital, Royal Park Campus, Melbourne, Australia.&amp;#xD;Department of Medicine and Radiology, Integrated Critical Care, University of Melbourne, Melbourne, Australia.&amp;#xD;Department of Rehabilitation, Nutrition and Sport, Discipline of Physiotherapy, School of Allied Health, La Trobe University, Melbourne, Australia.&amp;#xD;Department of Medicine, Royal Melbourne Hospital, The University of Melbourne, Melbourne, Australia.&lt;/auth-address&gt;&lt;titles&gt;&lt;title&gt;The Effect of Transcranial Direct Current Stimulation on Chronic Neuropathic Pain in Patients with Multiple Sclerosis: Randomized Controlled Trial&lt;/title&gt;&lt;secondary-title&gt;Pain Med&lt;/secondary-title&gt;&lt;/titles&gt;&lt;periodical&gt;&lt;full-title&gt;Pain Med&lt;/full-title&gt;&lt;/periodical&gt;&lt;edition&gt;2020/07/01&lt;/edition&gt;&lt;keywords&gt;&lt;keyword&gt;Chronic Pain&lt;/keyword&gt;&lt;keyword&gt;Multiple Sclerosis&lt;/keyword&gt;&lt;keyword&gt;Neuromodulation&lt;/keyword&gt;&lt;keyword&gt;Neuropathic Pain&lt;/keyword&gt;&lt;keyword&gt;Nonpharmacological&lt;/keyword&gt;&lt;/keywords&gt;&lt;dates&gt;&lt;year&gt;2020&lt;/year&gt;&lt;pub-dates&gt;&lt;date&gt;Jun 28&lt;/date&gt;&lt;/pub-dates&gt;&lt;/dates&gt;&lt;isbn&gt;1526-2375&lt;/isbn&gt;&lt;accession-num&gt;32594139&lt;/accession-num&gt;&lt;urls&gt;&lt;/urls&gt;&lt;electronic-resource-num&gt;10.1093/pm/pnaa128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0 Young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26422D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MS with neuropathic Pain </w:t>
            </w:r>
          </w:p>
        </w:tc>
        <w:tc>
          <w:tcPr>
            <w:tcW w:w="1554" w:type="dxa"/>
            <w:shd w:val="clear" w:color="auto" w:fill="FFFFFF" w:themeFill="background1"/>
          </w:tcPr>
          <w:p w14:paraId="4698832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artial use antidepressant</w:t>
            </w:r>
          </w:p>
        </w:tc>
        <w:tc>
          <w:tcPr>
            <w:tcW w:w="851" w:type="dxa"/>
            <w:shd w:val="clear" w:color="auto" w:fill="FFFFFF" w:themeFill="background1"/>
          </w:tcPr>
          <w:p w14:paraId="63EBE66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  <w:p w14:paraId="6BF2CD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5CC6015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1.2 (9.3)</w:t>
            </w:r>
          </w:p>
          <w:p w14:paraId="332DEDE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9.87 (12.9)</w:t>
            </w:r>
          </w:p>
        </w:tc>
        <w:tc>
          <w:tcPr>
            <w:tcW w:w="850" w:type="dxa"/>
            <w:shd w:val="clear" w:color="auto" w:fill="FFFFFF" w:themeFill="background1"/>
          </w:tcPr>
          <w:p w14:paraId="040B759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73.3)</w:t>
            </w:r>
          </w:p>
          <w:p w14:paraId="46AB7CD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3 (86)</w:t>
            </w:r>
          </w:p>
        </w:tc>
        <w:tc>
          <w:tcPr>
            <w:tcW w:w="993" w:type="dxa"/>
            <w:shd w:val="clear" w:color="auto" w:fill="FFFFFF" w:themeFill="background1"/>
          </w:tcPr>
          <w:p w14:paraId="3BE24E6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3E5B12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4DC953A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F9AC92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024438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C3 or C4</w:t>
            </w:r>
          </w:p>
          <w:p w14:paraId="7A3E46E9" w14:textId="779F991E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Cathode: Contralateral </w:t>
            </w:r>
            <w:r w:rsidRPr="005E7B54">
              <w:rPr>
                <w:sz w:val="20"/>
                <w:szCs w:val="20"/>
              </w:rPr>
              <w:lastRenderedPageBreak/>
              <w:t>supraorbital</w:t>
            </w:r>
          </w:p>
        </w:tc>
        <w:tc>
          <w:tcPr>
            <w:tcW w:w="1276" w:type="dxa"/>
            <w:shd w:val="clear" w:color="auto" w:fill="FFFFFF" w:themeFill="background1"/>
          </w:tcPr>
          <w:p w14:paraId="4233487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t>DASS, NPS Neuropathic Pain Scale; VAS</w:t>
            </w:r>
          </w:p>
        </w:tc>
      </w:tr>
      <w:tr w:rsidR="009402B8" w:rsidRPr="005E7B54" w14:paraId="65466FB0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52779B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aaG91PC9BdXRob3I+PFllYXI+MjAyMDwvWWVhcj48UmVj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aaG91PC9BdXRob3I+PFllYXI+MjAyMDwvWWVhcj48UmVj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1 Zhou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674C05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08047EB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2F7CE3A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7</w:t>
            </w:r>
          </w:p>
          <w:p w14:paraId="6537577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</w:t>
            </w:r>
          </w:p>
        </w:tc>
        <w:tc>
          <w:tcPr>
            <w:tcW w:w="997" w:type="dxa"/>
            <w:shd w:val="clear" w:color="auto" w:fill="FFFFFF" w:themeFill="background1"/>
          </w:tcPr>
          <w:p w14:paraId="17232E2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91 ± 11</w:t>
            </w:r>
          </w:p>
          <w:p w14:paraId="3BAD367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.45 ± 8.3</w:t>
            </w:r>
          </w:p>
        </w:tc>
        <w:tc>
          <w:tcPr>
            <w:tcW w:w="850" w:type="dxa"/>
            <w:shd w:val="clear" w:color="auto" w:fill="FFFFFF" w:themeFill="background1"/>
          </w:tcPr>
          <w:p w14:paraId="7F0EB5C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(65.9)</w:t>
            </w:r>
          </w:p>
          <w:p w14:paraId="7260E25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9(67.4)</w:t>
            </w:r>
          </w:p>
        </w:tc>
        <w:tc>
          <w:tcPr>
            <w:tcW w:w="993" w:type="dxa"/>
            <w:shd w:val="clear" w:color="auto" w:fill="FFFFFF" w:themeFill="background1"/>
          </w:tcPr>
          <w:p w14:paraId="09D738D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-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0AC238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06DB3428" w14:textId="04AECA1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226C94A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A8FDEB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3C605C6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57C615FD" w14:textId="40C2045E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DS, SAS, PSQI</w:t>
            </w:r>
          </w:p>
        </w:tc>
      </w:tr>
      <w:tr w:rsidR="009402B8" w:rsidRPr="005E7B54" w14:paraId="39846C27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A37988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Blumberger&lt;/Author&gt;&lt;Year&gt;2012&lt;/Year&gt;&lt;RecNum&gt;94&lt;/RecNum&gt;&lt;DisplayText&gt;32 Blumberger et al. 2012&lt;/DisplayText&gt;&lt;record&gt;&lt;rec-number&gt;717&lt;/rec-number&gt;&lt;foreign-keys&gt;&lt;key app="EN" db-id="9pzxr09sqdtw97edpayxxf5mpw595z0f00er" timestamp="1614759812"&gt;717&lt;/key&gt;&lt;/foreign-keys&gt;&lt;ref-type name="Journal Article"&gt;17&lt;/ref-type&gt;&lt;contributors&gt;&lt;authors&gt;&lt;author&gt;Blumberger, D. M.&lt;/author&gt;&lt;author&gt;Tran, L. C.&lt;/author&gt;&lt;author&gt;Fitzgerald, P. B.&lt;/author&gt;&lt;author&gt;Hoy, K. E.&lt;/author&gt;&lt;author&gt;Daskalakis, Z. J.&lt;/author&gt;&lt;/authors&gt;&lt;/contributors&gt;&lt;auth-address&gt;Department of Psychiatry, Centre for Addiction and Mental Health, University of Toronto Toronto, ON, Canada.&lt;/auth-address&gt;&lt;titles&gt;&lt;title&gt;A randomized double-blind sham-controlled study of transcranial direct current stimulation for treatment-resistant major depression&lt;/title&gt;&lt;secondary-title&gt;Front Psychiatry&lt;/secondary-title&gt;&lt;/titles&gt;&lt;periodical&gt;&lt;full-title&gt;Front Psychiatry&lt;/full-title&gt;&lt;/periodical&gt;&lt;pages&gt;74&lt;/pages&gt;&lt;volume&gt;3&lt;/volume&gt;&lt;edition&gt;2012/08/23&lt;/edition&gt;&lt;keywords&gt;&lt;keyword&gt;clinical trial&lt;/keyword&gt;&lt;keyword&gt;depression&lt;/keyword&gt;&lt;keyword&gt;transcranial direct current stimulation&lt;/keyword&gt;&lt;keyword&gt;treatment-resistance&lt;/keyword&gt;&lt;/keywords&gt;&lt;dates&gt;&lt;year&gt;2012&lt;/year&gt;&lt;/dates&gt;&lt;isbn&gt;1664-0640&lt;/isbn&gt;&lt;accession-num&gt;22912618&lt;/accession-num&gt;&lt;urls&gt;&lt;/urls&gt;&lt;custom2&gt;PMC3421236&lt;/custom2&gt;&lt;electronic-resource-num&gt;10.3389/fpsyt.2012.00074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2 Blumberger et al. 2012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1E3CBA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RD</w:t>
            </w:r>
          </w:p>
        </w:tc>
        <w:tc>
          <w:tcPr>
            <w:tcW w:w="1554" w:type="dxa"/>
            <w:shd w:val="clear" w:color="auto" w:fill="FFFFFF" w:themeFill="background1"/>
          </w:tcPr>
          <w:p w14:paraId="3B08F0F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6110A35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3</w:t>
            </w:r>
          </w:p>
          <w:p w14:paraId="5656631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</w:tc>
        <w:tc>
          <w:tcPr>
            <w:tcW w:w="997" w:type="dxa"/>
            <w:shd w:val="clear" w:color="auto" w:fill="FFFFFF" w:themeFill="background1"/>
          </w:tcPr>
          <w:p w14:paraId="4B24758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3 (11.6)</w:t>
            </w:r>
          </w:p>
          <w:p w14:paraId="50BE4FE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3 (11.6)</w:t>
            </w:r>
          </w:p>
        </w:tc>
        <w:tc>
          <w:tcPr>
            <w:tcW w:w="850" w:type="dxa"/>
            <w:shd w:val="clear" w:color="auto" w:fill="FFFFFF" w:themeFill="background1"/>
          </w:tcPr>
          <w:p w14:paraId="300D2FA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76.9)</w:t>
            </w:r>
          </w:p>
          <w:p w14:paraId="04EA23D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90.9)</w:t>
            </w:r>
          </w:p>
        </w:tc>
        <w:tc>
          <w:tcPr>
            <w:tcW w:w="993" w:type="dxa"/>
            <w:shd w:val="clear" w:color="auto" w:fill="FFFFFF" w:themeFill="background1"/>
          </w:tcPr>
          <w:p w14:paraId="256DA07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9B2836B" w14:textId="1F819E85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="0084762F" w:rsidRPr="005E7B54">
              <w:rPr>
                <w:sz w:val="20"/>
                <w:szCs w:val="20"/>
              </w:rPr>
              <w:t>/</w:t>
            </w:r>
            <w:r w:rsidRPr="005E7B54">
              <w:rPr>
                <w:sz w:val="20"/>
                <w:szCs w:val="20"/>
              </w:rPr>
              <w:t>CX-6650</w:t>
            </w:r>
          </w:p>
        </w:tc>
        <w:tc>
          <w:tcPr>
            <w:tcW w:w="1276" w:type="dxa"/>
            <w:shd w:val="clear" w:color="auto" w:fill="FFFFFF" w:themeFill="background1"/>
          </w:tcPr>
          <w:p w14:paraId="50689FEC" w14:textId="4B198228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58CC0AE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6CB4EE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609DFD7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281144A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RSD-17, BDI, MADRS</w:t>
            </w:r>
          </w:p>
        </w:tc>
      </w:tr>
      <w:tr w:rsidR="009402B8" w:rsidRPr="005E7B54" w14:paraId="51FAD81F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835DCB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Mayur&lt;/Author&gt;&lt;Year&gt;2018&lt;/Year&gt;&lt;RecNum&gt;16&lt;/RecNum&gt;&lt;DisplayText&gt;33 Mayur et al. 2018&lt;/DisplayText&gt;&lt;record&gt;&lt;rec-number&gt;16&lt;/rec-number&gt;&lt;foreign-keys&gt;&lt;key app="EN" db-id="pdf2txtp2fr59aepa0gxwzwpxedzetzr20r0" timestamp="1609059890"&gt;16&lt;/key&gt;&lt;/foreign-keys&gt;&lt;ref-type name="Journal Article"&gt;17&lt;/ref-type&gt;&lt;contributors&gt;&lt;authors&gt;&lt;author&gt;Mayur, P.&lt;/author&gt;&lt;author&gt;Howari, R.&lt;/author&gt;&lt;author&gt;Byth, K.&lt;/author&gt;&lt;author&gt;Vannitamby, R.&lt;/author&gt;&lt;/authors&gt;&lt;/contributors&gt;&lt;auth-address&gt;Psychiatry, Royal Australian and New Zealand College of Psychiatrists, Melbourne, Victoria.&amp;#xD;Biostatistics, University of Sydney.&amp;#xD;Psychiatry, Cumberland Hospital, West Sydney Local Health District, Sydney, New South Wales, Australia.&lt;/auth-address&gt;&lt;titles&gt;&lt;title&gt;Concomitant Transcranial Direct Current Stimulation With Ultrabrief Electroconvulsive Therapy: A 2-Week Double-Blind Randomized Sham-Controlled Trial&lt;/title&gt;&lt;secondary-title&gt;J ect&lt;/secondary-title&gt;&lt;/titles&gt;&lt;periodical&gt;&lt;full-title&gt;J ect&lt;/full-title&gt;&lt;/periodical&gt;&lt;pages&gt;291-295&lt;/pages&gt;&lt;volume&gt;34&lt;/volume&gt;&lt;number&gt;4&lt;/number&gt;&lt;edition&gt;2018/01/26&lt;/edition&gt;&lt;keywords&gt;&lt;keyword&gt;Adult&lt;/keyword&gt;&lt;keyword&gt;Combined Modality Therapy&lt;/keyword&gt;&lt;keyword&gt;Depressive Disorder, Major/psychology/*therapy&lt;/keyword&gt;&lt;keyword&gt;Double-Blind Method&lt;/keyword&gt;&lt;keyword&gt;Electroconvulsive Therapy/*methods&lt;/keyword&gt;&lt;keyword&gt;Female&lt;/keyword&gt;&lt;keyword&gt;Humans&lt;/keyword&gt;&lt;keyword&gt;Male&lt;/keyword&gt;&lt;keyword&gt;Middle Aged&lt;/keyword&gt;&lt;keyword&gt;Negative Results&lt;/keyword&gt;&lt;keyword&gt;Psychiatric Status Rating Scales&lt;/keyword&gt;&lt;keyword&gt;Transcranial Direct Current Stimulation/*methods&lt;/keyword&gt;&lt;keyword&gt;Treatment Outcome&lt;/keyword&gt;&lt;/keywords&gt;&lt;dates&gt;&lt;year&gt;2018&lt;/year&gt;&lt;pub-dates&gt;&lt;date&gt;Dec&lt;/date&gt;&lt;/pub-dates&gt;&lt;/dates&gt;&lt;isbn&gt;1095-0680&lt;/isbn&gt;&lt;accession-num&gt;29369074&lt;/accession-num&gt;&lt;urls&gt;&lt;/urls&gt;&lt;electronic-resource-num&gt;10.1097/yct.0000000000000479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3 Mayur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560924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54D859B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0AF612C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</w:t>
            </w:r>
          </w:p>
          <w:p w14:paraId="1D3C161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</w:t>
            </w:r>
          </w:p>
        </w:tc>
        <w:tc>
          <w:tcPr>
            <w:tcW w:w="997" w:type="dxa"/>
            <w:shd w:val="clear" w:color="auto" w:fill="FFFFFF" w:themeFill="background1"/>
          </w:tcPr>
          <w:p w14:paraId="252865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7(12.57)</w:t>
            </w:r>
          </w:p>
          <w:p w14:paraId="19C982C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.88(16.64)</w:t>
            </w:r>
          </w:p>
        </w:tc>
        <w:tc>
          <w:tcPr>
            <w:tcW w:w="850" w:type="dxa"/>
            <w:shd w:val="clear" w:color="auto" w:fill="FFFFFF" w:themeFill="background1"/>
          </w:tcPr>
          <w:p w14:paraId="62AA485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(25)</w:t>
            </w:r>
          </w:p>
          <w:p w14:paraId="39A5C86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 (50)</w:t>
            </w:r>
          </w:p>
        </w:tc>
        <w:tc>
          <w:tcPr>
            <w:tcW w:w="993" w:type="dxa"/>
            <w:shd w:val="clear" w:color="auto" w:fill="FFFFFF" w:themeFill="background1"/>
          </w:tcPr>
          <w:p w14:paraId="280539D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-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6B887F3C" w14:textId="172039DC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="0084762F"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6E861F59" w14:textId="546A058D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2A6D919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8773C3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214E45E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52DC77A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MOCA,</w:t>
            </w:r>
          </w:p>
          <w:p w14:paraId="6EE7E9A2" w14:textId="6E2E5659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Visual memory</w:t>
            </w:r>
          </w:p>
        </w:tc>
      </w:tr>
      <w:tr w:rsidR="009402B8" w:rsidRPr="005E7B54" w14:paraId="16E3899F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1F4209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WYW5kZXJoYXNzZWx0PC9BdXRob3I+PFllYXI+MjAxNTwv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WYW5kZXJoYXNzZWx0PC9BdXRob3I+PFllYXI+MjAxNTwv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4 Vanderhasselt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36912D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3103DBD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7C15302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9</w:t>
            </w:r>
          </w:p>
          <w:p w14:paraId="53E6183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</w:t>
            </w:r>
          </w:p>
        </w:tc>
        <w:tc>
          <w:tcPr>
            <w:tcW w:w="997" w:type="dxa"/>
            <w:shd w:val="clear" w:color="auto" w:fill="FFFFFF" w:themeFill="background1"/>
          </w:tcPr>
          <w:p w14:paraId="3D3C0F8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.26(10.67)</w:t>
            </w:r>
          </w:p>
          <w:p w14:paraId="442BCF0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1(11.54)</w:t>
            </w:r>
          </w:p>
        </w:tc>
        <w:tc>
          <w:tcPr>
            <w:tcW w:w="850" w:type="dxa"/>
            <w:shd w:val="clear" w:color="auto" w:fill="FFFFFF" w:themeFill="background1"/>
          </w:tcPr>
          <w:p w14:paraId="5FB259D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8%</w:t>
            </w:r>
          </w:p>
          <w:p w14:paraId="582CA70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9%</w:t>
            </w:r>
          </w:p>
        </w:tc>
        <w:tc>
          <w:tcPr>
            <w:tcW w:w="993" w:type="dxa"/>
            <w:shd w:val="clear" w:color="auto" w:fill="FFFFFF" w:themeFill="background1"/>
          </w:tcPr>
          <w:p w14:paraId="44118EC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09FB8E4" w14:textId="4E8BBBCF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 xml:space="preserve"> </w:t>
            </w:r>
            <w:r w:rsidR="0084762F" w:rsidRPr="005E7B54">
              <w:rPr>
                <w:sz w:val="20"/>
                <w:szCs w:val="20"/>
              </w:rPr>
              <w:t>/</w:t>
            </w:r>
            <w:r w:rsidRPr="005E7B54">
              <w:rPr>
                <w:sz w:val="20"/>
                <w:szCs w:val="20"/>
              </w:rPr>
              <w:t xml:space="preserve">Chattanooga </w:t>
            </w:r>
            <w:proofErr w:type="spellStart"/>
            <w:r w:rsidRPr="005E7B54">
              <w:rPr>
                <w:sz w:val="20"/>
                <w:szCs w:val="20"/>
              </w:rPr>
              <w:t>Ionto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3A84F70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mA</w:t>
            </w:r>
          </w:p>
        </w:tc>
        <w:tc>
          <w:tcPr>
            <w:tcW w:w="1134" w:type="dxa"/>
            <w:shd w:val="clear" w:color="auto" w:fill="FFFFFF" w:themeFill="background1"/>
          </w:tcPr>
          <w:p w14:paraId="1A06305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7A79878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2350D4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6EE9B57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, PASAT, RRS</w:t>
            </w:r>
          </w:p>
        </w:tc>
      </w:tr>
      <w:tr w:rsidR="009402B8" w:rsidRPr="005E7B54" w14:paraId="54B68830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223681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Qb2hsPC9BdXRob3I+PFllYXI+MjAyMDwvWWVhcj48UmVj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Qb2hsPC9BdXRob3I+PFllYXI+MjAyMDwvWWVhcj48UmVj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5 Pohl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35DE1B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pisodic migraine</w:t>
            </w:r>
          </w:p>
        </w:tc>
        <w:tc>
          <w:tcPr>
            <w:tcW w:w="1554" w:type="dxa"/>
            <w:shd w:val="clear" w:color="auto" w:fill="FFFFFF" w:themeFill="background1"/>
          </w:tcPr>
          <w:p w14:paraId="13A951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6198EC3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  <w:p w14:paraId="42AB0CC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</w:tc>
        <w:tc>
          <w:tcPr>
            <w:tcW w:w="997" w:type="dxa"/>
            <w:shd w:val="clear" w:color="auto" w:fill="FFFFFF" w:themeFill="background1"/>
          </w:tcPr>
          <w:p w14:paraId="37158EA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1(15)</w:t>
            </w:r>
          </w:p>
          <w:p w14:paraId="510F43A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4 (10)</w:t>
            </w:r>
          </w:p>
        </w:tc>
        <w:tc>
          <w:tcPr>
            <w:tcW w:w="850" w:type="dxa"/>
            <w:shd w:val="clear" w:color="auto" w:fill="FFFFFF" w:themeFill="background1"/>
          </w:tcPr>
          <w:p w14:paraId="51A388C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(90.1)</w:t>
            </w:r>
          </w:p>
          <w:p w14:paraId="09C41B9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 (100)</w:t>
            </w:r>
          </w:p>
        </w:tc>
        <w:tc>
          <w:tcPr>
            <w:tcW w:w="993" w:type="dxa"/>
            <w:shd w:val="clear" w:color="auto" w:fill="FFFFFF" w:themeFill="background1"/>
          </w:tcPr>
          <w:p w14:paraId="4362E75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450CD24" w14:textId="5C0AC3E4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="0084762F"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6ADAB93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63FF61D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8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7597B9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Oz</w:t>
            </w:r>
          </w:p>
          <w:p w14:paraId="1EE79E83" w14:textId="02B38A20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CZ</w:t>
            </w:r>
          </w:p>
        </w:tc>
        <w:tc>
          <w:tcPr>
            <w:tcW w:w="1276" w:type="dxa"/>
            <w:shd w:val="clear" w:color="auto" w:fill="FFFFFF" w:themeFill="background1"/>
          </w:tcPr>
          <w:p w14:paraId="67B98F2C" w14:textId="3E35B518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DS-D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HADS-A,</w:t>
            </w:r>
            <w:r w:rsidR="00C8267D" w:rsidRPr="005E7B54">
              <w:rPr>
                <w:rFonts w:hint="eastAsia"/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IDAS</w:t>
            </w:r>
          </w:p>
        </w:tc>
      </w:tr>
      <w:tr w:rsidR="009402B8" w:rsidRPr="005E7B54" w14:paraId="498395A0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993874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YXJpYW5vPC9BdXRob3I+PFllYXI+MjAxOTwvWWVhcj48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YXJpYW5vPC9BdXRob3I+PFllYXI+MjAxOTwvWWVhcj48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6 Mariano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BB9B9F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hronic Low Back Pain</w:t>
            </w:r>
          </w:p>
        </w:tc>
        <w:tc>
          <w:tcPr>
            <w:tcW w:w="1554" w:type="dxa"/>
            <w:shd w:val="clear" w:color="auto" w:fill="FFFFFF" w:themeFill="background1"/>
          </w:tcPr>
          <w:p w14:paraId="0F1EEB8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303D79F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  <w:p w14:paraId="417E061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</w:tc>
        <w:tc>
          <w:tcPr>
            <w:tcW w:w="997" w:type="dxa"/>
            <w:shd w:val="clear" w:color="auto" w:fill="FFFFFF" w:themeFill="background1"/>
          </w:tcPr>
          <w:p w14:paraId="1ABBE9F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5.7 (8.8)</w:t>
            </w:r>
          </w:p>
          <w:p w14:paraId="360B3AC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.7 (11.8)</w:t>
            </w:r>
          </w:p>
        </w:tc>
        <w:tc>
          <w:tcPr>
            <w:tcW w:w="850" w:type="dxa"/>
            <w:shd w:val="clear" w:color="auto" w:fill="FFFFFF" w:themeFill="background1"/>
          </w:tcPr>
          <w:p w14:paraId="67DB289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 (10.0)</w:t>
            </w:r>
          </w:p>
          <w:p w14:paraId="5DB1984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(18.2)</w:t>
            </w:r>
          </w:p>
        </w:tc>
        <w:tc>
          <w:tcPr>
            <w:tcW w:w="993" w:type="dxa"/>
            <w:shd w:val="clear" w:color="auto" w:fill="FFFFFF" w:themeFill="background1"/>
          </w:tcPr>
          <w:p w14:paraId="012AB6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5E9CB265" w14:textId="536F03F3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="0084762F"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3C74ADCD" w14:textId="64DA383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633C5FF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1E3BA14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Contralateral</w:t>
            </w:r>
          </w:p>
          <w:p w14:paraId="70A6693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Mastoid </w:t>
            </w:r>
          </w:p>
          <w:p w14:paraId="3B1E858C" w14:textId="172B35DB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FC1</w:t>
            </w:r>
          </w:p>
        </w:tc>
        <w:tc>
          <w:tcPr>
            <w:tcW w:w="1276" w:type="dxa"/>
            <w:shd w:val="clear" w:color="auto" w:fill="FFFFFF" w:themeFill="background1"/>
          </w:tcPr>
          <w:p w14:paraId="272B7711" w14:textId="4CD89DD8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HQ-9</w:t>
            </w:r>
            <w:r w:rsidR="00C8267D" w:rsidRPr="005E7B54">
              <w:rPr>
                <w:sz w:val="20"/>
                <w:szCs w:val="20"/>
              </w:rPr>
              <w:t xml:space="preserve">, </w:t>
            </w:r>
            <w:r w:rsidRPr="005E7B54">
              <w:rPr>
                <w:sz w:val="20"/>
                <w:szCs w:val="20"/>
              </w:rPr>
              <w:t>GAD-7</w:t>
            </w:r>
            <w:r w:rsidR="00C8267D" w:rsidRPr="005E7B54">
              <w:rPr>
                <w:sz w:val="20"/>
                <w:szCs w:val="20"/>
              </w:rPr>
              <w:t>,</w:t>
            </w:r>
            <w:r w:rsidR="00C8267D" w:rsidRPr="005E7B54">
              <w:rPr>
                <w:rFonts w:hint="eastAsia"/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PASS-20</w:t>
            </w:r>
          </w:p>
        </w:tc>
      </w:tr>
      <w:tr w:rsidR="009402B8" w:rsidRPr="005E7B54" w14:paraId="30B1E1B1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00894E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aXNvbmk8L0F1dGhvcj48WWVhcj4yMDIwPC9ZZWFyPjxS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aXNvbmk8L0F1dGhvcj48WWVhcj4yMDIwPC9ZZWFyPjxS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7 Lisoni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445EEC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Borderline personality </w:t>
            </w:r>
          </w:p>
        </w:tc>
        <w:tc>
          <w:tcPr>
            <w:tcW w:w="1554" w:type="dxa"/>
            <w:shd w:val="clear" w:color="auto" w:fill="FFFFFF" w:themeFill="background1"/>
          </w:tcPr>
          <w:p w14:paraId="49E57E3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0426DEF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  <w:p w14:paraId="62456AC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1C1EFA9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8 (10.9)</w:t>
            </w:r>
          </w:p>
          <w:p w14:paraId="6B811F1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.6 (13.6)</w:t>
            </w:r>
          </w:p>
        </w:tc>
        <w:tc>
          <w:tcPr>
            <w:tcW w:w="850" w:type="dxa"/>
            <w:shd w:val="clear" w:color="auto" w:fill="FFFFFF" w:themeFill="background1"/>
          </w:tcPr>
          <w:p w14:paraId="5392AF3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(53.5)</w:t>
            </w:r>
          </w:p>
          <w:p w14:paraId="3D57ABC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(66.7)</w:t>
            </w:r>
          </w:p>
        </w:tc>
        <w:tc>
          <w:tcPr>
            <w:tcW w:w="993" w:type="dxa"/>
            <w:shd w:val="clear" w:color="auto" w:fill="FFFFFF" w:themeFill="background1"/>
          </w:tcPr>
          <w:p w14:paraId="6765442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2F5B1F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16B82F7D" w14:textId="09B28AD1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302861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02DEABE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337548F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357DA864" w14:textId="5EF2D279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-II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BIS</w:t>
            </w:r>
          </w:p>
        </w:tc>
      </w:tr>
      <w:tr w:rsidR="009402B8" w:rsidRPr="005E7B54" w14:paraId="6A4D80D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32C033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Mori&lt;/Author&gt;&lt;Year&gt;2010&lt;/Year&gt;&lt;RecNum&gt;136&lt;/RecNum&gt;&lt;DisplayText&gt;38 Mori et al. 2010&lt;/DisplayText&gt;&lt;record&gt;&lt;rec-number&gt;136&lt;/rec-number&gt;&lt;foreign-keys&gt;&lt;key app="EN" db-id="pdf2txtp2fr59aepa0gxwzwpxedzetzr20r0" timestamp="1612942963"&gt;136&lt;/key&gt;&lt;/foreign-keys&gt;&lt;ref-type name="Journal Article"&gt;17&lt;/ref-type&gt;&lt;contributors&gt;&lt;authors&gt;&lt;author&gt;Mori, Francesco&lt;/author&gt;&lt;author&gt;Codecà, Claudia&lt;/author&gt;&lt;author&gt;Kusayanagi, Hajime&lt;/author&gt;&lt;author&gt;Monteleone, Fabrizia&lt;/author&gt;&lt;author&gt;Buttari, Fabio&lt;/author&gt;&lt;author&gt;Fiore, Stefania&lt;/author&gt;&lt;author&gt;Bernardi, Giorgio&lt;/author&gt;&lt;author&gt;Koch, Giacomo&lt;/author&gt;&lt;author&gt;Centonze, Diego&lt;/author&gt;&lt;/authors&gt;&lt;/contributors&gt;&lt;titles&gt;&lt;title&gt;Effects of Anodal Transcranial Direct Current Stimulation on Chronic Neuropathic Pain in Patients With Multiple Sclerosis&lt;/title&gt;&lt;secondary-title&gt;The Journal of Pain&lt;/secondary-title&gt;&lt;/titles&gt;&lt;periodical&gt;&lt;full-title&gt;The Journal of Pain&lt;/full-title&gt;&lt;/periodical&gt;&lt;pages&gt;436-442&lt;/pages&gt;&lt;volume&gt;11&lt;/volume&gt;&lt;number&gt;5&lt;/number&gt;&lt;keywords&gt;&lt;keyword&gt;tDCS&lt;/keyword&gt;&lt;keyword&gt;multiple sclerosis&lt;/keyword&gt;&lt;keyword&gt;pain&lt;/keyword&gt;&lt;/keywords&gt;&lt;dates&gt;&lt;year&gt;2010&lt;/year&gt;&lt;pub-dates&gt;&lt;date&gt;2010/05/01/&lt;/date&gt;&lt;/pub-dates&gt;&lt;/dates&gt;&lt;isbn&gt;1526-5900&lt;/isbn&gt;&lt;urls&gt;&lt;related-urls&gt;&lt;url&gt;https://www.sciencedirect.com/science/article/pii/S1526590009007159&lt;/url&gt;&lt;/related-urls&gt;&lt;/urls&gt;&lt;electronic-resource-num&gt;https://doi.org/10.1016/j.jpain.2009.08.011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8 Mori et al. 201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A842C7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S with neuropathic Pain</w:t>
            </w:r>
          </w:p>
        </w:tc>
        <w:tc>
          <w:tcPr>
            <w:tcW w:w="1554" w:type="dxa"/>
            <w:shd w:val="clear" w:color="auto" w:fill="FFFFFF" w:themeFill="background1"/>
          </w:tcPr>
          <w:p w14:paraId="7BABE3F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0C55872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  <w:p w14:paraId="482E7F9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</w:tc>
        <w:tc>
          <w:tcPr>
            <w:tcW w:w="997" w:type="dxa"/>
            <w:shd w:val="clear" w:color="auto" w:fill="FFFFFF" w:themeFill="background1"/>
          </w:tcPr>
          <w:p w14:paraId="3AE0B17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4.8 (27.5)</w:t>
            </w:r>
          </w:p>
          <w:p w14:paraId="12F59660" w14:textId="165A14E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4.8 (27.5)</w:t>
            </w:r>
          </w:p>
        </w:tc>
        <w:tc>
          <w:tcPr>
            <w:tcW w:w="850" w:type="dxa"/>
            <w:shd w:val="clear" w:color="auto" w:fill="FFFFFF" w:themeFill="background1"/>
          </w:tcPr>
          <w:p w14:paraId="729690C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(50)</w:t>
            </w:r>
          </w:p>
          <w:p w14:paraId="153C189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(66.7)</w:t>
            </w:r>
          </w:p>
        </w:tc>
        <w:tc>
          <w:tcPr>
            <w:tcW w:w="993" w:type="dxa"/>
            <w:shd w:val="clear" w:color="auto" w:fill="FFFFFF" w:themeFill="background1"/>
          </w:tcPr>
          <w:p w14:paraId="3D879EF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16E9275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0998143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2A4D793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79304C5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C3 or C4</w:t>
            </w:r>
          </w:p>
          <w:p w14:paraId="4CEE384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</w:t>
            </w:r>
          </w:p>
          <w:p w14:paraId="69F26B3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ontralateral painful somatic area</w:t>
            </w:r>
          </w:p>
        </w:tc>
        <w:tc>
          <w:tcPr>
            <w:tcW w:w="1276" w:type="dxa"/>
            <w:shd w:val="clear" w:color="auto" w:fill="FFFFFF" w:themeFill="background1"/>
          </w:tcPr>
          <w:p w14:paraId="1406F764" w14:textId="11EBCBEB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, VAS</w:t>
            </w:r>
          </w:p>
        </w:tc>
      </w:tr>
      <w:tr w:rsidR="009402B8" w:rsidRPr="005E7B54" w14:paraId="57D525CB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A544C7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TZWdyYXZlPC9BdXRob3I+PFllYXI+MjAxNDwvWWVhcj48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TZWdyYXZlPC9BdXRob3I+PFllYXI+MjAxNDwvWWVhcj48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39 Segrave et al. 2014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F071A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5E8F5D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3CF8B95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  <w:p w14:paraId="2CEBF43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</w:tc>
        <w:tc>
          <w:tcPr>
            <w:tcW w:w="997" w:type="dxa"/>
            <w:shd w:val="clear" w:color="auto" w:fill="FFFFFF" w:themeFill="background1"/>
          </w:tcPr>
          <w:p w14:paraId="730483C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.6 (18.32)</w:t>
            </w:r>
          </w:p>
          <w:p w14:paraId="0F4019B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0 (10.15)</w:t>
            </w:r>
          </w:p>
        </w:tc>
        <w:tc>
          <w:tcPr>
            <w:tcW w:w="850" w:type="dxa"/>
            <w:shd w:val="clear" w:color="auto" w:fill="FFFFFF" w:themeFill="background1"/>
          </w:tcPr>
          <w:p w14:paraId="2926A8B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(22.2)</w:t>
            </w:r>
          </w:p>
          <w:p w14:paraId="4B225EC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(44.4)</w:t>
            </w:r>
          </w:p>
        </w:tc>
        <w:tc>
          <w:tcPr>
            <w:tcW w:w="993" w:type="dxa"/>
            <w:shd w:val="clear" w:color="auto" w:fill="FFFFFF" w:themeFill="background1"/>
          </w:tcPr>
          <w:p w14:paraId="009AAEE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93530C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DCS</w:t>
            </w:r>
            <w:proofErr w:type="spellEnd"/>
            <w:r w:rsidRPr="005E7B54">
              <w:rPr>
                <w:sz w:val="20"/>
                <w:szCs w:val="20"/>
              </w:rPr>
              <w:t>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189E3AF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948B26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4F1EF3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1073E9BB" w14:textId="1DFAAB7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8</w:t>
            </w:r>
          </w:p>
        </w:tc>
        <w:tc>
          <w:tcPr>
            <w:tcW w:w="1276" w:type="dxa"/>
            <w:shd w:val="clear" w:color="auto" w:fill="FFFFFF" w:themeFill="background1"/>
          </w:tcPr>
          <w:p w14:paraId="49DA53F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BDI</w:t>
            </w:r>
          </w:p>
        </w:tc>
      </w:tr>
      <w:tr w:rsidR="009402B8" w:rsidRPr="005E7B54" w14:paraId="285AAF2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D8EC06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Rose&lt;/Author&gt;&lt;Year&gt;2009&lt;/Year&gt;&lt;RecNum&gt;72&lt;/RecNum&gt;&lt;DisplayText&gt;40 Rose et al. 2009&lt;/DisplayText&gt;&lt;record&gt;&lt;rec-number&gt;72&lt;/rec-number&gt;&lt;foreign-keys&gt;&lt;key app="EN" db-id="pdf2txtp2fr59aepa0gxwzwpxedzetzr20r0" timestamp="1609150644"&gt;72&lt;/key&gt;&lt;/foreign-keys&gt;&lt;ref-type name="Journal Article"&gt;17&lt;/ref-type&gt;&lt;contributors&gt;&lt;authors&gt;&lt;author&gt;Rose, K. M.&lt;/author&gt;&lt;author&gt;Taylor, A. G.&lt;/author&gt;&lt;author&gt;Bourguignon, C.&lt;/author&gt;&lt;/authors&gt;&lt;/contributors&gt;&lt;auth-address&gt;School of Nursing, University of Virginia, Charlottesville, VA 22908-0782, USA. kmr5q@virginia.edu&lt;/auth-address&gt;&lt;titles&gt;&lt;title&gt;Effects of cranial electrical stimulation on sleep disturbances, depressive symptoms, and caregiving appraisal in spousal caregivers of persons with Alzheimer&amp;apos;s disease&lt;/title&gt;&lt;secondary-title&gt;Appl Nurs Res&lt;/secondary-title&gt;&lt;/titles&gt;&lt;periodical&gt;&lt;full-title&gt;Appl Nurs Res&lt;/full-title&gt;&lt;/periodical&gt;&lt;pages&gt;119-25&lt;/pages&gt;&lt;volume&gt;22&lt;/volume&gt;&lt;number&gt;2&lt;/number&gt;&lt;edition&gt;2009/05/12&lt;/edition&gt;&lt;keywords&gt;&lt;keyword&gt;Aged&lt;/keyword&gt;&lt;keyword&gt;Alzheimer Disease/*nursing&lt;/keyword&gt;&lt;keyword&gt;Caregivers/*psychology&lt;/keyword&gt;&lt;keyword&gt;Depression/nursing/*therapy&lt;/keyword&gt;&lt;keyword&gt;Double-Blind Method&lt;/keyword&gt;&lt;keyword&gt;*Electric Stimulation&lt;/keyword&gt;&lt;keyword&gt;Female&lt;/keyword&gt;&lt;keyword&gt;Humans&lt;/keyword&gt;&lt;keyword&gt;Male&lt;/keyword&gt;&lt;keyword&gt;Pilot Projects&lt;/keyword&gt;&lt;keyword&gt;Skull&lt;/keyword&gt;&lt;keyword&gt;Sleep Wake Disorders/nursing/*therapy&lt;/keyword&gt;&lt;keyword&gt;*Spouses&lt;/keyword&gt;&lt;keyword&gt;Treatment Outcome&lt;/keyword&gt;&lt;/keywords&gt;&lt;dates&gt;&lt;year&gt;2009&lt;/year&gt;&lt;pub-dates&gt;&lt;date&gt;May&lt;/date&gt;&lt;/pub-dates&gt;&lt;/dates&gt;&lt;isbn&gt;0897-1897 (Print)&amp;#xD;0897-1897&lt;/isbn&gt;&lt;accession-num&gt;19427574&lt;/accession-num&gt;&lt;urls&gt;&lt;/urls&gt;&lt;custom2&gt;PMC2713101&lt;/custom2&gt;&lt;custom6&gt;NIHMS119710&lt;/custom6&gt;&lt;electronic-resource-num&gt;10.1016/j.apnr.2007.06.001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0 Rose et al. 200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8790ED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pousal Caregivers of Alzheimer’s Disease</w:t>
            </w:r>
          </w:p>
        </w:tc>
        <w:tc>
          <w:tcPr>
            <w:tcW w:w="1554" w:type="dxa"/>
            <w:shd w:val="clear" w:color="auto" w:fill="FFFFFF" w:themeFill="background1"/>
          </w:tcPr>
          <w:p w14:paraId="373AD72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675D8BF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9</w:t>
            </w:r>
          </w:p>
          <w:p w14:paraId="0AD0ADC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9</w:t>
            </w:r>
          </w:p>
        </w:tc>
        <w:tc>
          <w:tcPr>
            <w:tcW w:w="997" w:type="dxa"/>
            <w:shd w:val="clear" w:color="auto" w:fill="FFFFFF" w:themeFill="background1"/>
          </w:tcPr>
          <w:p w14:paraId="02A658C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1.94 (7.78)</w:t>
            </w:r>
          </w:p>
          <w:p w14:paraId="42A7617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6.52 (5.60)</w:t>
            </w:r>
          </w:p>
        </w:tc>
        <w:tc>
          <w:tcPr>
            <w:tcW w:w="850" w:type="dxa"/>
            <w:shd w:val="clear" w:color="auto" w:fill="FFFFFF" w:themeFill="background1"/>
          </w:tcPr>
          <w:p w14:paraId="2A53EAE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14 (73.7) 11 (57.9) </w:t>
            </w:r>
          </w:p>
        </w:tc>
        <w:tc>
          <w:tcPr>
            <w:tcW w:w="993" w:type="dxa"/>
            <w:shd w:val="clear" w:color="auto" w:fill="FFFFFF" w:themeFill="background1"/>
          </w:tcPr>
          <w:p w14:paraId="70677F6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 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4D8E6F73" w14:textId="714888AA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</w:t>
            </w:r>
          </w:p>
        </w:tc>
        <w:tc>
          <w:tcPr>
            <w:tcW w:w="1276" w:type="dxa"/>
            <w:shd w:val="clear" w:color="auto" w:fill="FFFFFF" w:themeFill="background1"/>
          </w:tcPr>
          <w:p w14:paraId="6C56661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05Hz/0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9968B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F7146A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27B00FC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GDS, PSQI, GSDS, Sleep Onset Latency</w:t>
            </w:r>
          </w:p>
        </w:tc>
      </w:tr>
      <w:tr w:rsidR="009402B8" w:rsidRPr="005E7B54" w14:paraId="70A4D18B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9FDF47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Bhardwaj&lt;/Author&gt;&lt;Year&gt;2018&lt;/Year&gt;&lt;RecNum&gt;73&lt;/RecNum&gt;&lt;DisplayText&gt;41 Bhardwaj et al. 2018&lt;/DisplayText&gt;&lt;record&gt;&lt;rec-number&gt;73&lt;/rec-number&gt;&lt;foreign-keys&gt;&lt;key app="EN" db-id="pdf2txtp2fr59aepa0gxwzwpxedzetzr20r0" timestamp="1609150644"&gt;73&lt;/key&gt;&lt;/foreign-keys&gt;&lt;ref-type name="Journal Article"&gt;17&lt;/ref-type&gt;&lt;contributors&gt;&lt;authors&gt;&lt;author&gt;Bhardwaj, M.&lt;/author&gt;&lt;author&gt;Arumugam, N.&lt;/author&gt;&lt;author&gt;Gambhir, S.&lt;/author&gt;&lt;/authors&gt;&lt;/contributors&gt;&lt;auth-address&gt;Department of Physiotherapy, Punjabi University, Patiala, Punjab, India.&lt;/auth-address&gt;&lt;titles&gt;&lt;title&gt;Efficacy of Cranial Electrical Stimulation and Rational Emotive Behavior Therapy in Improving Psychological Illness among Chronic Stroke Survivors: A Pilot Randomized Controlled Trial&lt;/title&gt;&lt;secondary-title&gt;Ann Indian Acad Neurol&lt;/secondary-title&gt;&lt;/titles&gt;&lt;periodical&gt;&lt;full-title&gt;Ann Indian Acad Neurol&lt;/full-title&gt;&lt;/periodical&gt;&lt;pages&gt;188-192&lt;/pages&gt;&lt;volume&gt;21&lt;/volume&gt;&lt;number&gt;3&lt;/number&gt;&lt;edition&gt;2018/09/28&lt;/edition&gt;&lt;keywords&gt;&lt;keyword&gt;Anxiety&lt;/keyword&gt;&lt;keyword&gt;attitude&lt;/keyword&gt;&lt;keyword&gt;depression&lt;/keyword&gt;&lt;keyword&gt;electrical stimulation&lt;/keyword&gt;&lt;keyword&gt;quality of life&lt;/keyword&gt;&lt;/keywords&gt;&lt;dates&gt;&lt;year&gt;2018&lt;/year&gt;&lt;pub-dates&gt;&lt;date&gt;Jul-Sep&lt;/date&gt;&lt;/pub-dates&gt;&lt;/dates&gt;&lt;isbn&gt;0972-2327 (Print)&amp;#xD;0972-2327&lt;/isbn&gt;&lt;accession-num&gt;30258260&lt;/accession-num&gt;&lt;urls&gt;&lt;/urls&gt;&lt;custom2&gt;PMC6137627&lt;/custom2&gt;&lt;electronic-resource-num&gt;10.4103/aian.AIAN_448_17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1 Bhardwaj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E981A6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troke survivors</w:t>
            </w:r>
          </w:p>
        </w:tc>
        <w:tc>
          <w:tcPr>
            <w:tcW w:w="1554" w:type="dxa"/>
            <w:shd w:val="clear" w:color="auto" w:fill="FFFFFF" w:themeFill="background1"/>
          </w:tcPr>
          <w:p w14:paraId="0C3A8CF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3D3F5AA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  <w:p w14:paraId="428611A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</w:tc>
        <w:tc>
          <w:tcPr>
            <w:tcW w:w="997" w:type="dxa"/>
            <w:shd w:val="clear" w:color="auto" w:fill="FFFFFF" w:themeFill="background1"/>
          </w:tcPr>
          <w:p w14:paraId="2C605B6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6.06 (6.10)</w:t>
            </w:r>
          </w:p>
          <w:p w14:paraId="07A07F6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6.06 (6.10)</w:t>
            </w:r>
          </w:p>
        </w:tc>
        <w:tc>
          <w:tcPr>
            <w:tcW w:w="850" w:type="dxa"/>
            <w:shd w:val="clear" w:color="auto" w:fill="FFFFFF" w:themeFill="background1"/>
          </w:tcPr>
          <w:p w14:paraId="334450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5EC6E20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993" w:type="dxa"/>
            <w:shd w:val="clear" w:color="auto" w:fill="FFFFFF" w:themeFill="background1"/>
          </w:tcPr>
          <w:p w14:paraId="0ED993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BFFBD0E" w14:textId="06AFC8F0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</w:t>
            </w:r>
          </w:p>
        </w:tc>
        <w:tc>
          <w:tcPr>
            <w:tcW w:w="1276" w:type="dxa"/>
            <w:shd w:val="clear" w:color="auto" w:fill="FFFFFF" w:themeFill="background1"/>
          </w:tcPr>
          <w:p w14:paraId="2D049A9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0.5 Hz/&lt; 1 mA </w:t>
            </w:r>
          </w:p>
        </w:tc>
        <w:tc>
          <w:tcPr>
            <w:tcW w:w="1134" w:type="dxa"/>
            <w:shd w:val="clear" w:color="auto" w:fill="FFFFFF" w:themeFill="background1"/>
          </w:tcPr>
          <w:p w14:paraId="24AAE7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B7080E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360ECB9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DASS, PSQI</w:t>
            </w:r>
          </w:p>
        </w:tc>
      </w:tr>
      <w:tr w:rsidR="009402B8" w:rsidRPr="005E7B54" w14:paraId="5F6A6AF2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E07A71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aXNjaG91bG9uPC9BdXRob3I+PFllYXI+MjAxNTwvWWVh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NaXNjaG91bG9uPC9BdXRob3I+PFllYXI+MjAxNTwvWWVh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2 Mischoulon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06A24F9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RD</w:t>
            </w:r>
          </w:p>
        </w:tc>
        <w:tc>
          <w:tcPr>
            <w:tcW w:w="1554" w:type="dxa"/>
            <w:shd w:val="clear" w:color="auto" w:fill="FFFFFF" w:themeFill="background1"/>
          </w:tcPr>
          <w:p w14:paraId="1BD4F24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536083F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7</w:t>
            </w:r>
          </w:p>
          <w:p w14:paraId="38B438B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3</w:t>
            </w:r>
          </w:p>
        </w:tc>
        <w:tc>
          <w:tcPr>
            <w:tcW w:w="997" w:type="dxa"/>
            <w:shd w:val="clear" w:color="auto" w:fill="FFFFFF" w:themeFill="background1"/>
          </w:tcPr>
          <w:p w14:paraId="74F1442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5 (12.3)</w:t>
            </w:r>
          </w:p>
          <w:p w14:paraId="66CFC34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1.4 (11.9)</w:t>
            </w:r>
          </w:p>
        </w:tc>
        <w:tc>
          <w:tcPr>
            <w:tcW w:w="850" w:type="dxa"/>
            <w:shd w:val="clear" w:color="auto" w:fill="FFFFFF" w:themeFill="background1"/>
          </w:tcPr>
          <w:p w14:paraId="4B82C55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(59%)</w:t>
            </w:r>
          </w:p>
          <w:p w14:paraId="72DA93C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 (54%)</w:t>
            </w:r>
          </w:p>
        </w:tc>
        <w:tc>
          <w:tcPr>
            <w:tcW w:w="993" w:type="dxa"/>
            <w:shd w:val="clear" w:color="auto" w:fill="FFFFFF" w:themeFill="background1"/>
          </w:tcPr>
          <w:p w14:paraId="4664BB1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16B6F27" w14:textId="469C9B92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</w:t>
            </w:r>
            <w:r w:rsidR="005F37F2" w:rsidRPr="005E7B54">
              <w:rPr>
                <w:sz w:val="20"/>
                <w:szCs w:val="20"/>
              </w:rPr>
              <w:t>S</w:t>
            </w:r>
            <w:r w:rsidRPr="005E7B54">
              <w:rPr>
                <w:sz w:val="20"/>
                <w:szCs w:val="20"/>
              </w:rPr>
              <w:t>/FW-100 Fisher Wallace Cranial Stimulator</w:t>
            </w:r>
          </w:p>
        </w:tc>
        <w:tc>
          <w:tcPr>
            <w:tcW w:w="1276" w:type="dxa"/>
            <w:shd w:val="clear" w:color="auto" w:fill="FFFFFF" w:themeFill="background1"/>
          </w:tcPr>
          <w:p w14:paraId="3193EB4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, 500, 1500Hz/</w:t>
            </w:r>
          </w:p>
          <w:p w14:paraId="12B6FBC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1-4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10E514F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F616F17" w14:textId="3491F8A9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calp, over the two DLPFC</w:t>
            </w:r>
          </w:p>
        </w:tc>
        <w:tc>
          <w:tcPr>
            <w:tcW w:w="1276" w:type="dxa"/>
            <w:shd w:val="clear" w:color="auto" w:fill="FFFFFF" w:themeFill="background1"/>
          </w:tcPr>
          <w:p w14:paraId="17EFA3C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-17</w:t>
            </w:r>
          </w:p>
        </w:tc>
      </w:tr>
      <w:tr w:rsidR="009402B8" w:rsidRPr="005E7B54" w14:paraId="1CC93608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1095B07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Turner&lt;/Author&gt;&lt;Year&gt;2014&lt;/Year&gt;&lt;RecNum&gt;111&lt;/RecNum&gt;&lt;DisplayText&gt;43 Turner 2014&lt;/DisplayText&gt;&lt;record&gt;&lt;rec-number&gt;710&lt;/rec-number&gt;&lt;foreign-keys&gt;&lt;key app="EN" db-id="9pzxr09sqdtw97edpayxxf5mpw595z0f00er" timestamp="1614759812"&gt;710&lt;/key&gt;&lt;/foreign-keys&gt;&lt;ref-type name="Thesis"&gt;32&lt;/ref-type&gt;&lt;contributors&gt;&lt;authors&gt;&lt;author&gt;Turner, Marie D.&lt;/author&gt;&lt;/authors&gt;&lt;/contributors&gt;&lt;titles&gt;&lt;title&gt;Efficacy of cranial electrotherapy stimulation in the treatment of depression: A pilot study&lt;/title&gt;&lt;/titles&gt;&lt;dates&gt;&lt;year&gt;2014&lt;/year&gt;&lt;/dates&gt;&lt;urls&gt;&lt;/urls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3 Turner 2014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99F83F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MDE or BDII </w:t>
            </w:r>
          </w:p>
        </w:tc>
        <w:tc>
          <w:tcPr>
            <w:tcW w:w="1554" w:type="dxa"/>
            <w:shd w:val="clear" w:color="auto" w:fill="FFFFFF" w:themeFill="background1"/>
          </w:tcPr>
          <w:p w14:paraId="5795B60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artial use antidepressant</w:t>
            </w:r>
          </w:p>
        </w:tc>
        <w:tc>
          <w:tcPr>
            <w:tcW w:w="851" w:type="dxa"/>
            <w:shd w:val="clear" w:color="auto" w:fill="FFFFFF" w:themeFill="background1"/>
          </w:tcPr>
          <w:p w14:paraId="2574FF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  <w:p w14:paraId="147DFD8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</w:tc>
        <w:tc>
          <w:tcPr>
            <w:tcW w:w="997" w:type="dxa"/>
            <w:shd w:val="clear" w:color="auto" w:fill="FFFFFF" w:themeFill="background1"/>
          </w:tcPr>
          <w:p w14:paraId="4074DED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9.55(7.816)</w:t>
            </w:r>
          </w:p>
          <w:p w14:paraId="5E94D48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9.55(7.816)</w:t>
            </w:r>
          </w:p>
        </w:tc>
        <w:tc>
          <w:tcPr>
            <w:tcW w:w="850" w:type="dxa"/>
            <w:shd w:val="clear" w:color="auto" w:fill="FFFFFF" w:themeFill="background1"/>
          </w:tcPr>
          <w:p w14:paraId="0EAA791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90)</w:t>
            </w:r>
          </w:p>
          <w:p w14:paraId="3CF441B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90)</w:t>
            </w:r>
          </w:p>
        </w:tc>
        <w:tc>
          <w:tcPr>
            <w:tcW w:w="993" w:type="dxa"/>
            <w:shd w:val="clear" w:color="auto" w:fill="FFFFFF" w:themeFill="background1"/>
          </w:tcPr>
          <w:p w14:paraId="018A0BE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7F88C5E" w14:textId="01091592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</w:t>
            </w:r>
          </w:p>
        </w:tc>
        <w:tc>
          <w:tcPr>
            <w:tcW w:w="1276" w:type="dxa"/>
            <w:shd w:val="clear" w:color="auto" w:fill="FFFFFF" w:themeFill="background1"/>
          </w:tcPr>
          <w:p w14:paraId="052DC30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79E959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1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9DE18C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4869C57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-II, PHQ-9</w:t>
            </w:r>
          </w:p>
        </w:tc>
      </w:tr>
      <w:tr w:rsidR="009402B8" w:rsidRPr="005E7B54" w14:paraId="434586DA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E2A958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Rosenthal&lt;/Author&gt;&lt;Year&gt;1972&lt;/Year&gt;&lt;RecNum&gt;112&lt;/RecNum&gt;&lt;DisplayText&gt;44 Rosenthal 1972&lt;/DisplayText&gt;&lt;record&gt;&lt;rec-number&gt;711&lt;/rec-number&gt;&lt;foreign-keys&gt;&lt;key app="EN" db-id="9pzxr09sqdtw97edpayxxf5mpw595z0f00er" timestamp="1614759812"&gt;711&lt;/key&gt;&lt;/foreign-keys&gt;&lt;ref-type name="Journal Article"&gt;17&lt;/ref-type&gt;&lt;contributors&gt;&lt;authors&gt;&lt;author&gt;Rosenthal, S. H.&lt;/author&gt;&lt;/authors&gt;&lt;/contributors&gt;&lt;titles&gt;&lt;title&gt;Electrosleep: a double-blind clinical study&lt;/title&gt;&lt;secondary-title&gt;Biol Psychiatry&lt;/secondary-title&gt;&lt;/titles&gt;&lt;periodical&gt;&lt;full-title&gt;Biol Psychiatry&lt;/full-title&gt;&lt;/periodical&gt;&lt;pages&gt;179-85&lt;/pages&gt;&lt;volume&gt;4&lt;/volume&gt;&lt;number&gt;2&lt;/number&gt;&lt;edition&gt;1972/04/01&lt;/edition&gt;&lt;keywords&gt;&lt;keyword&gt;Adult&lt;/keyword&gt;&lt;keyword&gt;Ambulatory Care&lt;/keyword&gt;&lt;keyword&gt;Anxiety Disorders/therapy&lt;/keyword&gt;&lt;keyword&gt;Clinical Trials as Topic&lt;/keyword&gt;&lt;keyword&gt;Depression/therapy&lt;/keyword&gt;&lt;keyword&gt;*Electronarcosis&lt;/keyword&gt;&lt;keyword&gt;Evaluation Studies as Topic&lt;/keyword&gt;&lt;keyword&gt;Female&lt;/keyword&gt;&lt;keyword&gt;Hospitalization&lt;/keyword&gt;&lt;keyword&gt;Humans&lt;/keyword&gt;&lt;keyword&gt;Male&lt;/keyword&gt;&lt;keyword&gt;Middle Aged&lt;/keyword&gt;&lt;keyword&gt;Neurotic Disorders/*therapy&lt;/keyword&gt;&lt;keyword&gt;Outpatient Clinics, Hospital&lt;/keyword&gt;&lt;keyword&gt;Placebos&lt;/keyword&gt;&lt;keyword&gt;Sleep Initiation and Maintenance Disorders/therapy&lt;/keyword&gt;&lt;/keywords&gt;&lt;dates&gt;&lt;year&gt;1972&lt;/year&gt;&lt;pub-dates&gt;&lt;date&gt;Apr&lt;/date&gt;&lt;/pub-dates&gt;&lt;/dates&gt;&lt;isbn&gt;0006-3223 (Print)&amp;#xD;0006-3223&lt;/isbn&gt;&lt;accession-num&gt;4554818&lt;/accession-num&gt;&lt;urls&gt;&lt;/urls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4 Rosenthal 1972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72B7B7A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eurotic anxiety and</w:t>
            </w:r>
          </w:p>
          <w:p w14:paraId="0D0D90D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depression  </w:t>
            </w:r>
          </w:p>
        </w:tc>
        <w:tc>
          <w:tcPr>
            <w:tcW w:w="1554" w:type="dxa"/>
            <w:shd w:val="clear" w:color="auto" w:fill="FFFFFF" w:themeFill="background1"/>
          </w:tcPr>
          <w:p w14:paraId="5C7AFFE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75B7C1F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  <w:p w14:paraId="25990F6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</w:tc>
        <w:tc>
          <w:tcPr>
            <w:tcW w:w="997" w:type="dxa"/>
            <w:shd w:val="clear" w:color="auto" w:fill="FFFFFF" w:themeFill="background1"/>
          </w:tcPr>
          <w:p w14:paraId="7BF0A0D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.8</w:t>
            </w:r>
          </w:p>
          <w:p w14:paraId="5956F0F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5</w:t>
            </w:r>
          </w:p>
        </w:tc>
        <w:tc>
          <w:tcPr>
            <w:tcW w:w="850" w:type="dxa"/>
            <w:shd w:val="clear" w:color="auto" w:fill="FFFFFF" w:themeFill="background1"/>
          </w:tcPr>
          <w:p w14:paraId="7767B2B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  <w:p w14:paraId="603FCEA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</w:tc>
        <w:tc>
          <w:tcPr>
            <w:tcW w:w="993" w:type="dxa"/>
            <w:shd w:val="clear" w:color="auto" w:fill="FFFFFF" w:themeFill="background1"/>
          </w:tcPr>
          <w:p w14:paraId="0AE8A5A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1A28CE1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2A7725F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0Hz/0.1-0.25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7F7635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8ABFEAB" w14:textId="332DF94D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s: Orbits</w:t>
            </w:r>
          </w:p>
          <w:p w14:paraId="6955A0B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s: Mastoid process</w:t>
            </w:r>
          </w:p>
        </w:tc>
        <w:tc>
          <w:tcPr>
            <w:tcW w:w="1276" w:type="dxa"/>
            <w:shd w:val="clear" w:color="auto" w:fill="FFFFFF" w:themeFill="background1"/>
          </w:tcPr>
          <w:p w14:paraId="3EB8669E" w14:textId="5EFD36D9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Zung</w:t>
            </w:r>
            <w:proofErr w:type="spellEnd"/>
            <w:r w:rsidRPr="005E7B54">
              <w:rPr>
                <w:sz w:val="20"/>
                <w:szCs w:val="20"/>
              </w:rPr>
              <w:t xml:space="preserve"> self-rating depression scale</w:t>
            </w:r>
          </w:p>
        </w:tc>
      </w:tr>
      <w:tr w:rsidR="009402B8" w:rsidRPr="005E7B54" w14:paraId="7A2D204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D532FA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Scallet&lt;/Author&gt;&lt;Year&gt;1976&lt;/Year&gt;&lt;RecNum&gt;113&lt;/RecNum&gt;&lt;DisplayText&gt;45 Scallet et al. 1976&lt;/DisplayText&gt;&lt;record&gt;&lt;rec-number&gt;712&lt;/rec-number&gt;&lt;foreign-keys&gt;&lt;key app="EN" db-id="9pzxr09sqdtw97edpayxxf5mpw595z0f00er" timestamp="1614759812"&gt;712&lt;/key&gt;&lt;/foreign-keys&gt;&lt;ref-type name="Journal Article"&gt;17&lt;/ref-type&gt;&lt;contributors&gt;&lt;authors&gt;&lt;author&gt;Scallet, A.&lt;/author&gt;&lt;author&gt;Cloninger, C. R.&lt;/author&gt;&lt;author&gt;Othmer, E.&lt;/author&gt;&lt;/authors&gt;&lt;/contributors&gt;&lt;titles&gt;&lt;title&gt;The management of chronic hysteria: a review and double-blind trial of electrosleep and other relaxation methods&lt;/title&gt;&lt;secondary-title&gt;Dis Nerv Syst&lt;/secondary-title&gt;&lt;/titles&gt;&lt;periodical&gt;&lt;full-title&gt;Dis Nerv Syst&lt;/full-title&gt;&lt;/periodical&gt;&lt;pages&gt;347-53&lt;/pages&gt;&lt;volume&gt;37&lt;/volume&gt;&lt;number&gt;6&lt;/number&gt;&lt;edition&gt;1976/06/01&lt;/edition&gt;&lt;keywords&gt;&lt;keyword&gt;Anxiety/therapy&lt;/keyword&gt;&lt;keyword&gt;Autogenic Training&lt;/keyword&gt;&lt;keyword&gt;Chronic Disease&lt;/keyword&gt;&lt;keyword&gt;Clinical Trials as Topic&lt;/keyword&gt;&lt;keyword&gt;*Electronarcosis/instrumentation&lt;/keyword&gt;&lt;keyword&gt;Female&lt;/keyword&gt;&lt;keyword&gt;Hospitalization&lt;/keyword&gt;&lt;keyword&gt;Humans&lt;/keyword&gt;&lt;keyword&gt;Hypochondriasis/therapy&lt;/keyword&gt;&lt;keyword&gt;Hysteria/*therapy&lt;/keyword&gt;&lt;keyword&gt;Psychotherapy/methods&lt;/keyword&gt;&lt;keyword&gt;*Relaxation Therapy&lt;/keyword&gt;&lt;keyword&gt;Sleep Wake Disorders/therapy&lt;/keyword&gt;&lt;keyword&gt;Time Factors&lt;/keyword&gt;&lt;/keywords&gt;&lt;dates&gt;&lt;year&gt;1976&lt;/year&gt;&lt;pub-dates&gt;&lt;date&gt;Jun&lt;/date&gt;&lt;/pub-dates&gt;&lt;/dates&gt;&lt;isbn&gt;0012-3714 (Print)&amp;#xD;0012-3714&lt;/isbn&gt;&lt;accession-num&gt;776551&lt;/accession-num&gt;&lt;urls&gt;&lt;/urls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5 Scallet et al. 1976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B5857C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Chronic hysteria </w:t>
            </w:r>
          </w:p>
        </w:tc>
        <w:tc>
          <w:tcPr>
            <w:tcW w:w="1554" w:type="dxa"/>
            <w:shd w:val="clear" w:color="auto" w:fill="FFFFFF" w:themeFill="background1"/>
          </w:tcPr>
          <w:p w14:paraId="672BA6D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10AD29A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</w:t>
            </w:r>
          </w:p>
          <w:p w14:paraId="5E23BC7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</w:t>
            </w:r>
          </w:p>
        </w:tc>
        <w:tc>
          <w:tcPr>
            <w:tcW w:w="997" w:type="dxa"/>
            <w:shd w:val="clear" w:color="auto" w:fill="FFFFFF" w:themeFill="background1"/>
          </w:tcPr>
          <w:p w14:paraId="1C010D8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6F718D2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0" w:type="dxa"/>
            <w:shd w:val="clear" w:color="auto" w:fill="FFFFFF" w:themeFill="background1"/>
          </w:tcPr>
          <w:p w14:paraId="7241BE9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5F3A104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518E869F" w14:textId="77777777" w:rsidR="009402B8" w:rsidRPr="005E7B54" w:rsidRDefault="009402B8" w:rsidP="004D7B9B">
            <w:pPr>
              <w:rPr>
                <w:sz w:val="20"/>
                <w:szCs w:val="20"/>
              </w:rPr>
            </w:pPr>
          </w:p>
        </w:tc>
        <w:tc>
          <w:tcPr>
            <w:tcW w:w="993" w:type="dxa"/>
            <w:shd w:val="clear" w:color="auto" w:fill="FFFFFF" w:themeFill="background1"/>
          </w:tcPr>
          <w:p w14:paraId="63CF690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-4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26FC7D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 /</w:t>
            </w:r>
            <w:proofErr w:type="spellStart"/>
            <w:r w:rsidRPr="005E7B54">
              <w:rPr>
                <w:sz w:val="20"/>
                <w:szCs w:val="20"/>
              </w:rPr>
              <w:t>Neurotone</w:t>
            </w:r>
            <w:proofErr w:type="spellEnd"/>
            <w:r w:rsidRPr="005E7B54">
              <w:rPr>
                <w:sz w:val="20"/>
                <w:szCs w:val="20"/>
              </w:rPr>
              <w:t xml:space="preserve"> 101</w:t>
            </w:r>
          </w:p>
        </w:tc>
        <w:tc>
          <w:tcPr>
            <w:tcW w:w="1276" w:type="dxa"/>
            <w:shd w:val="clear" w:color="auto" w:fill="FFFFFF" w:themeFill="background1"/>
          </w:tcPr>
          <w:p w14:paraId="3F66353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0Hz/NR</w:t>
            </w:r>
          </w:p>
        </w:tc>
        <w:tc>
          <w:tcPr>
            <w:tcW w:w="1134" w:type="dxa"/>
            <w:shd w:val="clear" w:color="auto" w:fill="FFFFFF" w:themeFill="background1"/>
          </w:tcPr>
          <w:p w14:paraId="4F1469E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 session</w:t>
            </w:r>
          </w:p>
        </w:tc>
        <w:tc>
          <w:tcPr>
            <w:tcW w:w="1276" w:type="dxa"/>
            <w:shd w:val="clear" w:color="auto" w:fill="FFFFFF" w:themeFill="background1"/>
          </w:tcPr>
          <w:p w14:paraId="5D2FA479" w14:textId="766E4ED6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Supraorbital</w:t>
            </w:r>
          </w:p>
          <w:p w14:paraId="07C5A2D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Anode: mastoid </w:t>
            </w:r>
          </w:p>
        </w:tc>
        <w:tc>
          <w:tcPr>
            <w:tcW w:w="1276" w:type="dxa"/>
            <w:shd w:val="clear" w:color="auto" w:fill="FFFFFF" w:themeFill="background1"/>
          </w:tcPr>
          <w:p w14:paraId="440475E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ental health self-rating symptoms scale</w:t>
            </w:r>
          </w:p>
        </w:tc>
      </w:tr>
      <w:tr w:rsidR="009402B8" w:rsidRPr="005E7B54" w14:paraId="0AD8EEF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03BFE1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Barclay&lt;/Author&gt;&lt;Year&gt;2014&lt;/Year&gt;&lt;RecNum&gt;29&lt;/RecNum&gt;&lt;DisplayText&gt;46 BarclayBarclay 2014&lt;/DisplayText&gt;&lt;record&gt;&lt;rec-number&gt;29&lt;/rec-number&gt;&lt;foreign-keys&gt;&lt;key app="EN" db-id="pdf2txtp2fr59aepa0gxwzwpxedzetzr20r0" timestamp="1609059891"&gt;29&lt;/key&gt;&lt;/foreign-keys&gt;&lt;ref-type name="Journal Article"&gt;17&lt;/ref-type&gt;&lt;contributors&gt;&lt;authors&gt;&lt;author&gt;Barclay, T. H.&lt;/author&gt;&lt;author&gt;Barclay, R. D.&lt;/author&gt;&lt;/authors&gt;&lt;/contributors&gt;&lt;auth-address&gt;Liberty University, Department of Psychology, 1971 University Blvd. Lynchburg, VA 24502, United States. Electronic address: thbarclay@liberty.edu.&amp;#xD;Stetson University, 421 N. Woodland Blvd. DeLand, FL 32723, United States. Electronic address: rbarclay@stetson.edu.&lt;/auth-address&gt;&lt;titles&gt;&lt;title&gt;A clinical trial of cranial electrotherapy stimulation for anxiety and comorbid depression&lt;/title&gt;&lt;secondary-title&gt;J Affect Disord&lt;/secondary-title&gt;&lt;/titles&gt;&lt;periodical&gt;&lt;full-title&gt;J Affect Disord&lt;/full-title&gt;&lt;/periodical&gt;&lt;pages&gt;171-7&lt;/pages&gt;&lt;volume&gt;164&lt;/volume&gt;&lt;edition&gt;2014/05/27&lt;/edition&gt;&lt;keywords&gt;&lt;keyword&gt;Adult&lt;/keyword&gt;&lt;keyword&gt;Anxiety Disorders/complications/*therapy&lt;/keyword&gt;&lt;keyword&gt;Depression/complications/*therapy&lt;/keyword&gt;&lt;keyword&gt;Double-Blind Method&lt;/keyword&gt;&lt;keyword&gt;*Electric Stimulation Therapy&lt;/keyword&gt;&lt;keyword&gt;Female&lt;/keyword&gt;&lt;keyword&gt;Humans&lt;/keyword&gt;&lt;keyword&gt;Male&lt;/keyword&gt;&lt;keyword&gt;Middle Aged&lt;/keyword&gt;&lt;keyword&gt;Skull&lt;/keyword&gt;&lt;keyword&gt;Treatment Outcome&lt;/keyword&gt;&lt;keyword&gt;Anxiety&lt;/keyword&gt;&lt;keyword&gt;Ces&lt;/keyword&gt;&lt;keyword&gt;Cranial electrotherapy stimulation&lt;/keyword&gt;&lt;keyword&gt;Depression&lt;/keyword&gt;&lt;/keywords&gt;&lt;dates&gt;&lt;year&gt;2014&lt;/year&gt;&lt;pub-dates&gt;&lt;date&gt;Aug&lt;/date&gt;&lt;/pub-dates&gt;&lt;/dates&gt;&lt;isbn&gt;0165-0327&lt;/isbn&gt;&lt;accession-num&gt;24856571&lt;/accession-num&gt;&lt;urls&gt;&lt;/urls&gt;&lt;electronic-resource-num&gt;10.1016/j.jad.2014.04.029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6 BarclayBarclay 2014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088F782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xiety disorder</w:t>
            </w:r>
          </w:p>
        </w:tc>
        <w:tc>
          <w:tcPr>
            <w:tcW w:w="1554" w:type="dxa"/>
            <w:shd w:val="clear" w:color="auto" w:fill="FFFFFF" w:themeFill="background1"/>
          </w:tcPr>
          <w:p w14:paraId="030006D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33134E2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</w:t>
            </w:r>
          </w:p>
          <w:p w14:paraId="06AB200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5</w:t>
            </w:r>
          </w:p>
        </w:tc>
        <w:tc>
          <w:tcPr>
            <w:tcW w:w="997" w:type="dxa"/>
            <w:shd w:val="clear" w:color="auto" w:fill="FFFFFF" w:themeFill="background1"/>
          </w:tcPr>
          <w:p w14:paraId="6DF81A1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.3(14.6)</w:t>
            </w:r>
          </w:p>
          <w:p w14:paraId="620E8A2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2.3(14.6)</w:t>
            </w:r>
          </w:p>
        </w:tc>
        <w:tc>
          <w:tcPr>
            <w:tcW w:w="850" w:type="dxa"/>
            <w:shd w:val="clear" w:color="auto" w:fill="FFFFFF" w:themeFill="background1"/>
          </w:tcPr>
          <w:p w14:paraId="62D6B5E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7(47.4)</w:t>
            </w:r>
          </w:p>
          <w:p w14:paraId="620C966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1(52.6)</w:t>
            </w:r>
          </w:p>
        </w:tc>
        <w:tc>
          <w:tcPr>
            <w:tcW w:w="993" w:type="dxa"/>
            <w:shd w:val="clear" w:color="auto" w:fill="FFFFFF" w:themeFill="background1"/>
          </w:tcPr>
          <w:p w14:paraId="17F2346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41D0FE21" w14:textId="332DB50D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 100</w:t>
            </w:r>
          </w:p>
        </w:tc>
        <w:tc>
          <w:tcPr>
            <w:tcW w:w="1276" w:type="dxa"/>
            <w:shd w:val="clear" w:color="auto" w:fill="FFFFFF" w:themeFill="background1"/>
          </w:tcPr>
          <w:p w14:paraId="09B1FFF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0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CB6A2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5839E5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355EA47C" w14:textId="05C1C9FB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A, HAMD</w:t>
            </w:r>
          </w:p>
        </w:tc>
      </w:tr>
      <w:tr w:rsidR="009402B8" w:rsidRPr="005E7B54" w14:paraId="32ECB03A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F53F28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Hb25nPC9BdXRob3I+PFllYXI+MjAxNjwvWWVhcj48UmVj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Hb25nPC9BdXRob3I+PFllYXI+MjAxNjwvWWVhcj48UmVj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7 Gong et al. 2016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28C613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Functional Constipat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2E794C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7E6936D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8</w:t>
            </w:r>
          </w:p>
          <w:p w14:paraId="256AD00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6</w:t>
            </w:r>
          </w:p>
        </w:tc>
        <w:tc>
          <w:tcPr>
            <w:tcW w:w="997" w:type="dxa"/>
            <w:shd w:val="clear" w:color="auto" w:fill="FFFFFF" w:themeFill="background1"/>
          </w:tcPr>
          <w:p w14:paraId="0DBC175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2.45(14.38)</w:t>
            </w:r>
          </w:p>
          <w:p w14:paraId="03D7C97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3.17(12.11)</w:t>
            </w:r>
          </w:p>
        </w:tc>
        <w:tc>
          <w:tcPr>
            <w:tcW w:w="850" w:type="dxa"/>
            <w:shd w:val="clear" w:color="auto" w:fill="FFFFFF" w:themeFill="background1"/>
          </w:tcPr>
          <w:p w14:paraId="085956F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 (65.8)</w:t>
            </w:r>
          </w:p>
          <w:p w14:paraId="666A0F0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9 (80.6)</w:t>
            </w:r>
          </w:p>
        </w:tc>
        <w:tc>
          <w:tcPr>
            <w:tcW w:w="993" w:type="dxa"/>
            <w:shd w:val="clear" w:color="auto" w:fill="FFFFFF" w:themeFill="background1"/>
          </w:tcPr>
          <w:p w14:paraId="0DD0775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117DE8C5" w14:textId="548D3A3C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CES/Alpha-Stim SCS </w:t>
            </w:r>
          </w:p>
        </w:tc>
        <w:tc>
          <w:tcPr>
            <w:tcW w:w="1276" w:type="dxa"/>
            <w:shd w:val="clear" w:color="auto" w:fill="FFFFFF" w:themeFill="background1"/>
          </w:tcPr>
          <w:p w14:paraId="265783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0.01-0.5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660104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E5D0DC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42E6FFB6" w14:textId="4AC2EF9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AS, SDS</w:t>
            </w:r>
          </w:p>
        </w:tc>
      </w:tr>
      <w:tr w:rsidR="009402B8" w:rsidRPr="005E7B54" w14:paraId="43E892A1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D31630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Hearst&lt;/Author&gt;&lt;Year&gt;1974&lt;/Year&gt;&lt;RecNum&gt;54&lt;/RecNum&gt;&lt;DisplayText&gt;48 Hearst et al. 1974&lt;/DisplayText&gt;&lt;record&gt;&lt;rec-number&gt;54&lt;/rec-number&gt;&lt;foreign-keys&gt;&lt;key app="EN" db-id="pdf2txtp2fr59aepa0gxwzwpxedzetzr20r0" timestamp="1609059891"&gt;54&lt;/key&gt;&lt;/foreign-keys&gt;&lt;ref-type name="Journal Article"&gt;17&lt;/ref-type&gt;&lt;contributors&gt;&lt;authors&gt;&lt;author&gt;Hearst, Earl D.&lt;/author&gt;&lt;author&gt;Cloninger, C. Robert&lt;/author&gt;&lt;author&gt;Crews, Eugene L.&lt;/author&gt;&lt;author&gt;Cadoret, Remi J.&lt;/author&gt;&lt;/authors&gt;&lt;/contributors&gt;&lt;titles&gt;&lt;title&gt;Electrosleep Therapy: A Double-Blind Trial&lt;/title&gt;&lt;secondary-title&gt;Archives of General Psychiatry&lt;/secondary-title&gt;&lt;/titles&gt;&lt;periodical&gt;&lt;full-title&gt;Archives of General Psychiatry&lt;/full-title&gt;&lt;/periodical&gt;&lt;pages&gt;463-466&lt;/pages&gt;&lt;volume&gt;30&lt;/volume&gt;&lt;number&gt;4&lt;/number&gt;&lt;dates&gt;&lt;year&gt;1974&lt;/year&gt;&lt;/dates&gt;&lt;isbn&gt;0003-990X&lt;/isbn&gt;&lt;urls&gt;&lt;related-urls&gt;&lt;url&gt;https://doi.org/10.1001/archpsyc.1974.01760100031006&lt;/url&gt;&lt;/related-urls&gt;&lt;/urls&gt;&lt;electronic-resource-num&gt;10.1001/archpsyc.1974.01760100031006&lt;/electronic-resource-num&gt;&lt;access-date&gt;12/27/2020&lt;/access-dat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8 Hearst et al. 1974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AB0179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atient with psychiatric illness</w:t>
            </w:r>
          </w:p>
        </w:tc>
        <w:tc>
          <w:tcPr>
            <w:tcW w:w="1554" w:type="dxa"/>
            <w:shd w:val="clear" w:color="auto" w:fill="FFFFFF" w:themeFill="background1"/>
          </w:tcPr>
          <w:p w14:paraId="40851FB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4E1DB9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</w:t>
            </w:r>
          </w:p>
          <w:p w14:paraId="656107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4</w:t>
            </w:r>
          </w:p>
        </w:tc>
        <w:tc>
          <w:tcPr>
            <w:tcW w:w="997" w:type="dxa"/>
            <w:shd w:val="clear" w:color="auto" w:fill="FFFFFF" w:themeFill="background1"/>
          </w:tcPr>
          <w:p w14:paraId="565E7B8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7</w:t>
            </w:r>
          </w:p>
          <w:p w14:paraId="01B6E7B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</w:t>
            </w:r>
          </w:p>
        </w:tc>
        <w:tc>
          <w:tcPr>
            <w:tcW w:w="850" w:type="dxa"/>
            <w:shd w:val="clear" w:color="auto" w:fill="FFFFFF" w:themeFill="background1"/>
          </w:tcPr>
          <w:p w14:paraId="60E4AF0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  <w:p w14:paraId="401C4F7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3</w:t>
            </w:r>
          </w:p>
        </w:tc>
        <w:tc>
          <w:tcPr>
            <w:tcW w:w="993" w:type="dxa"/>
            <w:shd w:val="clear" w:color="auto" w:fill="FFFFFF" w:themeFill="background1"/>
          </w:tcPr>
          <w:p w14:paraId="1920FBC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21686EB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</w:t>
            </w:r>
            <w:proofErr w:type="spellStart"/>
            <w:r w:rsidRPr="005E7B54">
              <w:rPr>
                <w:sz w:val="20"/>
                <w:szCs w:val="20"/>
              </w:rPr>
              <w:t>Neurotone</w:t>
            </w:r>
            <w:proofErr w:type="spellEnd"/>
            <w:r w:rsidRPr="005E7B54">
              <w:rPr>
                <w:sz w:val="20"/>
                <w:szCs w:val="20"/>
              </w:rPr>
              <w:t xml:space="preserve"> 101</w:t>
            </w:r>
          </w:p>
        </w:tc>
        <w:tc>
          <w:tcPr>
            <w:tcW w:w="1276" w:type="dxa"/>
            <w:shd w:val="clear" w:color="auto" w:fill="FFFFFF" w:themeFill="background1"/>
          </w:tcPr>
          <w:p w14:paraId="3E6D3A4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0Hz /0.3-1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F60912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6AE42B7" w14:textId="72F1B264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s: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Supraorbital</w:t>
            </w:r>
          </w:p>
          <w:p w14:paraId="56423887" w14:textId="29992373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s: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astoid</w:t>
            </w:r>
          </w:p>
        </w:tc>
        <w:tc>
          <w:tcPr>
            <w:tcW w:w="1276" w:type="dxa"/>
            <w:shd w:val="clear" w:color="auto" w:fill="FFFFFF" w:themeFill="background1"/>
          </w:tcPr>
          <w:p w14:paraId="457F68E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RSS</w:t>
            </w:r>
          </w:p>
        </w:tc>
      </w:tr>
      <w:tr w:rsidR="009402B8" w:rsidRPr="005E7B54" w14:paraId="4BF7A442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4E9BDA7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Tillisch&lt;/Author&gt;&lt;Year&gt;2020&lt;/Year&gt;&lt;RecNum&gt;115&lt;/RecNum&gt;&lt;DisplayText&gt;49 Tillisch et al. 2020&lt;/DisplayText&gt;&lt;record&gt;&lt;rec-number&gt;713&lt;/rec-number&gt;&lt;foreign-keys&gt;&lt;key app="EN" db-id="9pzxr09sqdtw97edpayxxf5mpw595z0f00er" timestamp="1614759812"&gt;713&lt;/key&gt;&lt;/foreign-keys&gt;&lt;ref-type name="Thesis"&gt;32&lt;/ref-type&gt;&lt;contributors&gt;&lt;authors&gt;&lt;author&gt;Tillisch, K.&lt;/author&gt;&lt;author&gt;Carroll, J.&lt;/author&gt;&lt;author&gt;Labus, J.&lt;/author&gt;&lt;/authors&gt;&lt;/contributors&gt;&lt;titles&gt;&lt;title&gt;The Effect of Cranial Electrotherapy Stimulation on Emotional and Cellular Wellbeing in Veterans&lt;/title&gt;&lt;/titles&gt;&lt;dates&gt;&lt;year&gt;2020&lt;/year&gt;&lt;/dates&gt;&lt;urls&gt;&lt;/urls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49 Tillisch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C181BD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Veterans with anxiety&amp; depress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53F1959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Add on </w:t>
            </w:r>
          </w:p>
        </w:tc>
        <w:tc>
          <w:tcPr>
            <w:tcW w:w="851" w:type="dxa"/>
            <w:shd w:val="clear" w:color="auto" w:fill="FFFFFF" w:themeFill="background1"/>
          </w:tcPr>
          <w:p w14:paraId="7604DDC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2</w:t>
            </w:r>
          </w:p>
          <w:p w14:paraId="33BD1B4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2</w:t>
            </w:r>
          </w:p>
        </w:tc>
        <w:tc>
          <w:tcPr>
            <w:tcW w:w="997" w:type="dxa"/>
            <w:shd w:val="clear" w:color="auto" w:fill="FFFFFF" w:themeFill="background1"/>
          </w:tcPr>
          <w:p w14:paraId="78CC093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4689A8E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0" w:type="dxa"/>
            <w:shd w:val="clear" w:color="auto" w:fill="FFFFFF" w:themeFill="background1"/>
          </w:tcPr>
          <w:p w14:paraId="2A220CA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</w:t>
            </w:r>
          </w:p>
          <w:p w14:paraId="774B140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FFFFFF" w:themeFill="background1"/>
          </w:tcPr>
          <w:p w14:paraId="164BB8A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1F747AA" w14:textId="48FFF27A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 AID</w:t>
            </w:r>
          </w:p>
        </w:tc>
        <w:tc>
          <w:tcPr>
            <w:tcW w:w="1276" w:type="dxa"/>
            <w:shd w:val="clear" w:color="auto" w:fill="FFFFFF" w:themeFill="background1"/>
          </w:tcPr>
          <w:p w14:paraId="368527A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0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2D4F759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6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C5F94C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59DB451F" w14:textId="63E97A8A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DS</w:t>
            </w:r>
            <w:r w:rsidR="00C8267D" w:rsidRPr="005E7B54">
              <w:rPr>
                <w:sz w:val="20"/>
                <w:szCs w:val="20"/>
              </w:rPr>
              <w:t>,</w:t>
            </w:r>
            <w:r w:rsidRPr="005E7B54">
              <w:rPr>
                <w:sz w:val="20"/>
                <w:szCs w:val="20"/>
              </w:rPr>
              <w:t xml:space="preserve"> MHC-SF, PHQ</w:t>
            </w:r>
            <w:r w:rsidR="00C8267D" w:rsidRPr="005E7B54">
              <w:rPr>
                <w:sz w:val="20"/>
                <w:szCs w:val="20"/>
              </w:rPr>
              <w:t>,</w:t>
            </w:r>
            <w:r w:rsidRPr="005E7B54">
              <w:rPr>
                <w:sz w:val="20"/>
                <w:szCs w:val="20"/>
              </w:rPr>
              <w:t xml:space="preserve"> Telomere length</w:t>
            </w:r>
          </w:p>
        </w:tc>
      </w:tr>
      <w:tr w:rsidR="009402B8" w:rsidRPr="005E7B54" w14:paraId="4D1C90F3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665445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Lande&lt;/Author&gt;&lt;Year&gt;2013&lt;/Year&gt;&lt;RecNum&gt;56&lt;/RecNum&gt;&lt;DisplayText&gt;50 LandeGragnani 2013&lt;/DisplayText&gt;&lt;record&gt;&lt;rec-number&gt;56&lt;/rec-number&gt;&lt;foreign-keys&gt;&lt;key app="EN" db-id="pdf2txtp2fr59aepa0gxwzwpxedzetzr20r0" timestamp="1609059891"&gt;56&lt;/key&gt;&lt;/foreign-keys&gt;&lt;ref-type name="Journal Article"&gt;17&lt;/ref-type&gt;&lt;contributors&gt;&lt;authors&gt;&lt;author&gt;Lande, R. G.&lt;/author&gt;&lt;author&gt;Gragnani, C.&lt;/author&gt;&lt;/authors&gt;&lt;/contributors&gt;&lt;auth-address&gt;Psychiatric Continuity Service, Walter Reed National Military Medical Center, Bethesda, MD 20889, United States. rglande@gmail.com&lt;/auth-address&gt;&lt;titles&gt;&lt;title&gt;Efficacy of cranial electric stimulation for the treatment of insomnia: a randomized pilot study&lt;/title&gt;&lt;secondary-title&gt;Complement Ther Med&lt;/secondary-title&gt;&lt;/titles&gt;&lt;periodical&gt;&lt;full-title&gt;Complement Ther Med&lt;/full-title&gt;&lt;/periodical&gt;&lt;pages&gt;8-13&lt;/pages&gt;&lt;volume&gt;21&lt;/volume&gt;&lt;number&gt;1&lt;/number&gt;&lt;edition&gt;2013/02/05&lt;/edition&gt;&lt;keywords&gt;&lt;keyword&gt;Adolescent&lt;/keyword&gt;&lt;keyword&gt;Adult&lt;/keyword&gt;&lt;keyword&gt;Double-Blind Method&lt;/keyword&gt;&lt;keyword&gt;Electric Stimulation Therapy/*methods&lt;/keyword&gt;&lt;keyword&gt;Female&lt;/keyword&gt;&lt;keyword&gt;Humans&lt;/keyword&gt;&lt;keyword&gt;Male&lt;/keyword&gt;&lt;keyword&gt;Medical Records&lt;/keyword&gt;&lt;keyword&gt;Pilot Projects&lt;/keyword&gt;&lt;keyword&gt;Skull/*physiopathology&lt;/keyword&gt;&lt;keyword&gt;Sleep Initiation and Maintenance Disorders/*physiopathology/*therapy&lt;/keyword&gt;&lt;keyword&gt;Young Adult&lt;/keyword&gt;&lt;/keywords&gt;&lt;dates&gt;&lt;year&gt;2013&lt;/year&gt;&lt;pub-dates&gt;&lt;date&gt;Feb&lt;/date&gt;&lt;/pub-dates&gt;&lt;/dates&gt;&lt;isbn&gt;0965-2299&lt;/isbn&gt;&lt;accession-num&gt;23374200&lt;/accession-num&gt;&lt;urls&gt;&lt;/urls&gt;&lt;electronic-resource-num&gt;10.1016/j.ctim.2012.11.007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0 LandeGragnani 2013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5FB27E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Insomnia patients</w:t>
            </w:r>
          </w:p>
        </w:tc>
        <w:tc>
          <w:tcPr>
            <w:tcW w:w="1554" w:type="dxa"/>
            <w:shd w:val="clear" w:color="auto" w:fill="FFFFFF" w:themeFill="background1"/>
          </w:tcPr>
          <w:p w14:paraId="2F35A2C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37B377E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8</w:t>
            </w:r>
          </w:p>
          <w:p w14:paraId="7B0C96B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9</w:t>
            </w:r>
          </w:p>
        </w:tc>
        <w:tc>
          <w:tcPr>
            <w:tcW w:w="997" w:type="dxa"/>
            <w:shd w:val="clear" w:color="auto" w:fill="FFFFFF" w:themeFill="background1"/>
          </w:tcPr>
          <w:p w14:paraId="2CFDC4B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1E71689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0" w:type="dxa"/>
            <w:shd w:val="clear" w:color="auto" w:fill="FFFFFF" w:themeFill="background1"/>
          </w:tcPr>
          <w:p w14:paraId="7FC6523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(28.6)</w:t>
            </w:r>
          </w:p>
          <w:p w14:paraId="764C7D9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(10.3)</w:t>
            </w:r>
          </w:p>
        </w:tc>
        <w:tc>
          <w:tcPr>
            <w:tcW w:w="993" w:type="dxa"/>
            <w:shd w:val="clear" w:color="auto" w:fill="FFFFFF" w:themeFill="background1"/>
          </w:tcPr>
          <w:p w14:paraId="6F79F41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49552FF" w14:textId="1E062018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CES/Alpha-Stim SCS </w:t>
            </w:r>
          </w:p>
        </w:tc>
        <w:tc>
          <w:tcPr>
            <w:tcW w:w="1276" w:type="dxa"/>
            <w:shd w:val="clear" w:color="auto" w:fill="FFFFFF" w:themeFill="background1"/>
          </w:tcPr>
          <w:p w14:paraId="5F9DCF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/0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4241F6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8D51D1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62C8D19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otal sleep time, hours asleep</w:t>
            </w:r>
          </w:p>
        </w:tc>
      </w:tr>
      <w:tr w:rsidR="009402B8" w:rsidRPr="005E7B54" w14:paraId="01530A7A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BF19BF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McClure&lt;/Author&gt;&lt;Year&gt;2015&lt;/Year&gt;&lt;RecNum&gt;46&lt;/RecNum&gt;&lt;DisplayText&gt;51 McClure et al. 2015&lt;/DisplayText&gt;&lt;record&gt;&lt;rec-number&gt;46&lt;/rec-number&gt;&lt;foreign-keys&gt;&lt;key app="EN" db-id="pdf2txtp2fr59aepa0gxwzwpxedzetzr20r0" timestamp="1609059891"&gt;46&lt;/key&gt;&lt;/foreign-keys&gt;&lt;ref-type name="Journal Article"&gt;17&lt;/ref-type&gt;&lt;contributors&gt;&lt;authors&gt;&lt;author&gt;McClure, D.&lt;/author&gt;&lt;author&gt;Greenman, S. C.&lt;/author&gt;&lt;author&gt;Koppolu, S. S.&lt;/author&gt;&lt;author&gt;Varvara, M.&lt;/author&gt;&lt;author&gt;Yaseen, Z. S.&lt;/author&gt;&lt;author&gt;Galynker,, II&lt;/author&gt;&lt;/authors&gt;&lt;/contributors&gt;&lt;auth-address&gt;Department of Psychiatry and Behavioral Sciences, Mount Sinai Beth Israel, New York, NY.&lt;/auth-address&gt;&lt;titles&gt;&lt;title&gt;A Pilot Study of Safety and Efficacy of Cranial Electrotherapy Stimulation in Treatment of Bipolar II Depression&lt;/title&gt;&lt;secondary-title&gt;J Nerv Ment Dis&lt;/secondary-title&gt;&lt;/titles&gt;&lt;periodical&gt;&lt;full-title&gt;J Nerv Ment Dis&lt;/full-title&gt;&lt;/periodical&gt;&lt;pages&gt;827-35&lt;/pages&gt;&lt;volume&gt;203&lt;/volume&gt;&lt;number&gt;11&lt;/number&gt;&lt;edition&gt;2015/09/29&lt;/edition&gt;&lt;keywords&gt;&lt;keyword&gt;Adult&lt;/keyword&gt;&lt;keyword&gt;Aged&lt;/keyword&gt;&lt;keyword&gt;Bipolar Disorder/*diagnosis/psychology/*therapy&lt;/keyword&gt;&lt;keyword&gt;Double-Blind Method&lt;/keyword&gt;&lt;keyword&gt;Electric Stimulation Therapy/adverse effects/instrumentation/*methods&lt;/keyword&gt;&lt;keyword&gt;Female&lt;/keyword&gt;&lt;keyword&gt;Humans&lt;/keyword&gt;&lt;keyword&gt;Male&lt;/keyword&gt;&lt;keyword&gt;Middle Aged&lt;/keyword&gt;&lt;keyword&gt;Pilot Projects&lt;/keyword&gt;&lt;keyword&gt;Prospective Studies&lt;/keyword&gt;&lt;keyword&gt;Skull&lt;/keyword&gt;&lt;keyword&gt;Treatment Outcome&lt;/keyword&gt;&lt;keyword&gt;Young Adult&lt;/keyword&gt;&lt;/keywords&gt;&lt;dates&gt;&lt;year&gt;2015&lt;/year&gt;&lt;pub-dates&gt;&lt;date&gt;Nov&lt;/date&gt;&lt;/pub-dates&gt;&lt;/dates&gt;&lt;isbn&gt;0022-3018 (Print)&amp;#xD;0022-3018&lt;/isbn&gt;&lt;accession-num&gt;26414234&lt;/accession-num&gt;&lt;urls&gt;&lt;/urls&gt;&lt;custom2&gt;PMC4892785&lt;/custom2&gt;&lt;electronic-resource-num&gt;10.1097/nmd.0000000000000378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1 McClure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EF9E6F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ipolar depress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341F6CF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Add on </w:t>
            </w:r>
          </w:p>
        </w:tc>
        <w:tc>
          <w:tcPr>
            <w:tcW w:w="851" w:type="dxa"/>
            <w:shd w:val="clear" w:color="auto" w:fill="FFFFFF" w:themeFill="background1"/>
          </w:tcPr>
          <w:p w14:paraId="34A3757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</w:t>
            </w:r>
          </w:p>
          <w:p w14:paraId="7DDEA2E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</w:tc>
        <w:tc>
          <w:tcPr>
            <w:tcW w:w="997" w:type="dxa"/>
            <w:shd w:val="clear" w:color="auto" w:fill="FFFFFF" w:themeFill="background1"/>
          </w:tcPr>
          <w:p w14:paraId="611D8DF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2.57(11.43)</w:t>
            </w:r>
          </w:p>
          <w:p w14:paraId="45DBAF7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78 (18.26)</w:t>
            </w:r>
          </w:p>
        </w:tc>
        <w:tc>
          <w:tcPr>
            <w:tcW w:w="850" w:type="dxa"/>
            <w:shd w:val="clear" w:color="auto" w:fill="FFFFFF" w:themeFill="background1"/>
          </w:tcPr>
          <w:p w14:paraId="17E762A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(28.6)</w:t>
            </w:r>
          </w:p>
          <w:p w14:paraId="22C0E5F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(69.7)</w:t>
            </w:r>
          </w:p>
        </w:tc>
        <w:tc>
          <w:tcPr>
            <w:tcW w:w="993" w:type="dxa"/>
            <w:shd w:val="clear" w:color="auto" w:fill="FFFFFF" w:themeFill="background1"/>
          </w:tcPr>
          <w:p w14:paraId="5D42A57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6E4472E7" w14:textId="7B8779ED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Fisher Wallace Cranial Stimulator</w:t>
            </w:r>
          </w:p>
        </w:tc>
        <w:tc>
          <w:tcPr>
            <w:tcW w:w="1276" w:type="dxa"/>
            <w:shd w:val="clear" w:color="auto" w:fill="FFFFFF" w:themeFill="background1"/>
          </w:tcPr>
          <w:p w14:paraId="52F907F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 Hz, 500 Hz, and 15,000 Hz/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6B39F4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3F1DC4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laced over the temples bilaterally</w:t>
            </w:r>
          </w:p>
        </w:tc>
        <w:tc>
          <w:tcPr>
            <w:tcW w:w="1276" w:type="dxa"/>
            <w:shd w:val="clear" w:color="auto" w:fill="FFFFFF" w:themeFill="background1"/>
          </w:tcPr>
          <w:p w14:paraId="109D65B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, HAMD, CGI, YMRS, Q-LES-Q-SF</w:t>
            </w:r>
          </w:p>
        </w:tc>
      </w:tr>
      <w:tr w:rsidR="009402B8" w:rsidRPr="005E7B54" w14:paraId="2CAD2433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69C58F4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Padjen&lt;/Author&gt;&lt;Year&gt;1995&lt;/Year&gt;&lt;RecNum&gt;70&lt;/RecNum&gt;&lt;DisplayText&gt;52 Padjen et al. 1995&lt;/DisplayText&gt;&lt;record&gt;&lt;rec-number&gt;70&lt;/rec-number&gt;&lt;foreign-keys&gt;&lt;key app="EN" db-id="pdf2txtp2fr59aepa0gxwzwpxedzetzr20r0" timestamp="1609150644"&gt;70&lt;/key&gt;&lt;/foreign-keys&gt;&lt;ref-type name="Journal Article"&gt;17&lt;/ref-type&gt;&lt;contributors&gt;&lt;authors&gt;&lt;author&gt;Padjen, A. L.&lt;/author&gt;&lt;author&gt;Dongier, M.&lt;/author&gt;&lt;author&gt;Malec, T.&lt;/author&gt;&lt;/authors&gt;&lt;/contributors&gt;&lt;auth-address&gt;Douglas Hospital Research Centre, Alcohol Research Program, Verdun, Que, Canada.&lt;/auth-address&gt;&lt;titles&gt;&lt;title&gt;Effects of cerebral electrical stimulation on alcoholism: a pilot study&lt;/title&gt;&lt;secondary-title&gt;Alcohol Clin Exp Res&lt;/secondary-title&gt;&lt;/titles&gt;&lt;periodical&gt;&lt;full-title&gt;Alcohol Clin Exp Res&lt;/full-title&gt;&lt;/periodical&gt;&lt;pages&gt;1004-10&lt;/pages&gt;&lt;volume&gt;19&lt;/volume&gt;&lt;number&gt;4&lt;/number&gt;&lt;edition&gt;1995/08/01&lt;/edition&gt;&lt;keywords&gt;&lt;keyword&gt;Adult&lt;/keyword&gt;&lt;keyword&gt;Alcoholism/physiopathology/psychology/*rehabilitation&lt;/keyword&gt;&lt;keyword&gt;Arousal/physiology&lt;/keyword&gt;&lt;keyword&gt;Cerebral Cortex/physiopathology&lt;/keyword&gt;&lt;keyword&gt;Double-Blind Method&lt;/keyword&gt;&lt;keyword&gt;Humans&lt;/keyword&gt;&lt;keyword&gt;Male&lt;/keyword&gt;&lt;keyword&gt;Middle Aged&lt;/keyword&gt;&lt;keyword&gt;Personality Inventory&lt;/keyword&gt;&lt;keyword&gt;Pilot Projects&lt;/keyword&gt;&lt;keyword&gt;Transcutaneous Electric Nerve Stimulation/*instrumentation&lt;/keyword&gt;&lt;keyword&gt;Treatment Outcome&lt;/keyword&gt;&lt;/keywords&gt;&lt;dates&gt;&lt;year&gt;1995&lt;/year&gt;&lt;pub-dates&gt;&lt;date&gt;Aug&lt;/date&gt;&lt;/pub-dates&gt;&lt;/dates&gt;&lt;isbn&gt;0145-6008 (Print)&amp;#xD;0145-6008&lt;/isbn&gt;&lt;accession-num&gt;7485809&lt;/accession-num&gt;&lt;urls&gt;&lt;/urls&gt;&lt;electronic-resource-num&gt;10.1111/j.1530-0277.1995.tb00981.x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2 Padjen et al. 199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B15C5D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UD</w:t>
            </w:r>
          </w:p>
        </w:tc>
        <w:tc>
          <w:tcPr>
            <w:tcW w:w="1554" w:type="dxa"/>
            <w:shd w:val="clear" w:color="auto" w:fill="FFFFFF" w:themeFill="background1"/>
          </w:tcPr>
          <w:p w14:paraId="6D54DAB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6B57B57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8</w:t>
            </w:r>
          </w:p>
          <w:p w14:paraId="1ED94A0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4</w:t>
            </w:r>
          </w:p>
        </w:tc>
        <w:tc>
          <w:tcPr>
            <w:tcW w:w="997" w:type="dxa"/>
            <w:shd w:val="clear" w:color="auto" w:fill="FFFFFF" w:themeFill="background1"/>
          </w:tcPr>
          <w:p w14:paraId="10F8F5F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.18(9.76)</w:t>
            </w:r>
          </w:p>
          <w:p w14:paraId="3A01946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9.97(10.36)</w:t>
            </w:r>
          </w:p>
        </w:tc>
        <w:tc>
          <w:tcPr>
            <w:tcW w:w="850" w:type="dxa"/>
            <w:shd w:val="clear" w:color="auto" w:fill="FFFFFF" w:themeFill="background1"/>
          </w:tcPr>
          <w:p w14:paraId="69A7BED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</w:t>
            </w:r>
          </w:p>
          <w:p w14:paraId="6350FC2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FFFFFF" w:themeFill="background1"/>
          </w:tcPr>
          <w:p w14:paraId="34E6009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6B08E7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NR</w:t>
            </w:r>
          </w:p>
        </w:tc>
        <w:tc>
          <w:tcPr>
            <w:tcW w:w="1276" w:type="dxa"/>
            <w:shd w:val="clear" w:color="auto" w:fill="FFFFFF" w:themeFill="background1"/>
          </w:tcPr>
          <w:p w14:paraId="6E5588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-200HZ/&lt;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62531B7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950C1B4" w14:textId="0F0EF20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Frontal</w:t>
            </w:r>
          </w:p>
          <w:p w14:paraId="1A23CF5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mastoid</w:t>
            </w:r>
          </w:p>
        </w:tc>
        <w:tc>
          <w:tcPr>
            <w:tcW w:w="1276" w:type="dxa"/>
            <w:shd w:val="clear" w:color="auto" w:fill="FFFFFF" w:themeFill="background1"/>
          </w:tcPr>
          <w:p w14:paraId="6AD5F1E1" w14:textId="637C4D4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ST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HAMD, HAMA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MSE</w:t>
            </w:r>
          </w:p>
        </w:tc>
      </w:tr>
      <w:tr w:rsidR="009402B8" w:rsidRPr="005E7B54" w14:paraId="158BBCB8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09527BE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Sb2g8L0F1dGhvcj48WWVhcj4yMDE3PC9ZZWFyPjxSZWNO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Sb2g8L0F1dGhvcj48WWVhcj4yMDE3PC9ZZWFyPjxSZWNO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3 RohSo 201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C67989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ealthy postmenopausal women</w:t>
            </w:r>
          </w:p>
        </w:tc>
        <w:tc>
          <w:tcPr>
            <w:tcW w:w="1554" w:type="dxa"/>
            <w:shd w:val="clear" w:color="auto" w:fill="FFFFFF" w:themeFill="background1"/>
          </w:tcPr>
          <w:p w14:paraId="6D56C77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1" w:type="dxa"/>
            <w:shd w:val="clear" w:color="auto" w:fill="FFFFFF" w:themeFill="background1"/>
          </w:tcPr>
          <w:p w14:paraId="352F8A9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</w:t>
            </w:r>
          </w:p>
          <w:p w14:paraId="7BE53CB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</w:t>
            </w:r>
          </w:p>
        </w:tc>
        <w:tc>
          <w:tcPr>
            <w:tcW w:w="997" w:type="dxa"/>
            <w:shd w:val="clear" w:color="auto" w:fill="FFFFFF" w:themeFill="background1"/>
          </w:tcPr>
          <w:p w14:paraId="245816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4.4 (2.8)</w:t>
            </w:r>
          </w:p>
          <w:p w14:paraId="625485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4.8 (2.8)</w:t>
            </w:r>
          </w:p>
        </w:tc>
        <w:tc>
          <w:tcPr>
            <w:tcW w:w="850" w:type="dxa"/>
            <w:shd w:val="clear" w:color="auto" w:fill="FFFFFF" w:themeFill="background1"/>
          </w:tcPr>
          <w:p w14:paraId="5F884BE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(100)</w:t>
            </w:r>
          </w:p>
          <w:p w14:paraId="0AD5A9F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(100)</w:t>
            </w:r>
          </w:p>
        </w:tc>
        <w:tc>
          <w:tcPr>
            <w:tcW w:w="993" w:type="dxa"/>
            <w:shd w:val="clear" w:color="auto" w:fill="FFFFFF" w:themeFill="background1"/>
          </w:tcPr>
          <w:p w14:paraId="41E69E5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4755EE4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 100</w:t>
            </w:r>
          </w:p>
        </w:tc>
        <w:tc>
          <w:tcPr>
            <w:tcW w:w="1276" w:type="dxa"/>
            <w:shd w:val="clear" w:color="auto" w:fill="FFFFFF" w:themeFill="background1"/>
          </w:tcPr>
          <w:p w14:paraId="46A34F9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0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23060D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4/3 times a week</w:t>
            </w:r>
          </w:p>
        </w:tc>
        <w:tc>
          <w:tcPr>
            <w:tcW w:w="1276" w:type="dxa"/>
            <w:shd w:val="clear" w:color="auto" w:fill="FFFFFF" w:themeFill="background1"/>
          </w:tcPr>
          <w:p w14:paraId="14FFF8E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3AFCF690" w14:textId="32AD968D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K-POMS, BDNF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ACTH, Cortisol</w:t>
            </w:r>
          </w:p>
        </w:tc>
      </w:tr>
      <w:tr w:rsidR="009402B8" w:rsidRPr="005E7B54" w14:paraId="6137B01E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CD3A07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Mellen&lt;/Author&gt;&lt;Year&gt;2009&lt;/Year&gt;&lt;RecNum&gt;118&lt;/RecNum&gt;&lt;DisplayText&gt;54 MellenMackey 2009&lt;/DisplayText&gt;&lt;record&gt;&lt;rec-number&gt;714&lt;/rec-number&gt;&lt;foreign-keys&gt;&lt;key app="EN" db-id="9pzxr09sqdtw97edpayxxf5mpw595z0f00er" timestamp="1614759812"&gt;714&lt;/key&gt;&lt;/foreign-keys&gt;&lt;ref-type name="Journal Article"&gt;17&lt;/ref-type&gt;&lt;contributors&gt;&lt;authors&gt;&lt;author&gt;Mellen, Ronald R.&lt;/author&gt;&lt;author&gt;Mackey, Wade&lt;/author&gt;&lt;/authors&gt;&lt;/contributors&gt;&lt;titles&gt;&lt;title&gt;Reducing sheriff’s officers’ symptoms of depression using cranial electrotherapy stimulation (CES): a control experimental study&lt;/title&gt;&lt;secondary-title&gt;The Correctional Psychologist&lt;/secondary-title&gt;&lt;/titles&gt;&lt;periodical&gt;&lt;full-title&gt;The Correctional Psychologist&lt;/full-title&gt;&lt;/periodical&gt;&lt;pages&gt;9-15&lt;/pages&gt;&lt;volume&gt;41&lt;/volume&gt;&lt;number&gt;1&lt;/number&gt;&lt;dates&gt;&lt;year&gt;2009&lt;/year&gt;&lt;/dates&gt;&lt;urls&gt;&lt;/urls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4 MellenMackey 200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DC06D0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heriff’s staff with depress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6A2326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618C5D8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  <w:p w14:paraId="60ECC26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</w:tc>
        <w:tc>
          <w:tcPr>
            <w:tcW w:w="997" w:type="dxa"/>
            <w:shd w:val="clear" w:color="auto" w:fill="FFFFFF" w:themeFill="background1"/>
          </w:tcPr>
          <w:p w14:paraId="75EA08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2E4ACF7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850" w:type="dxa"/>
            <w:shd w:val="clear" w:color="auto" w:fill="FFFFFF" w:themeFill="background1"/>
          </w:tcPr>
          <w:p w14:paraId="070526C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  <w:p w14:paraId="6BAC618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993" w:type="dxa"/>
            <w:shd w:val="clear" w:color="auto" w:fill="FFFFFF" w:themeFill="background1"/>
          </w:tcPr>
          <w:p w14:paraId="4F26405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097F7B1D" w14:textId="6C09F02A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 SCS</w:t>
            </w:r>
          </w:p>
        </w:tc>
        <w:tc>
          <w:tcPr>
            <w:tcW w:w="1276" w:type="dxa"/>
            <w:shd w:val="clear" w:color="auto" w:fill="FFFFFF" w:themeFill="background1"/>
          </w:tcPr>
          <w:p w14:paraId="7AA2C6C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0.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51B07F7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7B168A2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2ABE4A5E" w14:textId="1023762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DI, BAI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BSI</w:t>
            </w:r>
          </w:p>
        </w:tc>
      </w:tr>
      <w:tr w:rsidR="009402B8" w:rsidRPr="005E7B54" w14:paraId="774023AE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06C630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Chen&lt;/Author&gt;&lt;Year&gt;2007&lt;/Year&gt;&lt;RecNum&gt;82&lt;/RecNum&gt;&lt;DisplayText&gt;55 Chen et al. 2007&lt;/DisplayText&gt;&lt;record&gt;&lt;rec-number&gt;715&lt;/rec-number&gt;&lt;foreign-keys&gt;&lt;key app="EN" db-id="9pzxr09sqdtw97edpayxxf5mpw595z0f00er" timestamp="1614759812"&gt;715&lt;/key&gt;&lt;/foreign-keys&gt;&lt;ref-type name="Journal Article"&gt;17&lt;/ref-type&gt;&lt;contributors&gt;&lt;authors&gt;&lt;author&gt;Yixin Chen &lt;/author&gt;&lt;author&gt;Lin Yu&lt;/author&gt;&lt;author&gt;Jiuping Zhang&lt;/author&gt;&lt;author&gt;Lejia Li &lt;/author&gt;&lt;author&gt;Tunong Chen&lt;/author&gt;&lt;author&gt;Yi Chen&lt;/author&gt;&lt;/authors&gt;&lt;/contributors&gt;&lt;titles&gt;&lt;title&gt;Results of cranial electrotherapy stimulation to children with mixed anxiety and depressive disorder&lt;/title&gt;&lt;secondary-title&gt;Shanghai Archives of Psychiatry&lt;/secondary-title&gt;&lt;/titles&gt;&lt;periodical&gt;&lt;full-title&gt;Shanghai Archives of Psychiatry&lt;/full-title&gt;&lt;/periodical&gt;&lt;pages&gt;203-205&lt;/pages&gt;&lt;volume&gt;19&lt;/volume&gt;&lt;number&gt;4&lt;/number&gt;&lt;dates&gt;&lt;year&gt;2007&lt;/year&gt;&lt;/dates&gt;&lt;urls&gt;&lt;/urls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5 Chen et al. 2007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9203EF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Children with mixed anxiety   depressive </w:t>
            </w:r>
          </w:p>
        </w:tc>
        <w:tc>
          <w:tcPr>
            <w:tcW w:w="1554" w:type="dxa"/>
            <w:shd w:val="clear" w:color="auto" w:fill="FFFFFF" w:themeFill="background1"/>
          </w:tcPr>
          <w:p w14:paraId="751B61E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3687467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</w:t>
            </w:r>
          </w:p>
          <w:p w14:paraId="7EA7069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</w:t>
            </w:r>
          </w:p>
        </w:tc>
        <w:tc>
          <w:tcPr>
            <w:tcW w:w="997" w:type="dxa"/>
            <w:shd w:val="clear" w:color="auto" w:fill="FFFFFF" w:themeFill="background1"/>
          </w:tcPr>
          <w:p w14:paraId="68B4B402" w14:textId="24BC0911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(2.6)</w:t>
            </w:r>
          </w:p>
          <w:p w14:paraId="776A92F4" w14:textId="5CB49236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3.6)</w:t>
            </w:r>
          </w:p>
        </w:tc>
        <w:tc>
          <w:tcPr>
            <w:tcW w:w="850" w:type="dxa"/>
            <w:shd w:val="clear" w:color="auto" w:fill="FFFFFF" w:themeFill="background1"/>
          </w:tcPr>
          <w:p w14:paraId="4E949FD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(16.7)</w:t>
            </w:r>
          </w:p>
          <w:p w14:paraId="36C5B9A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36.6)</w:t>
            </w:r>
          </w:p>
        </w:tc>
        <w:tc>
          <w:tcPr>
            <w:tcW w:w="993" w:type="dxa"/>
            <w:shd w:val="clear" w:color="auto" w:fill="FFFFFF" w:themeFill="background1"/>
          </w:tcPr>
          <w:p w14:paraId="5A6F0EE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~15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19AD32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 100</w:t>
            </w:r>
          </w:p>
        </w:tc>
        <w:tc>
          <w:tcPr>
            <w:tcW w:w="1276" w:type="dxa"/>
            <w:shd w:val="clear" w:color="auto" w:fill="FFFFFF" w:themeFill="background1"/>
          </w:tcPr>
          <w:p w14:paraId="557B2071" w14:textId="541EFB9C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0.01-0.5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6F98778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72D4B4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3D295F77" w14:textId="3B79B44E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DS, SAS</w:t>
            </w:r>
          </w:p>
        </w:tc>
      </w:tr>
      <w:tr w:rsidR="009402B8" w:rsidRPr="005E7B54" w14:paraId="4D8C7016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2A5C70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Wagenseil&lt;/Author&gt;&lt;Year&gt;2018&lt;/Year&gt;&lt;RecNum&gt;9&lt;/RecNum&gt;&lt;DisplayText&gt;56 Wagenseil et al. 2018&lt;/DisplayText&gt;&lt;record&gt;&lt;rec-number&gt;9&lt;/rec-number&gt;&lt;foreign-keys&gt;&lt;key app="EN" db-id="pdf2txtp2fr59aepa0gxwzwpxedzetzr20r0" timestamp="1609059890"&gt;9&lt;/key&gt;&lt;/foreign-keys&gt;&lt;ref-type name="Journal Article"&gt;17&lt;/ref-type&gt;&lt;contributors&gt;&lt;authors&gt;&lt;author&gt;Wagenseil, B.&lt;/author&gt;&lt;author&gt;Garcia, C.&lt;/author&gt;&lt;author&gt;Suvorov, A. V.&lt;/author&gt;&lt;author&gt;Fietze, I.&lt;/author&gt;&lt;author&gt;Penzel, T.&lt;/author&gt;&lt;/authors&gt;&lt;/contributors&gt;&lt;auth-address&gt;Interdisciplinary Sleep Medicine Center, Charité - Universitätsmedizin Berlin, Charitéplatz 1, 10117 Berlin, Germany. Institute of Biomedical Problems (IMBP), Moscow, Germany.&lt;/auth-address&gt;&lt;titles&gt;&lt;title&gt;The effect of cranial electrotherapy stimulation on sleep in healthy women&lt;/title&gt;&lt;secondary-title&gt;Physiol Meas&lt;/secondary-title&gt;&lt;/titles&gt;&lt;periodical&gt;&lt;full-title&gt;Physiol Meas&lt;/full-title&gt;&lt;/periodical&gt;&lt;pages&gt;114007&lt;/pages&gt;&lt;volume&gt;39&lt;/volume&gt;&lt;number&gt;11&lt;/number&gt;&lt;edition&gt;2018/11/27&lt;/edition&gt;&lt;keywords&gt;&lt;keyword&gt;Adolescent&lt;/keyword&gt;&lt;keyword&gt;Adult&lt;/keyword&gt;&lt;keyword&gt;*Electric Stimulation Therapy&lt;/keyword&gt;&lt;keyword&gt;Electroencephalography&lt;/keyword&gt;&lt;keyword&gt;Female&lt;/keyword&gt;&lt;keyword&gt;*Healthy Volunteers&lt;/keyword&gt;&lt;keyword&gt;Heart Rate&lt;/keyword&gt;&lt;keyword&gt;Humans&lt;/keyword&gt;&lt;keyword&gt;*Skull&lt;/keyword&gt;&lt;keyword&gt;*Sleep/physiology&lt;/keyword&gt;&lt;keyword&gt;Young Adult&lt;/keyword&gt;&lt;/keywords&gt;&lt;dates&gt;&lt;year&gt;2018&lt;/year&gt;&lt;pub-dates&gt;&lt;date&gt;Nov 26&lt;/date&gt;&lt;/pub-dates&gt;&lt;/dates&gt;&lt;isbn&gt;0967-3334&lt;/isbn&gt;&lt;accession-num&gt;30475746&lt;/accession-num&gt;&lt;urls&gt;&lt;/urls&gt;&lt;electronic-resource-num&gt;10.1088/1361-6579/aaeafa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6 Wagenseil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CD1BC2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ealthy women</w:t>
            </w:r>
          </w:p>
        </w:tc>
        <w:tc>
          <w:tcPr>
            <w:tcW w:w="1554" w:type="dxa"/>
            <w:shd w:val="clear" w:color="auto" w:fill="FFFFFF" w:themeFill="background1"/>
          </w:tcPr>
          <w:p w14:paraId="752BDED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2F109A3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</w:t>
            </w:r>
          </w:p>
          <w:p w14:paraId="2AF8641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16242D0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6(3.07)</w:t>
            </w:r>
          </w:p>
          <w:p w14:paraId="04E0569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6(3.42)</w:t>
            </w:r>
          </w:p>
        </w:tc>
        <w:tc>
          <w:tcPr>
            <w:tcW w:w="850" w:type="dxa"/>
            <w:shd w:val="clear" w:color="auto" w:fill="FFFFFF" w:themeFill="background1"/>
          </w:tcPr>
          <w:p w14:paraId="2D677C2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5(100)</w:t>
            </w:r>
          </w:p>
          <w:p w14:paraId="7613E4E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(100)</w:t>
            </w:r>
          </w:p>
        </w:tc>
        <w:tc>
          <w:tcPr>
            <w:tcW w:w="993" w:type="dxa"/>
            <w:shd w:val="clear" w:color="auto" w:fill="FFFFFF" w:themeFill="background1"/>
          </w:tcPr>
          <w:p w14:paraId="7442275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8ED483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ES/Alpha-Stim 100</w:t>
            </w:r>
          </w:p>
        </w:tc>
        <w:tc>
          <w:tcPr>
            <w:tcW w:w="1276" w:type="dxa"/>
            <w:shd w:val="clear" w:color="auto" w:fill="FFFFFF" w:themeFill="background1"/>
          </w:tcPr>
          <w:p w14:paraId="31F95F8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5 Hz/1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6D33C5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0BF0EE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ar cli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2CAB9554" w14:textId="6C48AFEB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SQI, SWS, SE, sleep onset latency</w:t>
            </w:r>
          </w:p>
        </w:tc>
      </w:tr>
      <w:tr w:rsidR="009402B8" w:rsidRPr="005E7B54" w14:paraId="183BD60A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4D26CE1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Nikolin&lt;/Author&gt;&lt;Year&gt;2020&lt;/Year&gt;&lt;RecNum&gt;69&lt;/RecNum&gt;&lt;DisplayText&gt;57 Nikolin et al. 2020&lt;/DisplayText&gt;&lt;record&gt;&lt;rec-number&gt;69&lt;/rec-number&gt;&lt;foreign-keys&gt;&lt;key app="EN" db-id="pdf2txtp2fr59aepa0gxwzwpxedzetzr20r0" timestamp="1609150593"&gt;69&lt;/key&gt;&lt;/foreign-keys&gt;&lt;ref-type name="Journal Article"&gt;17&lt;/ref-type&gt;&lt;contributors&gt;&lt;authors&gt;&lt;author&gt;Nikolin, S.&lt;/author&gt;&lt;author&gt;Alonzo, A.&lt;/author&gt;&lt;author&gt;Martin, D.&lt;/author&gt;&lt;author&gt;Gálvez, V.&lt;/author&gt;&lt;author&gt;Buten, S.&lt;/author&gt;&lt;author&gt;Taylor, R.&lt;/author&gt;&lt;author&gt;Goldstein, J.&lt;/author&gt;&lt;author&gt;Oxley, C.&lt;/author&gt;&lt;author&gt;Hadzi-Pavlovic, D.&lt;/author&gt;&lt;author&gt;Loo, C. K.&lt;/author&gt;&lt;/authors&gt;&lt;/contributors&gt;&lt;auth-address&gt;School of Psychiatry, University of New South Wales, Sydney, Australia.&amp;#xD;Black Dog Institute, Sydney, Australia.&amp;#xD;Mental Health Department, Parc Taulí University Hospital, Institut d&amp;apos;Investigació I Innovació Sanitària Parc Taulí (I3PT), Barcelona, Spain.&amp;#xD;Prince of Wales Hospital, Sydney, Australia.&amp;#xD;Concord Centre for Mental Health, Concord, Australia.&amp;#xD;Currumbin Clinic, Currumbin, Australia.&amp;#xD;Department of Child and Adolescent Psychiatry, Michael Rutter Centre - South London and Maudsley NHS Foundation Trust, UK.&amp;#xD;St. George Hospital, Sydney, Australia.&lt;/auth-address&gt;&lt;titles&gt;&lt;title&gt;Transcranial Random Noise Stimulation for the Acute Treatment of Depression: A Randomized Controlled Trial&lt;/title&gt;&lt;secondary-title&gt;Int J Neuropsychopharmacol&lt;/secondary-title&gt;&lt;/titles&gt;&lt;periodical&gt;&lt;full-title&gt;Int J Neuropsychopharmacol&lt;/full-title&gt;&lt;/periodical&gt;&lt;pages&gt;146-156&lt;/pages&gt;&lt;volume&gt;23&lt;/volume&gt;&lt;number&gt;3&lt;/number&gt;&lt;edition&gt;2020/01/04&lt;/edition&gt;&lt;dates&gt;&lt;year&gt;2020&lt;/year&gt;&lt;pub-dates&gt;&lt;date&gt;Apr 21&lt;/date&gt;&lt;/pub-dates&gt;&lt;/dates&gt;&lt;isbn&gt;1461-1457 (Print)&amp;#xD;1461-1457&lt;/isbn&gt;&lt;accession-num&gt;31899509&lt;/accession-num&gt;&lt;urls&gt;&lt;/urls&gt;&lt;custom2&gt;PMC7171931&lt;/custom2&gt;&lt;electronic-resource-num&gt;10.1093/ijnp/pyz072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7 Nikolin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4BCECE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3ED9E5C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485137D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4</w:t>
            </w:r>
          </w:p>
          <w:p w14:paraId="6ED9366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2</w:t>
            </w:r>
          </w:p>
        </w:tc>
        <w:tc>
          <w:tcPr>
            <w:tcW w:w="997" w:type="dxa"/>
            <w:shd w:val="clear" w:color="auto" w:fill="FFFFFF" w:themeFill="background1"/>
          </w:tcPr>
          <w:p w14:paraId="1E09302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7.5 (12.0)</w:t>
            </w:r>
          </w:p>
          <w:p w14:paraId="618982D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8.8 (12.3)</w:t>
            </w:r>
          </w:p>
        </w:tc>
        <w:tc>
          <w:tcPr>
            <w:tcW w:w="850" w:type="dxa"/>
            <w:shd w:val="clear" w:color="auto" w:fill="FFFFFF" w:themeFill="background1"/>
          </w:tcPr>
          <w:p w14:paraId="736C514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(44.1)</w:t>
            </w:r>
          </w:p>
          <w:p w14:paraId="1D78252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(46.87)</w:t>
            </w:r>
          </w:p>
        </w:tc>
        <w:tc>
          <w:tcPr>
            <w:tcW w:w="993" w:type="dxa"/>
            <w:shd w:val="clear" w:color="auto" w:fill="FFFFFF" w:themeFill="background1"/>
          </w:tcPr>
          <w:p w14:paraId="25373BB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52F9B0F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RN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5005FDD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0.1-640Hz/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10E912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586C259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calp electrodes</w:t>
            </w:r>
          </w:p>
        </w:tc>
        <w:tc>
          <w:tcPr>
            <w:tcW w:w="1276" w:type="dxa"/>
            <w:shd w:val="clear" w:color="auto" w:fill="FFFFFF" w:themeFill="background1"/>
          </w:tcPr>
          <w:p w14:paraId="47EADD6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BDI, CGI-S</w:t>
            </w:r>
          </w:p>
        </w:tc>
      </w:tr>
      <w:tr w:rsidR="009402B8" w:rsidRPr="005E7B54" w14:paraId="2546F05D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4A8F048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Schecklmann&lt;/Author&gt;&lt;Year&gt;2021&lt;/Year&gt;&lt;RecNum&gt;120&lt;/RecNum&gt;&lt;DisplayText&gt;58 Schecklmann et al. 2021&lt;/DisplayText&gt;&lt;record&gt;&lt;rec-number&gt;718&lt;/rec-number&gt;&lt;foreign-keys&gt;&lt;key app="EN" db-id="9pzxr09sqdtw97edpayxxf5mpw595z0f00er" timestamp="1614759812"&gt;718&lt;/key&gt;&lt;/foreign-keys&gt;&lt;ref-type name="Journal Article"&gt;17&lt;/ref-type&gt;&lt;contributors&gt;&lt;authors&gt;&lt;author&gt;Schecklmann, M.&lt;/author&gt;&lt;author&gt;Nejati, V.&lt;/author&gt;&lt;author&gt;Poeppl, T. B.&lt;/author&gt;&lt;author&gt;Peytard, J.&lt;/author&gt;&lt;author&gt;Rupprecht, R.&lt;/author&gt;&lt;author&gt;Wetter, T. C.&lt;/author&gt;&lt;author&gt;Langguth, B.&lt;/author&gt;&lt;author&gt;Kreuzer, P. M.&lt;/author&gt;&lt;/authors&gt;&lt;/contributors&gt;&lt;auth-address&gt;Department of Psychiatry and Psychotherapy, University of Regensburg, Germany. Electronic address: martin.schecklmann@medbo.de.&amp;#xD;Department of Psychology, Shahid Beheshti University, Iran.&amp;#xD;Department of Psychiatry and Psychotherapy, University of Regensburg, Germany; Department of Psychiatry, Psychotherapy and Psychosomatics, Medical Faculty, RWTH Aachen University, Germany.&amp;#xD;Department of Psychiatry and Psychotherapy, University of Regensburg, Germany.&lt;/auth-address&gt;&lt;titles&gt;&lt;title&gt;Bifrontal high-frequency transcranial random noise stimulation is not effective as an add-on treatment in depression&lt;/title&gt;&lt;secondary-title&gt;J Psychiatr Res&lt;/secondary-title&gt;&lt;/titles&gt;&lt;periodical&gt;&lt;full-title&gt;J Psychiatr Res&lt;/full-title&gt;&lt;/periodical&gt;&lt;pages&gt;116-122&lt;/pages&gt;&lt;volume&gt;132&lt;/volume&gt;&lt;edition&gt;2020/10/22&lt;/edition&gt;&lt;keywords&gt;&lt;keyword&gt;*Affective disorder&lt;/keyword&gt;&lt;keyword&gt;*Brain stimulation&lt;/keyword&gt;&lt;keyword&gt;*Depression&lt;/keyword&gt;&lt;keyword&gt;*Non-invasive&lt;/keyword&gt;&lt;keyword&gt;*Random noise stimulation&lt;/keyword&gt;&lt;keyword&gt;*Transcranial electric stimulation&lt;/keyword&gt;&lt;/keywords&gt;&lt;dates&gt;&lt;year&gt;2021&lt;/year&gt;&lt;pub-dates&gt;&lt;date&gt;Jan&lt;/date&gt;&lt;/pub-dates&gt;&lt;/dates&gt;&lt;isbn&gt;0022-3956&lt;/isbn&gt;&lt;accession-num&gt;33086145&lt;/accession-num&gt;&lt;urls&gt;&lt;/urls&gt;&lt;electronic-resource-num&gt;10.1016/j.jpsychires.2020.10.011&lt;/electronic-resource-num&gt;&lt;remote-database-provider&gt;NLM&lt;/remote-database-provider&gt;&lt;language&gt;eng&lt;/language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8 Schecklmann et al. 2021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6BAD0F5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6932A98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579EF5A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  <w:p w14:paraId="08434F2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</w:tc>
        <w:tc>
          <w:tcPr>
            <w:tcW w:w="997" w:type="dxa"/>
            <w:shd w:val="clear" w:color="auto" w:fill="FFFFFF" w:themeFill="background1"/>
          </w:tcPr>
          <w:p w14:paraId="193F6CB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 (12)</w:t>
            </w:r>
          </w:p>
          <w:p w14:paraId="3139BBF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46 (14)  </w:t>
            </w:r>
          </w:p>
        </w:tc>
        <w:tc>
          <w:tcPr>
            <w:tcW w:w="850" w:type="dxa"/>
            <w:shd w:val="clear" w:color="auto" w:fill="FFFFFF" w:themeFill="background1"/>
          </w:tcPr>
          <w:p w14:paraId="0EED8BC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 (60)</w:t>
            </w:r>
          </w:p>
          <w:p w14:paraId="4A1884A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8 (40)</w:t>
            </w:r>
          </w:p>
        </w:tc>
        <w:tc>
          <w:tcPr>
            <w:tcW w:w="993" w:type="dxa"/>
            <w:shd w:val="clear" w:color="auto" w:fill="FFFFFF" w:themeFill="background1"/>
          </w:tcPr>
          <w:p w14:paraId="29A68E7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-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75B4CFE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RN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3499059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0 – 650Hz/2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6D77897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1DE20C8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node: F3</w:t>
            </w:r>
          </w:p>
          <w:p w14:paraId="0408413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athode: F4</w:t>
            </w:r>
          </w:p>
        </w:tc>
        <w:tc>
          <w:tcPr>
            <w:tcW w:w="1276" w:type="dxa"/>
            <w:shd w:val="clear" w:color="auto" w:fill="FFFFFF" w:themeFill="background1"/>
          </w:tcPr>
          <w:p w14:paraId="4BB9783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CGI</w:t>
            </w:r>
          </w:p>
        </w:tc>
      </w:tr>
      <w:tr w:rsidR="009402B8" w:rsidRPr="005E7B54" w14:paraId="0D37603C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D7FF3B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BbGV4YW5kZXI8L0F1dGhvcj48WWVhcj4yMDE5PC9ZZWFy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BbGV4YW5kZXI8L0F1dGhvcj48WWVhcj4yMDE5PC9ZZWFy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59 Alexander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20B52B0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613FFE2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6F055BB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 (10HZ)</w:t>
            </w:r>
          </w:p>
          <w:p w14:paraId="3B9C042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40HZ)</w:t>
            </w:r>
          </w:p>
          <w:p w14:paraId="6B58E88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</w:t>
            </w:r>
          </w:p>
        </w:tc>
        <w:tc>
          <w:tcPr>
            <w:tcW w:w="997" w:type="dxa"/>
            <w:shd w:val="clear" w:color="auto" w:fill="FFFFFF" w:themeFill="background1"/>
          </w:tcPr>
          <w:p w14:paraId="4CDD1CA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6.3 (15.2)</w:t>
            </w:r>
          </w:p>
          <w:p w14:paraId="59A1AAC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5.4 (11.6)</w:t>
            </w:r>
          </w:p>
          <w:p w14:paraId="2A2097C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8.4 (13.5)</w:t>
            </w:r>
          </w:p>
        </w:tc>
        <w:tc>
          <w:tcPr>
            <w:tcW w:w="850" w:type="dxa"/>
            <w:shd w:val="clear" w:color="auto" w:fill="FFFFFF" w:themeFill="background1"/>
          </w:tcPr>
          <w:p w14:paraId="3F6AF20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 (90.0)</w:t>
            </w:r>
          </w:p>
          <w:p w14:paraId="04D3B66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 (81.8)</w:t>
            </w:r>
          </w:p>
          <w:p w14:paraId="49089E2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 (81.8)</w:t>
            </w:r>
          </w:p>
        </w:tc>
        <w:tc>
          <w:tcPr>
            <w:tcW w:w="993" w:type="dxa"/>
            <w:shd w:val="clear" w:color="auto" w:fill="FFFFFF" w:themeFill="background1"/>
          </w:tcPr>
          <w:p w14:paraId="6AA7FBC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B54EFAA" w14:textId="544F64FB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A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urocon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447B273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Hz or 40Hz/</w:t>
            </w:r>
          </w:p>
          <w:p w14:paraId="439B8C38" w14:textId="7161E870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CZ:</w:t>
            </w:r>
            <w:r w:rsidR="00DA5ACD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2mA</w:t>
            </w:r>
          </w:p>
          <w:p w14:paraId="415F1F21" w14:textId="66C7672A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F3 F4: 1mA</w:t>
            </w:r>
          </w:p>
        </w:tc>
        <w:tc>
          <w:tcPr>
            <w:tcW w:w="1134" w:type="dxa"/>
            <w:shd w:val="clear" w:color="auto" w:fill="FFFFFF" w:themeFill="background1"/>
          </w:tcPr>
          <w:p w14:paraId="793A06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420D1B8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over F3 &amp; F4</w:t>
            </w:r>
          </w:p>
          <w:p w14:paraId="0BE723F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3stelectrode over vertex </w:t>
            </w:r>
          </w:p>
        </w:tc>
        <w:tc>
          <w:tcPr>
            <w:tcW w:w="1276" w:type="dxa"/>
            <w:shd w:val="clear" w:color="auto" w:fill="FFFFFF" w:themeFill="background1"/>
          </w:tcPr>
          <w:p w14:paraId="3D5BFE4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DRS, HDRS</w:t>
            </w:r>
          </w:p>
        </w:tc>
      </w:tr>
      <w:tr w:rsidR="009402B8" w:rsidRPr="005E7B54" w14:paraId="62FD50B6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073A1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XYW5nPC9BdXRob3I+PFllYXI+MjAyMDwvWWVhcj48UmVj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XYW5nPC9BdXRob3I+PFllYXI+MjAyMDwvWWVhcj48UmVj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0 Wang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0EFD408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Insomnia</w:t>
            </w:r>
          </w:p>
        </w:tc>
        <w:tc>
          <w:tcPr>
            <w:tcW w:w="1554" w:type="dxa"/>
            <w:shd w:val="clear" w:color="auto" w:fill="FFFFFF" w:themeFill="background1"/>
          </w:tcPr>
          <w:p w14:paraId="24A2658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onotherapy</w:t>
            </w:r>
          </w:p>
        </w:tc>
        <w:tc>
          <w:tcPr>
            <w:tcW w:w="851" w:type="dxa"/>
            <w:shd w:val="clear" w:color="auto" w:fill="FFFFFF" w:themeFill="background1"/>
          </w:tcPr>
          <w:p w14:paraId="051E7D2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</w:t>
            </w:r>
          </w:p>
          <w:p w14:paraId="7DB4447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1</w:t>
            </w:r>
          </w:p>
        </w:tc>
        <w:tc>
          <w:tcPr>
            <w:tcW w:w="997" w:type="dxa"/>
            <w:shd w:val="clear" w:color="auto" w:fill="FFFFFF" w:themeFill="background1"/>
          </w:tcPr>
          <w:p w14:paraId="07B285E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5.3(8.0)</w:t>
            </w:r>
          </w:p>
          <w:p w14:paraId="66C6F90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2.5(10.7)</w:t>
            </w:r>
          </w:p>
        </w:tc>
        <w:tc>
          <w:tcPr>
            <w:tcW w:w="850" w:type="dxa"/>
            <w:shd w:val="clear" w:color="auto" w:fill="FFFFFF" w:themeFill="background1"/>
          </w:tcPr>
          <w:p w14:paraId="7A4D72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3(74.2)</w:t>
            </w:r>
          </w:p>
          <w:p w14:paraId="0833CE4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4 (77.4)</w:t>
            </w:r>
          </w:p>
        </w:tc>
        <w:tc>
          <w:tcPr>
            <w:tcW w:w="993" w:type="dxa"/>
            <w:shd w:val="clear" w:color="auto" w:fill="FFFFFF" w:themeFill="background1"/>
          </w:tcPr>
          <w:p w14:paraId="467D456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4EDC1818" w14:textId="04E1D66A" w:rsidR="009402B8" w:rsidRPr="005E7B54" w:rsidRDefault="009402B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ACS</w:t>
            </w:r>
            <w:proofErr w:type="spellEnd"/>
            <w:r w:rsidRPr="005E7B54">
              <w:rPr>
                <w:sz w:val="20"/>
                <w:szCs w:val="20"/>
              </w:rPr>
              <w:t>/</w:t>
            </w:r>
            <w:proofErr w:type="spellStart"/>
            <w:r w:rsidRPr="005E7B54">
              <w:rPr>
                <w:sz w:val="20"/>
                <w:szCs w:val="20"/>
              </w:rPr>
              <w:t>Nexali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6C9539D7" w14:textId="0FC9AAF5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77.5 Hz/15-mA</w:t>
            </w:r>
          </w:p>
        </w:tc>
        <w:tc>
          <w:tcPr>
            <w:tcW w:w="1134" w:type="dxa"/>
            <w:shd w:val="clear" w:color="auto" w:fill="FFFFFF" w:themeFill="background1"/>
          </w:tcPr>
          <w:p w14:paraId="33D8E73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232BEC0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3 over </w:t>
            </w:r>
            <w:proofErr w:type="spellStart"/>
            <w:r w:rsidRPr="005E7B54">
              <w:rPr>
                <w:sz w:val="20"/>
                <w:szCs w:val="20"/>
              </w:rPr>
              <w:t>Fpz</w:t>
            </w:r>
            <w:proofErr w:type="spellEnd"/>
            <w:r w:rsidRPr="005E7B54">
              <w:rPr>
                <w:sz w:val="20"/>
                <w:szCs w:val="20"/>
              </w:rPr>
              <w:t>, Fp1, Fp2</w:t>
            </w:r>
          </w:p>
          <w:p w14:paraId="6709717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 over mastoid areas</w:t>
            </w:r>
          </w:p>
        </w:tc>
        <w:tc>
          <w:tcPr>
            <w:tcW w:w="1276" w:type="dxa"/>
            <w:shd w:val="clear" w:color="auto" w:fill="FFFFFF" w:themeFill="background1"/>
          </w:tcPr>
          <w:p w14:paraId="7054097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ST, PSQI, SOL, SQ, SE, Daily disturbance</w:t>
            </w:r>
          </w:p>
        </w:tc>
      </w:tr>
      <w:tr w:rsidR="009402B8" w:rsidRPr="005E7B54" w14:paraId="197C500A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B0E2E7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Eren&lt;/Author&gt;&lt;Year&gt;2018&lt;/Year&gt;&lt;RecNum&gt;62&lt;/RecNum&gt;&lt;DisplayText&gt;61 Eren et al. 2018&lt;/DisplayText&gt;&lt;record&gt;&lt;rec-number&gt;62&lt;/rec-number&gt;&lt;foreign-keys&gt;&lt;key app="EN" db-id="pdf2txtp2fr59aepa0gxwzwpxedzetzr20r0" timestamp="1609060695"&gt;62&lt;/key&gt;&lt;/foreign-keys&gt;&lt;ref-type name="Journal Article"&gt;17&lt;/ref-type&gt;&lt;contributors&gt;&lt;authors&gt;&lt;author&gt;Eren, Ozan E.&lt;/author&gt;&lt;author&gt;Filippopulos, Filipp&lt;/author&gt;&lt;author&gt;Sönmez, Kristina&lt;/author&gt;&lt;author&gt;Möhwald, Ken&lt;/author&gt;&lt;author&gt;Straube, Andreas&lt;/author&gt;&lt;author&gt;Schöberl, Florian&lt;/author&gt;&lt;/authors&gt;&lt;/contributors&gt;&lt;titles&gt;&lt;title&gt;Non-invasive vagus nerve stimulation significantly improves quality of life in patients with persistent postural-perceptual dizziness&lt;/title&gt;&lt;secondary-title&gt;Journal of Neurology&lt;/secondary-title&gt;&lt;/titles&gt;&lt;periodical&gt;&lt;full-title&gt;Journal of Neurology&lt;/full-title&gt;&lt;/periodical&gt;&lt;pages&gt;63-69&lt;/pages&gt;&lt;volume&gt;265&lt;/volume&gt;&lt;number&gt;1&lt;/number&gt;&lt;dates&gt;&lt;year&gt;2018&lt;/year&gt;&lt;pub-dates&gt;&lt;date&gt;2018/10/01&lt;/date&gt;&lt;/pub-dates&gt;&lt;/dates&gt;&lt;isbn&gt;1432-1459&lt;/isbn&gt;&lt;urls&gt;&lt;related-urls&gt;&lt;url&gt;https://doi.org/10.1007/s00415-018-8894-8&lt;/url&gt;&lt;/related-urls&gt;&lt;/urls&gt;&lt;electronic-resource-num&gt;10.1007/s00415-018-8894-8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1 Eren et al. 2018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5A191E43" w14:textId="7B2C1FA8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ersistent postural-perceptual dizziness</w:t>
            </w:r>
          </w:p>
        </w:tc>
        <w:tc>
          <w:tcPr>
            <w:tcW w:w="1554" w:type="dxa"/>
            <w:shd w:val="clear" w:color="auto" w:fill="FFFFFF" w:themeFill="background1"/>
          </w:tcPr>
          <w:p w14:paraId="10AACF6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03E44F5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</w:t>
            </w:r>
          </w:p>
          <w:p w14:paraId="68C4355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</w:t>
            </w:r>
          </w:p>
        </w:tc>
        <w:tc>
          <w:tcPr>
            <w:tcW w:w="997" w:type="dxa"/>
            <w:shd w:val="clear" w:color="auto" w:fill="FFFFFF" w:themeFill="background1"/>
          </w:tcPr>
          <w:p w14:paraId="4A3F0CB1" w14:textId="52085545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8.8 (9.8)</w:t>
            </w:r>
          </w:p>
          <w:p w14:paraId="6FD6C41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2 (14.1)</w:t>
            </w:r>
          </w:p>
        </w:tc>
        <w:tc>
          <w:tcPr>
            <w:tcW w:w="850" w:type="dxa"/>
            <w:shd w:val="clear" w:color="auto" w:fill="FFFFFF" w:themeFill="background1"/>
          </w:tcPr>
          <w:p w14:paraId="1D2D350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 (60)</w:t>
            </w:r>
          </w:p>
          <w:p w14:paraId="6A58B18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(55.5)</w:t>
            </w:r>
          </w:p>
        </w:tc>
        <w:tc>
          <w:tcPr>
            <w:tcW w:w="993" w:type="dxa"/>
            <w:shd w:val="clear" w:color="auto" w:fill="FFFFFF" w:themeFill="background1"/>
          </w:tcPr>
          <w:p w14:paraId="67A03DCB" w14:textId="7E45ACEF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s</w:t>
            </w:r>
          </w:p>
        </w:tc>
        <w:tc>
          <w:tcPr>
            <w:tcW w:w="1275" w:type="dxa"/>
            <w:shd w:val="clear" w:color="auto" w:fill="FFFFFF" w:themeFill="background1"/>
          </w:tcPr>
          <w:p w14:paraId="1822466B" w14:textId="1647254C" w:rsidR="009402B8" w:rsidRPr="005E7B54" w:rsidRDefault="00EA58E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</w:t>
            </w:r>
            <w:r w:rsidR="009402B8" w:rsidRPr="005E7B54">
              <w:rPr>
                <w:sz w:val="20"/>
                <w:szCs w:val="20"/>
              </w:rPr>
              <w:t>VNS</w:t>
            </w:r>
            <w:proofErr w:type="spellEnd"/>
            <w:r w:rsidR="009402B8" w:rsidRPr="005E7B54">
              <w:rPr>
                <w:sz w:val="20"/>
                <w:szCs w:val="20"/>
              </w:rPr>
              <w:t>/</w:t>
            </w:r>
            <w:proofErr w:type="spellStart"/>
            <w:r w:rsidR="009402B8" w:rsidRPr="005E7B54">
              <w:rPr>
                <w:sz w:val="20"/>
                <w:szCs w:val="20"/>
              </w:rPr>
              <w:t>gammaCore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75F4382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</w:t>
            </w:r>
          </w:p>
        </w:tc>
        <w:tc>
          <w:tcPr>
            <w:tcW w:w="1134" w:type="dxa"/>
            <w:shd w:val="clear" w:color="auto" w:fill="FFFFFF" w:themeFill="background1"/>
          </w:tcPr>
          <w:p w14:paraId="351A523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once a day.</w:t>
            </w:r>
          </w:p>
        </w:tc>
        <w:tc>
          <w:tcPr>
            <w:tcW w:w="1276" w:type="dxa"/>
            <w:shd w:val="clear" w:color="auto" w:fill="FFFFFF" w:themeFill="background1"/>
          </w:tcPr>
          <w:p w14:paraId="4DD09DC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Positioning on the neck </w:t>
            </w:r>
          </w:p>
        </w:tc>
        <w:tc>
          <w:tcPr>
            <w:tcW w:w="1276" w:type="dxa"/>
            <w:shd w:val="clear" w:color="auto" w:fill="FFFFFF" w:themeFill="background1"/>
          </w:tcPr>
          <w:p w14:paraId="5741FC6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 xml:space="preserve">HADS, QOL </w:t>
            </w:r>
          </w:p>
        </w:tc>
      </w:tr>
      <w:tr w:rsidR="009402B8" w:rsidRPr="005E7B54" w14:paraId="55C29025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51173C9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IZWluPC9BdXRob3I+PFllYXI+MjAxMzwvWWVhcj48UmVj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IZWluPC9BdXRob3I+PFllYXI+MjAxMzwvWWVhcj48UmVj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2 Hein et al. 2013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037C46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5199ED5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1934298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8</w:t>
            </w:r>
          </w:p>
          <w:p w14:paraId="01292B7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9</w:t>
            </w:r>
          </w:p>
        </w:tc>
        <w:tc>
          <w:tcPr>
            <w:tcW w:w="997" w:type="dxa"/>
            <w:shd w:val="clear" w:color="auto" w:fill="FFFFFF" w:themeFill="background1"/>
          </w:tcPr>
          <w:p w14:paraId="2374E91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1(12.39)</w:t>
            </w:r>
          </w:p>
          <w:p w14:paraId="571E088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6.54(12.26)</w:t>
            </w:r>
          </w:p>
        </w:tc>
        <w:tc>
          <w:tcPr>
            <w:tcW w:w="850" w:type="dxa"/>
            <w:shd w:val="clear" w:color="auto" w:fill="FFFFFF" w:themeFill="background1"/>
          </w:tcPr>
          <w:p w14:paraId="363A99E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61.1)</w:t>
            </w:r>
          </w:p>
          <w:p w14:paraId="012EBCD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1(57.89)</w:t>
            </w:r>
          </w:p>
        </w:tc>
        <w:tc>
          <w:tcPr>
            <w:tcW w:w="993" w:type="dxa"/>
            <w:shd w:val="clear" w:color="auto" w:fill="FFFFFF" w:themeFill="background1"/>
          </w:tcPr>
          <w:p w14:paraId="790E2A2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 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2F7371DC" w14:textId="00434861" w:rsidR="009402B8" w:rsidRPr="005E7B54" w:rsidRDefault="00EA58E8" w:rsidP="004D7B9B">
            <w:pPr>
              <w:rPr>
                <w:sz w:val="20"/>
                <w:szCs w:val="20"/>
              </w:rPr>
            </w:pPr>
            <w:proofErr w:type="spellStart"/>
            <w:r w:rsidRPr="005E7B54">
              <w:rPr>
                <w:sz w:val="20"/>
                <w:szCs w:val="20"/>
              </w:rPr>
              <w:t>t</w:t>
            </w:r>
            <w:r w:rsidR="009402B8" w:rsidRPr="005E7B54">
              <w:rPr>
                <w:sz w:val="20"/>
                <w:szCs w:val="20"/>
              </w:rPr>
              <w:t>VNS</w:t>
            </w:r>
            <w:proofErr w:type="spellEnd"/>
            <w:r w:rsidR="009402B8" w:rsidRPr="005E7B54">
              <w:rPr>
                <w:sz w:val="20"/>
                <w:szCs w:val="20"/>
              </w:rPr>
              <w:t>/NET-1000,</w:t>
            </w:r>
            <w:r w:rsidR="005F37F2" w:rsidRPr="005E7B54">
              <w:rPr>
                <w:sz w:val="20"/>
                <w:szCs w:val="20"/>
              </w:rPr>
              <w:t xml:space="preserve"> </w:t>
            </w:r>
            <w:r w:rsidR="009402B8" w:rsidRPr="005E7B54">
              <w:rPr>
                <w:sz w:val="20"/>
                <w:szCs w:val="20"/>
              </w:rPr>
              <w:t xml:space="preserve">NET-2000, </w:t>
            </w:r>
            <w:proofErr w:type="spellStart"/>
            <w:r w:rsidR="009402B8" w:rsidRPr="005E7B54">
              <w:rPr>
                <w:sz w:val="20"/>
                <w:szCs w:val="20"/>
              </w:rPr>
              <w:t>Auri</w:t>
            </w:r>
            <w:proofErr w:type="spellEnd"/>
            <w:r w:rsidR="009402B8" w:rsidRPr="005E7B54">
              <w:rPr>
                <w:sz w:val="20"/>
                <w:szCs w:val="20"/>
              </w:rPr>
              <w:t>-Stim</w:t>
            </w:r>
          </w:p>
        </w:tc>
        <w:tc>
          <w:tcPr>
            <w:tcW w:w="1276" w:type="dxa"/>
            <w:shd w:val="clear" w:color="auto" w:fill="FFFFFF" w:themeFill="background1"/>
          </w:tcPr>
          <w:p w14:paraId="1078CC73" w14:textId="0ACDAF45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.5 Hz/0.6mA</w:t>
            </w:r>
          </w:p>
        </w:tc>
        <w:tc>
          <w:tcPr>
            <w:tcW w:w="1134" w:type="dxa"/>
            <w:shd w:val="clear" w:color="auto" w:fill="FFFFFF" w:themeFill="background1"/>
          </w:tcPr>
          <w:p w14:paraId="054812C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/twice a day.</w:t>
            </w:r>
          </w:p>
        </w:tc>
        <w:tc>
          <w:tcPr>
            <w:tcW w:w="1276" w:type="dxa"/>
            <w:shd w:val="clear" w:color="auto" w:fill="FFFFFF" w:themeFill="background1"/>
          </w:tcPr>
          <w:p w14:paraId="3904015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Electrodes placed in both outer ears</w:t>
            </w:r>
          </w:p>
        </w:tc>
        <w:tc>
          <w:tcPr>
            <w:tcW w:w="1276" w:type="dxa"/>
            <w:shd w:val="clear" w:color="auto" w:fill="FFFFFF" w:themeFill="background1"/>
          </w:tcPr>
          <w:p w14:paraId="69B4BCF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</w:t>
            </w:r>
          </w:p>
        </w:tc>
      </w:tr>
      <w:tr w:rsidR="009402B8" w:rsidRPr="005E7B54" w14:paraId="58B88DD4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2420C6A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lastRenderedPageBreak/>
              <w:fldChar w:fldCharType="begin"/>
            </w:r>
            <w:r w:rsidRPr="005E7B54">
              <w:rPr>
                <w:sz w:val="20"/>
                <w:szCs w:val="20"/>
              </w:rPr>
              <w:instrText xml:space="preserve"> ADDIN EN.CITE &lt;EndNote&gt;&lt;Cite&gt;&lt;Author&gt;Shiozawa&lt;/Author&gt;&lt;Year&gt;2015&lt;/Year&gt;&lt;RecNum&gt;37&lt;/RecNum&gt;&lt;DisplayText&gt;63 Shiozawa et al. 2015&lt;/DisplayText&gt;&lt;record&gt;&lt;rec-number&gt;37&lt;/rec-number&gt;&lt;foreign-keys&gt;&lt;key app="EN" db-id="pdf2txtp2fr59aepa0gxwzwpxedzetzr20r0" timestamp="1609059891"&gt;37&lt;/key&gt;&lt;/foreign-keys&gt;&lt;ref-type name="Journal Article"&gt;17&lt;/ref-type&gt;&lt;contributors&gt;&lt;authors&gt;&lt;author&gt;Shiozawa, Pedro&lt;/author&gt;&lt;author&gt;da Silva, Mailu Enokibara&lt;/author&gt;&lt;author&gt;Netto, Geraldo Teles Machado&lt;/author&gt;&lt;author&gt;Taiar, Ivan&lt;/author&gt;&lt;author&gt;Cordeiro, Quirino&lt;/author&gt;&lt;/authors&gt;&lt;/contributors&gt;&lt;titles&gt;&lt;title&gt;Effect of a 10-day trigeminal nerve stimulation (TNS) protocol for treating major depressive disorder: A phase II, sham-controlled, randomized clinical trial&lt;/title&gt;&lt;secondary-title&gt;Epilepsy &amp;amp; Behavior&lt;/secondary-title&gt;&lt;/titles&gt;&lt;periodical&gt;&lt;full-title&gt;Epilepsy &amp;amp; Behavior&lt;/full-title&gt;&lt;/periodical&gt;&lt;pages&gt;23-26&lt;/pages&gt;&lt;volume&gt;44&lt;/volume&gt;&lt;keywords&gt;&lt;keyword&gt;Depression&lt;/keyword&gt;&lt;keyword&gt;Trigeminal nerve stimulation&lt;/keyword&gt;&lt;keyword&gt;Neuromodulation&lt;/keyword&gt;&lt;/keywords&gt;&lt;dates&gt;&lt;year&gt;2015&lt;/year&gt;&lt;pub-dates&gt;&lt;date&gt;2015/03/01/&lt;/date&gt;&lt;/pub-dates&gt;&lt;/dates&gt;&lt;isbn&gt;1525-5050&lt;/isbn&gt;&lt;urls&gt;&lt;related-urls&gt;&lt;url&gt;http://www.sciencedirect.com/science/article/pii/S152550501400691X&lt;/url&gt;&lt;/related-urls&gt;&lt;/urls&gt;&lt;electronic-resource-num&gt;https://doi.org/10.1016/j.yebeh.2014.12.024&lt;/electronic-resource-num&gt;&lt;/record&gt;&lt;/Cite&gt;&lt;/EndNote&gt;</w:instrText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3 Shiozawa et al. 2015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18723ED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71E1010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5FF1B50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20</w:t>
            </w:r>
          </w:p>
          <w:p w14:paraId="56BB741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5</w:t>
            </w:r>
          </w:p>
        </w:tc>
        <w:tc>
          <w:tcPr>
            <w:tcW w:w="997" w:type="dxa"/>
            <w:shd w:val="clear" w:color="auto" w:fill="FFFFFF" w:themeFill="background1"/>
          </w:tcPr>
          <w:p w14:paraId="70614AF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8.71(12.56)</w:t>
            </w:r>
          </w:p>
          <w:p w14:paraId="5F85601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.42(11.54)</w:t>
            </w:r>
          </w:p>
        </w:tc>
        <w:tc>
          <w:tcPr>
            <w:tcW w:w="850" w:type="dxa"/>
            <w:shd w:val="clear" w:color="auto" w:fill="FFFFFF" w:themeFill="background1"/>
          </w:tcPr>
          <w:p w14:paraId="1AC4FA8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(65)</w:t>
            </w:r>
          </w:p>
          <w:p w14:paraId="11CCA7A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NR(65)</w:t>
            </w:r>
          </w:p>
        </w:tc>
        <w:tc>
          <w:tcPr>
            <w:tcW w:w="993" w:type="dxa"/>
            <w:shd w:val="clear" w:color="auto" w:fill="FFFFFF" w:themeFill="background1"/>
          </w:tcPr>
          <w:p w14:paraId="7349510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5EB5F6F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NS/</w:t>
            </w:r>
            <w:proofErr w:type="spellStart"/>
            <w:r w:rsidRPr="005E7B54">
              <w:rPr>
                <w:sz w:val="20"/>
                <w:szCs w:val="20"/>
              </w:rPr>
              <w:t>Neurody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05D167E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0 Hz/0-100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D8B1B5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6CA5F64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Supraorbital foramen.</w:t>
            </w:r>
          </w:p>
        </w:tc>
        <w:tc>
          <w:tcPr>
            <w:tcW w:w="1276" w:type="dxa"/>
            <w:shd w:val="clear" w:color="auto" w:fill="FFFFFF" w:themeFill="background1"/>
          </w:tcPr>
          <w:p w14:paraId="35E62224" w14:textId="176328C1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BDI, M</w:t>
            </w:r>
            <w:r w:rsidR="00C8267D" w:rsidRPr="005E7B54">
              <w:rPr>
                <w:sz w:val="20"/>
                <w:szCs w:val="20"/>
              </w:rPr>
              <w:t>O</w:t>
            </w:r>
            <w:r w:rsidRPr="005E7B54">
              <w:rPr>
                <w:sz w:val="20"/>
                <w:szCs w:val="20"/>
              </w:rPr>
              <w:t>CA</w:t>
            </w:r>
          </w:p>
        </w:tc>
      </w:tr>
      <w:tr w:rsidR="009402B8" w:rsidRPr="005E7B54" w14:paraId="08DC1032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3B25D42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HZW5lcm9zbzwvQXV0aG9yPjxZZWFyPjIwMTk8L1llYXI+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HZW5lcm9zbzwvQXV0aG9yPjxZZWFyPjIwMTk8L1llYXI+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4 Generoso et al. 2019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3549E49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DD</w:t>
            </w:r>
          </w:p>
        </w:tc>
        <w:tc>
          <w:tcPr>
            <w:tcW w:w="1554" w:type="dxa"/>
            <w:shd w:val="clear" w:color="auto" w:fill="FFFFFF" w:themeFill="background1"/>
          </w:tcPr>
          <w:p w14:paraId="6ED2722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1A7330F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  <w:p w14:paraId="50296C7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</w:t>
            </w:r>
          </w:p>
        </w:tc>
        <w:tc>
          <w:tcPr>
            <w:tcW w:w="997" w:type="dxa"/>
            <w:shd w:val="clear" w:color="auto" w:fill="FFFFFF" w:themeFill="background1"/>
          </w:tcPr>
          <w:p w14:paraId="6033B034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9.16 (12)</w:t>
            </w:r>
          </w:p>
          <w:p w14:paraId="39FBAEF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3.8 (11.8)</w:t>
            </w:r>
          </w:p>
        </w:tc>
        <w:tc>
          <w:tcPr>
            <w:tcW w:w="850" w:type="dxa"/>
            <w:shd w:val="clear" w:color="auto" w:fill="FFFFFF" w:themeFill="background1"/>
          </w:tcPr>
          <w:p w14:paraId="0773AE5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(50)</w:t>
            </w:r>
          </w:p>
          <w:p w14:paraId="7BF4286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9(75)</w:t>
            </w:r>
          </w:p>
        </w:tc>
        <w:tc>
          <w:tcPr>
            <w:tcW w:w="993" w:type="dxa"/>
            <w:shd w:val="clear" w:color="auto" w:fill="FFFFFF" w:themeFill="background1"/>
          </w:tcPr>
          <w:p w14:paraId="60BFE23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30min</w:t>
            </w:r>
          </w:p>
        </w:tc>
        <w:tc>
          <w:tcPr>
            <w:tcW w:w="1275" w:type="dxa"/>
            <w:shd w:val="clear" w:color="auto" w:fill="FFFFFF" w:themeFill="background1"/>
          </w:tcPr>
          <w:p w14:paraId="3C566BA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TNS/</w:t>
            </w:r>
            <w:proofErr w:type="spellStart"/>
            <w:r w:rsidRPr="005E7B54">
              <w:rPr>
                <w:sz w:val="20"/>
                <w:szCs w:val="20"/>
              </w:rPr>
              <w:t>Neurodyn</w:t>
            </w:r>
            <w:proofErr w:type="spellEnd"/>
          </w:p>
        </w:tc>
        <w:tc>
          <w:tcPr>
            <w:tcW w:w="1276" w:type="dxa"/>
            <w:shd w:val="clear" w:color="auto" w:fill="FFFFFF" w:themeFill="background1"/>
          </w:tcPr>
          <w:p w14:paraId="5A6D331F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0hz/ 0- 100 mA.</w:t>
            </w:r>
          </w:p>
        </w:tc>
        <w:tc>
          <w:tcPr>
            <w:tcW w:w="1134" w:type="dxa"/>
            <w:shd w:val="clear" w:color="auto" w:fill="FFFFFF" w:themeFill="background1"/>
          </w:tcPr>
          <w:p w14:paraId="2A4F085A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3500213D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Bilateral supraorbital foramen</w:t>
            </w:r>
          </w:p>
        </w:tc>
        <w:tc>
          <w:tcPr>
            <w:tcW w:w="1276" w:type="dxa"/>
            <w:shd w:val="clear" w:color="auto" w:fill="FFFFFF" w:themeFill="background1"/>
          </w:tcPr>
          <w:p w14:paraId="6107F202" w14:textId="3B91C2A2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17, QOL,</w:t>
            </w:r>
            <w:r w:rsidR="00C8267D" w:rsidRPr="005E7B54">
              <w:rPr>
                <w:sz w:val="20"/>
                <w:szCs w:val="20"/>
              </w:rPr>
              <w:t xml:space="preserve"> </w:t>
            </w:r>
            <w:r w:rsidRPr="005E7B54">
              <w:rPr>
                <w:sz w:val="20"/>
                <w:szCs w:val="20"/>
              </w:rPr>
              <w:t>MOCA</w:t>
            </w:r>
          </w:p>
        </w:tc>
      </w:tr>
      <w:tr w:rsidR="009402B8" w:rsidRPr="005E7B54" w14:paraId="61378622" w14:textId="77777777" w:rsidTr="005E7B54">
        <w:trPr>
          <w:trHeight w:val="1514"/>
        </w:trPr>
        <w:tc>
          <w:tcPr>
            <w:tcW w:w="1418" w:type="dxa"/>
            <w:shd w:val="clear" w:color="auto" w:fill="FFFFFF" w:themeFill="background1"/>
          </w:tcPr>
          <w:p w14:paraId="7D65FCFE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dTwvQXV0aG9yPjxZZWFyPjIwMjA8L1llYXI+PFJlY051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 </w:instrText>
            </w:r>
            <w:r w:rsidRPr="005E7B54">
              <w:rPr>
                <w:sz w:val="20"/>
                <w:szCs w:val="20"/>
              </w:rPr>
              <w:fldChar w:fldCharType="begin">
                <w:fldData xml:space="preserve">PEVuZE5vdGU+PENpdGU+PEF1dGhvcj5MdTwvQXV0aG9yPjxZZWFyPjIwMjA8L1llYXI+PFJlY051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</w:fldData>
              </w:fldChar>
            </w:r>
            <w:r w:rsidRPr="005E7B54">
              <w:rPr>
                <w:sz w:val="20"/>
                <w:szCs w:val="20"/>
              </w:rPr>
              <w:instrText xml:space="preserve"> ADDIN EN.CITE.DATA </w:instrText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end"/>
            </w:r>
            <w:r w:rsidRPr="005E7B54">
              <w:rPr>
                <w:sz w:val="20"/>
                <w:szCs w:val="20"/>
              </w:rPr>
            </w:r>
            <w:r w:rsidRPr="005E7B54">
              <w:rPr>
                <w:sz w:val="20"/>
                <w:szCs w:val="20"/>
              </w:rPr>
              <w:fldChar w:fldCharType="separate"/>
            </w:r>
            <w:r w:rsidRPr="005E7B54">
              <w:rPr>
                <w:sz w:val="20"/>
                <w:szCs w:val="20"/>
              </w:rPr>
              <w:t>65 Lu et al. 2020</w:t>
            </w:r>
            <w:r w:rsidRPr="005E7B54">
              <w:rPr>
                <w:sz w:val="20"/>
                <w:szCs w:val="20"/>
              </w:rPr>
              <w:fldChar w:fldCharType="end"/>
            </w:r>
          </w:p>
        </w:tc>
        <w:tc>
          <w:tcPr>
            <w:tcW w:w="1134" w:type="dxa"/>
            <w:shd w:val="clear" w:color="auto" w:fill="FFFFFF" w:themeFill="background1"/>
          </w:tcPr>
          <w:p w14:paraId="4CA78A45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ost stroke depression</w:t>
            </w:r>
          </w:p>
        </w:tc>
        <w:tc>
          <w:tcPr>
            <w:tcW w:w="1554" w:type="dxa"/>
            <w:shd w:val="clear" w:color="auto" w:fill="FFFFFF" w:themeFill="background1"/>
          </w:tcPr>
          <w:p w14:paraId="5270456B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Add on</w:t>
            </w:r>
          </w:p>
        </w:tc>
        <w:tc>
          <w:tcPr>
            <w:tcW w:w="851" w:type="dxa"/>
            <w:shd w:val="clear" w:color="auto" w:fill="FFFFFF" w:themeFill="background1"/>
          </w:tcPr>
          <w:p w14:paraId="3823F73C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25</w:t>
            </w:r>
          </w:p>
          <w:p w14:paraId="56D078B6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33</w:t>
            </w:r>
          </w:p>
        </w:tc>
        <w:tc>
          <w:tcPr>
            <w:tcW w:w="997" w:type="dxa"/>
            <w:shd w:val="clear" w:color="auto" w:fill="FFFFFF" w:themeFill="background1"/>
          </w:tcPr>
          <w:p w14:paraId="16B3B5A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5.0 (8.82)</w:t>
            </w:r>
          </w:p>
          <w:p w14:paraId="074BE7B0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6.11 (8.37)</w:t>
            </w:r>
          </w:p>
        </w:tc>
        <w:tc>
          <w:tcPr>
            <w:tcW w:w="850" w:type="dxa"/>
            <w:shd w:val="clear" w:color="auto" w:fill="FFFFFF" w:themeFill="background1"/>
          </w:tcPr>
          <w:p w14:paraId="06040AA1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55 (44)</w:t>
            </w:r>
          </w:p>
          <w:p w14:paraId="64188519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68 (51.13)</w:t>
            </w:r>
          </w:p>
        </w:tc>
        <w:tc>
          <w:tcPr>
            <w:tcW w:w="993" w:type="dxa"/>
            <w:shd w:val="clear" w:color="auto" w:fill="FFFFFF" w:themeFill="background1"/>
          </w:tcPr>
          <w:p w14:paraId="1BB6FC4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45 min/day</w:t>
            </w:r>
          </w:p>
        </w:tc>
        <w:tc>
          <w:tcPr>
            <w:tcW w:w="1275" w:type="dxa"/>
            <w:shd w:val="clear" w:color="auto" w:fill="FFFFFF" w:themeFill="background1"/>
          </w:tcPr>
          <w:p w14:paraId="55F914B8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PMES</w:t>
            </w:r>
          </w:p>
        </w:tc>
        <w:tc>
          <w:tcPr>
            <w:tcW w:w="1276" w:type="dxa"/>
            <w:shd w:val="clear" w:color="auto" w:fill="FFFFFF" w:themeFill="background1"/>
          </w:tcPr>
          <w:p w14:paraId="4F9CCA6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.8Hz/10 mA</w:t>
            </w:r>
          </w:p>
        </w:tc>
        <w:tc>
          <w:tcPr>
            <w:tcW w:w="1134" w:type="dxa"/>
            <w:shd w:val="clear" w:color="auto" w:fill="FFFFFF" w:themeFill="background1"/>
          </w:tcPr>
          <w:p w14:paraId="4D0CEEE3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180/once a day</w:t>
            </w:r>
          </w:p>
        </w:tc>
        <w:tc>
          <w:tcPr>
            <w:tcW w:w="1276" w:type="dxa"/>
            <w:shd w:val="clear" w:color="auto" w:fill="FFFFFF" w:themeFill="background1"/>
          </w:tcPr>
          <w:p w14:paraId="043559C7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Mastoid area</w:t>
            </w:r>
          </w:p>
        </w:tc>
        <w:tc>
          <w:tcPr>
            <w:tcW w:w="1276" w:type="dxa"/>
            <w:shd w:val="clear" w:color="auto" w:fill="FFFFFF" w:themeFill="background1"/>
          </w:tcPr>
          <w:p w14:paraId="0DC1DC92" w14:textId="77777777" w:rsidR="009402B8" w:rsidRPr="005E7B54" w:rsidRDefault="009402B8" w:rsidP="004D7B9B">
            <w:pPr>
              <w:rPr>
                <w:sz w:val="20"/>
                <w:szCs w:val="20"/>
              </w:rPr>
            </w:pPr>
            <w:r w:rsidRPr="005E7B54">
              <w:rPr>
                <w:sz w:val="20"/>
                <w:szCs w:val="20"/>
              </w:rPr>
              <w:t>HAMD, MOCA, GDS</w:t>
            </w:r>
          </w:p>
        </w:tc>
      </w:tr>
    </w:tbl>
    <w:p w14:paraId="1D228AF7" w14:textId="05F89F64" w:rsidR="00CE1AF5" w:rsidRPr="00CE1AF5" w:rsidRDefault="00CE1AF5" w:rsidP="00585AC6">
      <w:pPr>
        <w:jc w:val="both"/>
      </w:pPr>
      <w:r w:rsidRPr="00CE1AF5">
        <w:t xml:space="preserve">AUD, </w:t>
      </w:r>
      <w:r w:rsidR="00DA5ACD">
        <w:t>a</w:t>
      </w:r>
      <w:r w:rsidRPr="00CE1AF5">
        <w:t>lcohol use disorder; BDI, Beck depression inventory; BIS-11, Barratt Impulsivity Scale; CES</w:t>
      </w:r>
      <w:r w:rsidR="00C353AD">
        <w:t>,</w:t>
      </w:r>
      <w:r w:rsidRPr="00CE1AF5">
        <w:t xml:space="preserve"> </w:t>
      </w:r>
      <w:r w:rsidR="00DA5ACD">
        <w:t>c</w:t>
      </w:r>
      <w:r w:rsidRPr="00CE1AF5">
        <w:t>ranial electr</w:t>
      </w:r>
      <w:r w:rsidR="00C353AD">
        <w:t>otherapy</w:t>
      </w:r>
      <w:r w:rsidRPr="00CE1AF5">
        <w:t xml:space="preserve"> stimulation; CGI, </w:t>
      </w:r>
      <w:r w:rsidR="00DA5ACD">
        <w:t>C</w:t>
      </w:r>
      <w:r w:rsidRPr="00CE1AF5">
        <w:t>linical global impression scale; DASS, Depression Anxiety Stress Score; HAMD, Hamilton Rating Scale for depression; HAM</w:t>
      </w:r>
      <w:r w:rsidR="00C353AD">
        <w:t>A</w:t>
      </w:r>
      <w:r w:rsidRPr="00CE1AF5">
        <w:t xml:space="preserve">, Hamilton Rating Scale for Anxiety; HADS, </w:t>
      </w:r>
      <w:r w:rsidR="00DA5ACD">
        <w:t>H</w:t>
      </w:r>
      <w:r w:rsidRPr="00CE1AF5">
        <w:t>ospital anxiety and depression scale; GDS, Geriatric depression scale; GSDS, General Sleep Disturbance Scale; ISI</w:t>
      </w:r>
      <w:r w:rsidR="00184E36">
        <w:t>,</w:t>
      </w:r>
      <w:r w:rsidRPr="00CE1AF5">
        <w:t xml:space="preserve"> Insomnia severe index; K-POMS, Korean version of the Proﬁle of Mood States; </w:t>
      </w:r>
      <w:r w:rsidR="006F4C39">
        <w:t xml:space="preserve">MADRS, </w:t>
      </w:r>
      <w:r w:rsidR="006F4C39" w:rsidRPr="006F4C39">
        <w:t>Montgomery-</w:t>
      </w:r>
      <w:proofErr w:type="spellStart"/>
      <w:r w:rsidR="006F4C39" w:rsidRPr="006F4C39">
        <w:t>Asberg</w:t>
      </w:r>
      <w:proofErr w:type="spellEnd"/>
      <w:r w:rsidR="006F4C39" w:rsidRPr="006F4C39">
        <w:t xml:space="preserve"> Depression Rating Scale</w:t>
      </w:r>
      <w:r w:rsidR="006F4C39">
        <w:t>;</w:t>
      </w:r>
      <w:r w:rsidR="006F4C39" w:rsidRPr="006F4C39">
        <w:t xml:space="preserve"> </w:t>
      </w:r>
      <w:r w:rsidRPr="00CE1AF5">
        <w:t>MIDAS, Migraine Disability Assessment; MHC-SF, Mental Health Continuum Short Form; MOCA, Montreal Cognitive Assessment; PHQ</w:t>
      </w:r>
      <w:r w:rsidR="00184E36">
        <w:t>,</w:t>
      </w:r>
      <w:r w:rsidRPr="00CE1AF5">
        <w:t xml:space="preserve"> Patient Health Questionnaire; POMS-32, Proﬁle of Mood States; PMES, percutaneous mastoid electrical stimulator; QOL, quality of life; SDS, </w:t>
      </w:r>
      <w:proofErr w:type="spellStart"/>
      <w:r w:rsidRPr="00CE1AF5">
        <w:t>Zung</w:t>
      </w:r>
      <w:proofErr w:type="spellEnd"/>
      <w:r w:rsidRPr="00CE1AF5">
        <w:t xml:space="preserve"> Self-Rating Depression Scale; SAS, </w:t>
      </w:r>
      <w:proofErr w:type="spellStart"/>
      <w:r w:rsidRPr="00CE1AF5">
        <w:t>Zung</w:t>
      </w:r>
      <w:proofErr w:type="spellEnd"/>
      <w:r w:rsidRPr="00CE1AF5">
        <w:t xml:space="preserve"> Self-Rating Anxiety Scale; SE, </w:t>
      </w:r>
      <w:r w:rsidR="00DA5ACD">
        <w:t>s</w:t>
      </w:r>
      <w:r w:rsidRPr="00CE1AF5">
        <w:t xml:space="preserve">leep efficiency; SQ, </w:t>
      </w:r>
      <w:r w:rsidR="00DA5ACD">
        <w:t>s</w:t>
      </w:r>
      <w:r w:rsidRPr="00CE1AF5">
        <w:t xml:space="preserve">leep quality; SRSS, self-rating symptom scale; </w:t>
      </w:r>
      <w:proofErr w:type="spellStart"/>
      <w:r w:rsidRPr="00CE1AF5">
        <w:t>tACS</w:t>
      </w:r>
      <w:proofErr w:type="spellEnd"/>
      <w:r w:rsidRPr="00CE1AF5">
        <w:t xml:space="preserve">, </w:t>
      </w:r>
      <w:r w:rsidR="00DA5ACD">
        <w:t>t</w:t>
      </w:r>
      <w:r w:rsidRPr="00CE1AF5">
        <w:t xml:space="preserve">ranscranial </w:t>
      </w:r>
      <w:r w:rsidR="00FB09D6">
        <w:t>a</w:t>
      </w:r>
      <w:r w:rsidRPr="00CE1AF5">
        <w:t xml:space="preserve">lternating </w:t>
      </w:r>
      <w:r w:rsidR="00FB09D6">
        <w:t>c</w:t>
      </w:r>
      <w:r w:rsidRPr="00CE1AF5">
        <w:t xml:space="preserve">urrent </w:t>
      </w:r>
      <w:r w:rsidR="00FB09D6">
        <w:t>s</w:t>
      </w:r>
      <w:r w:rsidRPr="00CE1AF5">
        <w:t xml:space="preserve">timulation; </w:t>
      </w:r>
      <w:proofErr w:type="spellStart"/>
      <w:r w:rsidR="00FB09D6">
        <w:t>tDCS</w:t>
      </w:r>
      <w:proofErr w:type="spellEnd"/>
      <w:r w:rsidR="00FB09D6">
        <w:t xml:space="preserve">, </w:t>
      </w:r>
      <w:r w:rsidR="00FB09D6" w:rsidRPr="00FB09D6">
        <w:t xml:space="preserve">transcranial </w:t>
      </w:r>
      <w:r w:rsidR="00FB09D6">
        <w:t>direct</w:t>
      </w:r>
      <w:r w:rsidR="00FB09D6" w:rsidRPr="00FB09D6">
        <w:t xml:space="preserve"> </w:t>
      </w:r>
      <w:r w:rsidR="00FB09D6">
        <w:t>c</w:t>
      </w:r>
      <w:r w:rsidR="00FB09D6" w:rsidRPr="00FB09D6">
        <w:t xml:space="preserve">urrent </w:t>
      </w:r>
      <w:r w:rsidR="00FB09D6">
        <w:t>s</w:t>
      </w:r>
      <w:r w:rsidR="00FB09D6" w:rsidRPr="00FB09D6">
        <w:t>timulation</w:t>
      </w:r>
      <w:r w:rsidR="00FB09D6">
        <w:t>;</w:t>
      </w:r>
      <w:r w:rsidR="00FB09D6" w:rsidRPr="00FB09D6">
        <w:t xml:space="preserve"> </w:t>
      </w:r>
      <w:r w:rsidRPr="00CE1AF5">
        <w:t xml:space="preserve">TNS, </w:t>
      </w:r>
      <w:r w:rsidR="00DA5ACD">
        <w:t>t</w:t>
      </w:r>
      <w:r w:rsidRPr="00CE1AF5">
        <w:t xml:space="preserve">rigeminal nerve stimulation; </w:t>
      </w:r>
      <w:proofErr w:type="spellStart"/>
      <w:r w:rsidRPr="00CE1AF5">
        <w:t>tRNS</w:t>
      </w:r>
      <w:proofErr w:type="spellEnd"/>
      <w:r w:rsidRPr="00CE1AF5">
        <w:t xml:space="preserve">, </w:t>
      </w:r>
      <w:r w:rsidR="00DA5ACD">
        <w:t>t</w:t>
      </w:r>
      <w:r w:rsidRPr="00CE1AF5">
        <w:t xml:space="preserve">ranscranial random noise stimulation; </w:t>
      </w:r>
      <w:proofErr w:type="spellStart"/>
      <w:r w:rsidR="00DA5ACD">
        <w:t>t</w:t>
      </w:r>
      <w:r w:rsidRPr="00CE1AF5">
        <w:t>VNS</w:t>
      </w:r>
      <w:proofErr w:type="spellEnd"/>
      <w:r w:rsidRPr="00CE1AF5">
        <w:t>, transcutaneous electrical nerve stimulation; Q-LES-Q-SF, The Quality of Life Enjoyment and Satisfaction Questionnaire - Short Form; VAS</w:t>
      </w:r>
      <w:r w:rsidR="00585AC6">
        <w:t>,</w:t>
      </w:r>
      <w:r w:rsidRPr="00CE1AF5">
        <w:t xml:space="preserve"> Visual analogue scale; WPI, Widespread pain index; YMRS, Young Mania Rating Scale</w:t>
      </w:r>
    </w:p>
    <w:p w14:paraId="5139E1BF" w14:textId="77777777" w:rsidR="00CE1AF5" w:rsidRPr="00CE1AF5" w:rsidRDefault="00CE1AF5" w:rsidP="00CE1AF5"/>
    <w:p w14:paraId="3496492F" w14:textId="4F2B429D" w:rsidR="00CE1AF5" w:rsidRPr="00CE1AF5" w:rsidRDefault="009402B8" w:rsidP="00585AC6">
      <w:pPr>
        <w:jc w:val="both"/>
        <w:rPr>
          <w:b/>
          <w:bCs/>
        </w:rPr>
      </w:pPr>
      <w:r w:rsidRPr="009402B8">
        <w:rPr>
          <w:b/>
          <w:bCs/>
        </w:rPr>
        <w:t>References (included studies)</w:t>
      </w:r>
    </w:p>
    <w:p w14:paraId="04826007" w14:textId="77777777" w:rsidR="00CE1AF5" w:rsidRPr="00CE1AF5" w:rsidRDefault="00CE1AF5" w:rsidP="00585AC6">
      <w:pPr>
        <w:jc w:val="both"/>
      </w:pPr>
      <w:r w:rsidRPr="00CE1AF5">
        <w:fldChar w:fldCharType="begin"/>
      </w:r>
      <w:r w:rsidRPr="00CE1AF5">
        <w:instrText xml:space="preserve"> ADDIN EN.REFLIST </w:instrText>
      </w:r>
      <w:r w:rsidRPr="00CE1AF5">
        <w:fldChar w:fldCharType="separate"/>
      </w:r>
      <w:r w:rsidRPr="00CE1AF5">
        <w:t>1</w:t>
      </w:r>
      <w:r w:rsidRPr="00CE1AF5">
        <w:tab/>
        <w:t xml:space="preserve">Ahmadizadeh, M. J., M. Rezaei and P. B. Fitzgerald (2019). "Transcranial direct current stimulation (tDCS) for post-traumatic stress disorder (PTSD): A randomized, double-blinded, controlled trial." </w:t>
      </w:r>
      <w:r w:rsidRPr="00CE1AF5">
        <w:rPr>
          <w:u w:val="single"/>
        </w:rPr>
        <w:t>Brain Res Bull</w:t>
      </w:r>
      <w:r w:rsidRPr="00CE1AF5">
        <w:t xml:space="preserve"> </w:t>
      </w:r>
      <w:r w:rsidRPr="00CE1AF5">
        <w:rPr>
          <w:b/>
        </w:rPr>
        <w:t>153</w:t>
      </w:r>
      <w:r w:rsidRPr="00CE1AF5">
        <w:t>: 273-278.</w:t>
      </w:r>
    </w:p>
    <w:p w14:paraId="18AA98C1" w14:textId="77777777" w:rsidR="00CE1AF5" w:rsidRPr="00CE1AF5" w:rsidRDefault="00CE1AF5" w:rsidP="00585AC6">
      <w:pPr>
        <w:jc w:val="both"/>
      </w:pPr>
      <w:r w:rsidRPr="00CE1AF5">
        <w:t>2</w:t>
      </w:r>
      <w:r w:rsidRPr="00CE1AF5">
        <w:tab/>
        <w:t xml:space="preserve">Batista, E. K., J. Klauss, F. Fregni, M. A. Nitsche and E. M. Nakamura-Palacios (2015). "A Randomized Placebo-Controlled Trial of Targeted Prefrontal Cortex Modulation with Bilateral tDCS in Patients with Crack-Cocaine Dependence." </w:t>
      </w:r>
      <w:r w:rsidRPr="00CE1AF5">
        <w:rPr>
          <w:u w:val="single"/>
        </w:rPr>
        <w:t>Int J Neuropsychopharmacol</w:t>
      </w:r>
      <w:r w:rsidRPr="00CE1AF5">
        <w:t xml:space="preserve"> </w:t>
      </w:r>
      <w:r w:rsidRPr="00CE1AF5">
        <w:rPr>
          <w:b/>
        </w:rPr>
        <w:t>18</w:t>
      </w:r>
      <w:r w:rsidRPr="00CE1AF5">
        <w:t>(12).</w:t>
      </w:r>
    </w:p>
    <w:p w14:paraId="63B2DE08" w14:textId="77777777" w:rsidR="00CE1AF5" w:rsidRPr="00CE1AF5" w:rsidRDefault="00CE1AF5" w:rsidP="00585AC6">
      <w:pPr>
        <w:jc w:val="both"/>
      </w:pPr>
      <w:r w:rsidRPr="00CE1AF5">
        <w:t>3</w:t>
      </w:r>
      <w:r w:rsidRPr="00CE1AF5">
        <w:tab/>
        <w:t xml:space="preserve">Bennabi, D., M. Nicolier, J. Monnin, G. Tio, L. Pazart, P. Vandel and E. Haffen (2015). "Pilot study of feasibility of the effect of treatment with tDCS in patients suffering from treatment-resistant depression treated with escitalopram." </w:t>
      </w:r>
      <w:r w:rsidRPr="00CE1AF5">
        <w:rPr>
          <w:u w:val="single"/>
        </w:rPr>
        <w:t>Clinical Neurophysiology</w:t>
      </w:r>
      <w:r w:rsidRPr="00CE1AF5">
        <w:t xml:space="preserve"> </w:t>
      </w:r>
      <w:r w:rsidRPr="00CE1AF5">
        <w:rPr>
          <w:b/>
        </w:rPr>
        <w:t>126</w:t>
      </w:r>
      <w:r w:rsidRPr="00CE1AF5">
        <w:t>(6): 1185-1189.</w:t>
      </w:r>
    </w:p>
    <w:p w14:paraId="5FFCC267" w14:textId="77777777" w:rsidR="00CE1AF5" w:rsidRPr="00CE1AF5" w:rsidRDefault="00CE1AF5" w:rsidP="00585AC6">
      <w:pPr>
        <w:jc w:val="both"/>
      </w:pPr>
      <w:r w:rsidRPr="00CE1AF5">
        <w:t>4</w:t>
      </w:r>
      <w:r w:rsidRPr="00CE1AF5">
        <w:tab/>
        <w:t xml:space="preserve">Bianchi, M. S., C. F. Ferreira, F. Fregni, P. Schestatsky, W. Caumo and M. C. O. Wender (2017). "Transcranial direct current stimulation effects on menopausal vasomotor symptoms." </w:t>
      </w:r>
      <w:r w:rsidRPr="00CE1AF5">
        <w:rPr>
          <w:u w:val="single"/>
        </w:rPr>
        <w:t>Menopause</w:t>
      </w:r>
      <w:r w:rsidRPr="00CE1AF5">
        <w:t xml:space="preserve"> </w:t>
      </w:r>
      <w:r w:rsidRPr="00CE1AF5">
        <w:rPr>
          <w:b/>
        </w:rPr>
        <w:t>24</w:t>
      </w:r>
      <w:r w:rsidRPr="00CE1AF5">
        <w:t>(10): 1122-1128.</w:t>
      </w:r>
    </w:p>
    <w:p w14:paraId="7EBAE007" w14:textId="77777777" w:rsidR="00CE1AF5" w:rsidRPr="00CE1AF5" w:rsidRDefault="00CE1AF5" w:rsidP="00585AC6">
      <w:pPr>
        <w:jc w:val="both"/>
      </w:pPr>
      <w:r w:rsidRPr="00CE1AF5">
        <w:t>5</w:t>
      </w:r>
      <w:r w:rsidRPr="00CE1AF5">
        <w:tab/>
        <w:t xml:space="preserve">Boggio, P. S., S. P. Rigonatti, R. B. Ribeiro, M. L. Myczkowski, M. A. Nitsche, A. Pascual-Leone and F. Fregni (2008). "A randomized, double-blind clinical trial on the efficacy of cortical direct current stimulation for the treatment of major depression." </w:t>
      </w:r>
      <w:r w:rsidRPr="00CE1AF5">
        <w:rPr>
          <w:u w:val="single"/>
        </w:rPr>
        <w:t>Int J Neuropsychopharmacol</w:t>
      </w:r>
      <w:r w:rsidRPr="00CE1AF5">
        <w:t xml:space="preserve"> </w:t>
      </w:r>
      <w:r w:rsidRPr="00CE1AF5">
        <w:rPr>
          <w:b/>
        </w:rPr>
        <w:t>11</w:t>
      </w:r>
      <w:r w:rsidRPr="00CE1AF5">
        <w:t>(2): 249-254.</w:t>
      </w:r>
    </w:p>
    <w:p w14:paraId="62315AFC" w14:textId="77777777" w:rsidR="00CE1AF5" w:rsidRPr="00CE1AF5" w:rsidRDefault="00CE1AF5" w:rsidP="00585AC6">
      <w:pPr>
        <w:jc w:val="both"/>
      </w:pPr>
      <w:r w:rsidRPr="00CE1AF5">
        <w:t>6</w:t>
      </w:r>
      <w:r w:rsidRPr="00CE1AF5">
        <w:tab/>
        <w:t xml:space="preserve">Brunoni, A. R., L. Valiengo, A. Baccaro, T. A. Zanão, J. F. de Oliveira, A. Goulart, P. S. Boggio, P. A. Lotufo, I. M. Benseñor and F. Fregni (2013). "The sertraline vs. electrical current therapy for treating depression clinical study: results from a factorial, randomized, controlled trial." </w:t>
      </w:r>
      <w:r w:rsidRPr="00CE1AF5">
        <w:rPr>
          <w:u w:val="single"/>
        </w:rPr>
        <w:t>JAMA Psychiatry</w:t>
      </w:r>
      <w:r w:rsidRPr="00CE1AF5">
        <w:t xml:space="preserve"> </w:t>
      </w:r>
      <w:r w:rsidRPr="00CE1AF5">
        <w:rPr>
          <w:b/>
        </w:rPr>
        <w:t>70</w:t>
      </w:r>
      <w:r w:rsidRPr="00CE1AF5">
        <w:t>(4): 383-391.</w:t>
      </w:r>
    </w:p>
    <w:p w14:paraId="1A7C6BDC" w14:textId="77777777" w:rsidR="00CE1AF5" w:rsidRPr="00CE1AF5" w:rsidRDefault="00CE1AF5" w:rsidP="00585AC6">
      <w:pPr>
        <w:jc w:val="both"/>
      </w:pPr>
      <w:r w:rsidRPr="00CE1AF5">
        <w:t>7</w:t>
      </w:r>
      <w:r w:rsidRPr="00CE1AF5">
        <w:tab/>
        <w:t xml:space="preserve">Brunoni, A. R., A. H. Moffa, B. Sampaio-Junior, L. Borrione, M. L. Moreno, R. A. Fernandes, B. P. Veronezi, B. S. Nogueira, L. V. M. Aparicio, L. B. Razza, R. Chamorro, L. C. Tort, R. Fraguas, P. A. Lotufo, W. F. Gattaz, F. Fregni and I. M. Benseñor (2017). "Trial of Electrical Direct-Current Therapy versus Escitalopram for Depression." </w:t>
      </w:r>
      <w:r w:rsidRPr="00CE1AF5">
        <w:rPr>
          <w:u w:val="single"/>
        </w:rPr>
        <w:t>N Engl J Med</w:t>
      </w:r>
      <w:r w:rsidRPr="00CE1AF5">
        <w:t xml:space="preserve"> </w:t>
      </w:r>
      <w:r w:rsidRPr="00CE1AF5">
        <w:rPr>
          <w:b/>
        </w:rPr>
        <w:t>376</w:t>
      </w:r>
      <w:r w:rsidRPr="00CE1AF5">
        <w:t>(26): 2523-2533.</w:t>
      </w:r>
    </w:p>
    <w:p w14:paraId="3242A97E" w14:textId="77777777" w:rsidR="00CE1AF5" w:rsidRPr="00CE1AF5" w:rsidRDefault="00CE1AF5" w:rsidP="00585AC6">
      <w:pPr>
        <w:jc w:val="both"/>
      </w:pPr>
      <w:r w:rsidRPr="00CE1AF5">
        <w:t>8</w:t>
      </w:r>
      <w:r w:rsidRPr="00CE1AF5">
        <w:tab/>
        <w:t xml:space="preserve">de Lima, A. L., F. M. A. Braga, R. M. M. da Costa, E. P. Gomes, A. R. Brunoni and R. Pegado (2019). "Transcranial direct current stimulation for the treatment of generalized anxiety disorder: A randomized clinical trial." </w:t>
      </w:r>
      <w:r w:rsidRPr="00CE1AF5">
        <w:rPr>
          <w:u w:val="single"/>
        </w:rPr>
        <w:t>J Affect Disord</w:t>
      </w:r>
      <w:r w:rsidRPr="00CE1AF5">
        <w:t xml:space="preserve"> </w:t>
      </w:r>
      <w:r w:rsidRPr="00CE1AF5">
        <w:rPr>
          <w:b/>
        </w:rPr>
        <w:t>259</w:t>
      </w:r>
      <w:r w:rsidRPr="00CE1AF5">
        <w:t>: 31-37.</w:t>
      </w:r>
    </w:p>
    <w:p w14:paraId="426D270E" w14:textId="77777777" w:rsidR="00CE1AF5" w:rsidRPr="00CE1AF5" w:rsidRDefault="00CE1AF5" w:rsidP="00585AC6">
      <w:pPr>
        <w:jc w:val="both"/>
      </w:pPr>
      <w:r w:rsidRPr="00CE1AF5">
        <w:t>9</w:t>
      </w:r>
      <w:r w:rsidRPr="00CE1AF5">
        <w:tab/>
        <w:t xml:space="preserve">Fregni, F., R. Gimenes, A. C. Valle, M. J. Ferreira, R. R. Rocha, L. Natalle, R. Bravo, S. P. Rigonatti, S. D. Freedman, M. A. Nitsche, A. Pascual-Leone and P. S. Boggio (2006). "A randomized, sham-controlled, proof of principle study of transcranial direct current stimulation for the </w:t>
      </w:r>
      <w:r w:rsidRPr="00CE1AF5">
        <w:lastRenderedPageBreak/>
        <w:t xml:space="preserve">treatment of pain in fibromyalgia." </w:t>
      </w:r>
      <w:r w:rsidRPr="00CE1AF5">
        <w:rPr>
          <w:u w:val="single"/>
        </w:rPr>
        <w:t>Arthritis Rheum</w:t>
      </w:r>
      <w:r w:rsidRPr="00CE1AF5">
        <w:t xml:space="preserve"> </w:t>
      </w:r>
      <w:r w:rsidRPr="00CE1AF5">
        <w:rPr>
          <w:b/>
        </w:rPr>
        <w:t>54</w:t>
      </w:r>
      <w:r w:rsidRPr="00CE1AF5">
        <w:t>(12): 3988-3998.</w:t>
      </w:r>
    </w:p>
    <w:p w14:paraId="70802D95" w14:textId="77777777" w:rsidR="00CE1AF5" w:rsidRPr="00CE1AF5" w:rsidRDefault="00CE1AF5" w:rsidP="00585AC6">
      <w:pPr>
        <w:jc w:val="both"/>
      </w:pPr>
      <w:r w:rsidRPr="00CE1AF5">
        <w:t>10</w:t>
      </w:r>
      <w:r w:rsidRPr="00CE1AF5">
        <w:tab/>
        <w:t xml:space="preserve">Fregni, F., P. S. Boggio, M. A. Nitsche, S. P. Rigonatti and A. Pascual-Leone (2006). "Cognitive effects of repeated sessions of transcranial direct current stimulation in patients with depression." </w:t>
      </w:r>
      <w:r w:rsidRPr="00CE1AF5">
        <w:rPr>
          <w:u w:val="single"/>
        </w:rPr>
        <w:t>Depress Anxiety</w:t>
      </w:r>
      <w:r w:rsidRPr="00CE1AF5">
        <w:t xml:space="preserve"> </w:t>
      </w:r>
      <w:r w:rsidRPr="00CE1AF5">
        <w:rPr>
          <w:b/>
        </w:rPr>
        <w:t>23</w:t>
      </w:r>
      <w:r w:rsidRPr="00CE1AF5">
        <w:t>(8): 482-484.</w:t>
      </w:r>
    </w:p>
    <w:p w14:paraId="0061A3BF" w14:textId="77777777" w:rsidR="00CE1AF5" w:rsidRPr="00CE1AF5" w:rsidRDefault="00CE1AF5" w:rsidP="00585AC6">
      <w:pPr>
        <w:jc w:val="both"/>
      </w:pPr>
      <w:r w:rsidRPr="00CE1AF5">
        <w:t>11</w:t>
      </w:r>
      <w:r w:rsidRPr="00CE1AF5">
        <w:tab/>
        <w:t xml:space="preserve">Khedr, E. M., E. A. H. Omran, N. M. Ismail, D. H. El-Hammady, S. H. Goma, H. Kotb, H. Galal, A. M. Osman, H. S. M. Farghaly, A. A. Karim and G. A. Ahmed (2017). "Effects of transcranial direct current stimulation on pain, mood and serum endorphin level in the treatment of fibromyalgia: A double blinded, randomized clinical trial." </w:t>
      </w:r>
      <w:r w:rsidRPr="00CE1AF5">
        <w:rPr>
          <w:u w:val="single"/>
        </w:rPr>
        <w:t>Brain Stimulation</w:t>
      </w:r>
      <w:r w:rsidRPr="00CE1AF5">
        <w:t xml:space="preserve"> </w:t>
      </w:r>
      <w:r w:rsidRPr="00CE1AF5">
        <w:rPr>
          <w:b/>
        </w:rPr>
        <w:t>10</w:t>
      </w:r>
      <w:r w:rsidRPr="00CE1AF5">
        <w:t>(5): 893-901.</w:t>
      </w:r>
    </w:p>
    <w:p w14:paraId="3CD3782E" w14:textId="77777777" w:rsidR="00CE1AF5" w:rsidRPr="00CE1AF5" w:rsidRDefault="00CE1AF5" w:rsidP="00585AC6">
      <w:pPr>
        <w:jc w:val="both"/>
      </w:pPr>
      <w:r w:rsidRPr="00CE1AF5">
        <w:t>12</w:t>
      </w:r>
      <w:r w:rsidRPr="00CE1AF5">
        <w:tab/>
        <w:t xml:space="preserve">Klauss, J., L. C. Penido Pinheiro, B. L. Silva Merlo, G. de Almeida Correia Santos, F. Fregni, M. A. Nitsche and E. Miyuki Nakamura-Palacios (2014). "A randomized controlled trial of targeted prefrontal cortex modulation with tDCS in patients with alcohol dependence." </w:t>
      </w:r>
      <w:r w:rsidRPr="00CE1AF5">
        <w:rPr>
          <w:u w:val="single"/>
        </w:rPr>
        <w:t>Int J Neuropsychopharmacol</w:t>
      </w:r>
      <w:r w:rsidRPr="00CE1AF5">
        <w:t xml:space="preserve"> </w:t>
      </w:r>
      <w:r w:rsidRPr="00CE1AF5">
        <w:rPr>
          <w:b/>
        </w:rPr>
        <w:t>17</w:t>
      </w:r>
      <w:r w:rsidRPr="00CE1AF5">
        <w:t>(11): 1793-1803.</w:t>
      </w:r>
    </w:p>
    <w:p w14:paraId="17B6537B" w14:textId="77777777" w:rsidR="00CE1AF5" w:rsidRPr="00CE1AF5" w:rsidRDefault="00CE1AF5" w:rsidP="00585AC6">
      <w:pPr>
        <w:jc w:val="both"/>
      </w:pPr>
      <w:r w:rsidRPr="00CE1AF5">
        <w:t>13</w:t>
      </w:r>
      <w:r w:rsidRPr="00CE1AF5">
        <w:tab/>
        <w:t xml:space="preserve">Loo, C. K., P. Sachdev, D. Martin, M. Pigot, A. Alonzo, G. S. Malhi, J. Lagopoulos and P. Mitchell (2010). "A double-blind, sham-controlled trial of transcranial direct current stimulation for the treatment of depression." </w:t>
      </w:r>
      <w:r w:rsidRPr="00CE1AF5">
        <w:rPr>
          <w:u w:val="single"/>
        </w:rPr>
        <w:t>Int J Neuropsychopharmacol</w:t>
      </w:r>
      <w:r w:rsidRPr="00CE1AF5">
        <w:t xml:space="preserve"> </w:t>
      </w:r>
      <w:r w:rsidRPr="00CE1AF5">
        <w:rPr>
          <w:b/>
        </w:rPr>
        <w:t>13</w:t>
      </w:r>
      <w:r w:rsidRPr="00CE1AF5">
        <w:t>(1): 61-69.</w:t>
      </w:r>
    </w:p>
    <w:p w14:paraId="48AD6495" w14:textId="77777777" w:rsidR="00CE1AF5" w:rsidRPr="00CE1AF5" w:rsidRDefault="00CE1AF5" w:rsidP="00585AC6">
      <w:pPr>
        <w:jc w:val="both"/>
      </w:pPr>
      <w:r w:rsidRPr="00CE1AF5">
        <w:t>14</w:t>
      </w:r>
      <w:r w:rsidRPr="00CE1AF5">
        <w:tab/>
        <w:t xml:space="preserve">Loo, C. K., A. Alonzo, D. Martin, P. B. Mitchell, V. Galvez and P. Sachdev (2012). "Transcranial direct current stimulation for depression: 3-week, randomised, sham-controlled trial." </w:t>
      </w:r>
      <w:r w:rsidRPr="00CE1AF5">
        <w:rPr>
          <w:u w:val="single"/>
        </w:rPr>
        <w:t>Br J Psychiatry</w:t>
      </w:r>
      <w:r w:rsidRPr="00CE1AF5">
        <w:t xml:space="preserve"> </w:t>
      </w:r>
      <w:r w:rsidRPr="00CE1AF5">
        <w:rPr>
          <w:b/>
        </w:rPr>
        <w:t>200</w:t>
      </w:r>
      <w:r w:rsidRPr="00CE1AF5">
        <w:t>(1): 52-59.</w:t>
      </w:r>
    </w:p>
    <w:p w14:paraId="3EF88C3C" w14:textId="77777777" w:rsidR="00CE1AF5" w:rsidRPr="00CE1AF5" w:rsidRDefault="00CE1AF5" w:rsidP="00585AC6">
      <w:pPr>
        <w:jc w:val="both"/>
      </w:pPr>
      <w:r w:rsidRPr="00CE1AF5">
        <w:t>15</w:t>
      </w:r>
      <w:r w:rsidRPr="00CE1AF5">
        <w:tab/>
        <w:t xml:space="preserve">Loo, C. K., M. M. Husain, W. M. McDonald, S. Aaronson, J. P. O'Reardon, A. Alonzo, C. S. Weickert, D. M. Martin, S. M. McClintock, A. Mohan and S. H. Lisanby (2018). "International randomized-controlled trial of transcranial Direct Current Stimulation in depression." </w:t>
      </w:r>
      <w:r w:rsidRPr="00CE1AF5">
        <w:rPr>
          <w:u w:val="single"/>
        </w:rPr>
        <w:t>Brain Stimul</w:t>
      </w:r>
      <w:r w:rsidRPr="00CE1AF5">
        <w:t xml:space="preserve"> </w:t>
      </w:r>
      <w:r w:rsidRPr="00CE1AF5">
        <w:rPr>
          <w:b/>
        </w:rPr>
        <w:t>11</w:t>
      </w:r>
      <w:r w:rsidRPr="00CE1AF5">
        <w:t>(1): 125-133.</w:t>
      </w:r>
    </w:p>
    <w:p w14:paraId="6028A70C" w14:textId="77777777" w:rsidR="00CE1AF5" w:rsidRPr="00CE1AF5" w:rsidRDefault="00CE1AF5" w:rsidP="00585AC6">
      <w:pPr>
        <w:jc w:val="both"/>
      </w:pPr>
      <w:r w:rsidRPr="00CE1AF5">
        <w:t>16</w:t>
      </w:r>
      <w:r w:rsidRPr="00CE1AF5">
        <w:tab/>
        <w:t xml:space="preserve">Martin, D. M., S. M. McClintock, S. T. Aaronson, A. Alonzo, M. M. Husain, S. H. Lisanby, W. M. McDonald, A. Mohan, S. Nikolin, J. O'Reardon, C. S. Weickert and C. K. Loo (2018). "Pre-treatment attentional processing speed and antidepressant response to transcranial direct current stimulation: Results from an international randomized controlled trial." </w:t>
      </w:r>
      <w:r w:rsidRPr="00CE1AF5">
        <w:rPr>
          <w:u w:val="single"/>
        </w:rPr>
        <w:t>Brain Stimul</w:t>
      </w:r>
      <w:r w:rsidRPr="00CE1AF5">
        <w:t xml:space="preserve"> </w:t>
      </w:r>
      <w:r w:rsidRPr="00CE1AF5">
        <w:rPr>
          <w:b/>
        </w:rPr>
        <w:t>11</w:t>
      </w:r>
      <w:r w:rsidRPr="00CE1AF5">
        <w:t>(6): 1282-1290.</w:t>
      </w:r>
    </w:p>
    <w:p w14:paraId="129D5B9E" w14:textId="77777777" w:rsidR="00CE1AF5" w:rsidRPr="00CE1AF5" w:rsidRDefault="00CE1AF5" w:rsidP="00585AC6">
      <w:pPr>
        <w:jc w:val="both"/>
      </w:pPr>
      <w:r w:rsidRPr="00CE1AF5">
        <w:t>17</w:t>
      </w:r>
      <w:r w:rsidRPr="00CE1AF5">
        <w:tab/>
        <w:t xml:space="preserve">Martinotti, G., M. Lupi, C. Montemitro, A. Miuli, C. Di Natale, M. C. Spano, V. Mancini, M. Lorusso, G. Stigliano, A. Tambelli, F. Di Carlo, L. Di Caprio, S. Fraticelli, E. Chillemi, M. Pettorruso, G. Sepede and M. di Giannantonio (2019). "Transcranial Direct Current Stimulation Reduces Craving in Substance Use Disorders: A Double-blind, Placebo-Controlled Study." </w:t>
      </w:r>
      <w:r w:rsidRPr="00CE1AF5">
        <w:rPr>
          <w:u w:val="single"/>
        </w:rPr>
        <w:t>J ect</w:t>
      </w:r>
      <w:r w:rsidRPr="00CE1AF5">
        <w:t xml:space="preserve"> </w:t>
      </w:r>
      <w:r w:rsidRPr="00CE1AF5">
        <w:rPr>
          <w:b/>
        </w:rPr>
        <w:t>35</w:t>
      </w:r>
      <w:r w:rsidRPr="00CE1AF5">
        <w:t>(3): 207-211.</w:t>
      </w:r>
    </w:p>
    <w:p w14:paraId="39D07139" w14:textId="77777777" w:rsidR="00CE1AF5" w:rsidRPr="00CE1AF5" w:rsidRDefault="00CE1AF5" w:rsidP="00585AC6">
      <w:pPr>
        <w:jc w:val="both"/>
      </w:pPr>
      <w:r w:rsidRPr="00CE1AF5">
        <w:t>18</w:t>
      </w:r>
      <w:r w:rsidRPr="00CE1AF5">
        <w:tab/>
        <w:t xml:space="preserve">Nord, C. L., D. C. Halahakoon, T. Limbachya, C. Charpentier, N. Lally, V. Walsh, J. Leibowitz, S. Pilling and J. P. Roiser (2019). "Neural predictors </w:t>
      </w:r>
      <w:r w:rsidRPr="00CE1AF5">
        <w:lastRenderedPageBreak/>
        <w:t xml:space="preserve">of treatment response to brain stimulation and psychological therapy in depression: a double-blind randomized controlled trial." </w:t>
      </w:r>
      <w:r w:rsidRPr="00CE1AF5">
        <w:rPr>
          <w:u w:val="single"/>
        </w:rPr>
        <w:t>Neuropsychopharmacology</w:t>
      </w:r>
      <w:r w:rsidRPr="00CE1AF5">
        <w:t xml:space="preserve"> </w:t>
      </w:r>
      <w:r w:rsidRPr="00CE1AF5">
        <w:rPr>
          <w:b/>
        </w:rPr>
        <w:t>44</w:t>
      </w:r>
      <w:r w:rsidRPr="00CE1AF5">
        <w:t>(9): 1613-1622.</w:t>
      </w:r>
    </w:p>
    <w:p w14:paraId="0C9473B9" w14:textId="77777777" w:rsidR="00CE1AF5" w:rsidRPr="00CE1AF5" w:rsidRDefault="00CE1AF5" w:rsidP="00585AC6">
      <w:pPr>
        <w:jc w:val="both"/>
      </w:pPr>
      <w:r w:rsidRPr="00CE1AF5">
        <w:t>19</w:t>
      </w:r>
      <w:r w:rsidRPr="00CE1AF5">
        <w:tab/>
        <w:t xml:space="preserve">Pal, N., R. Maire, M. A. Stephan, F. R. Herrmann and D. H. Benninger (2015). "Transcranial Direct Current Stimulation for the Treatment of Chronic Tinnitus: A Randomized Controlled Study." </w:t>
      </w:r>
      <w:r w:rsidRPr="00CE1AF5">
        <w:rPr>
          <w:u w:val="single"/>
        </w:rPr>
        <w:t>Brain Stimulation</w:t>
      </w:r>
      <w:r w:rsidRPr="00CE1AF5">
        <w:t xml:space="preserve"> </w:t>
      </w:r>
      <w:r w:rsidRPr="00CE1AF5">
        <w:rPr>
          <w:b/>
        </w:rPr>
        <w:t>8</w:t>
      </w:r>
      <w:r w:rsidRPr="00CE1AF5">
        <w:t>(6): 1101-1107.</w:t>
      </w:r>
    </w:p>
    <w:p w14:paraId="362835C8" w14:textId="77777777" w:rsidR="00CE1AF5" w:rsidRPr="00CE1AF5" w:rsidRDefault="00CE1AF5" w:rsidP="00585AC6">
      <w:pPr>
        <w:jc w:val="both"/>
      </w:pPr>
      <w:r w:rsidRPr="00CE1AF5">
        <w:t>20</w:t>
      </w:r>
      <w:r w:rsidRPr="00CE1AF5">
        <w:tab/>
        <w:t xml:space="preserve">Palm, U., C. Schiller, Z. Fintescu, M. Obermeier, D. Keeser, E. Reisinger, O. Pogarell, M. A. Nitsche, H. J. Möller and F. Padberg (2012). "Transcranial direct current stimulation in treatment resistant depression: A randomized double-blind, placebo-controlled study." </w:t>
      </w:r>
      <w:r w:rsidRPr="00CE1AF5">
        <w:rPr>
          <w:u w:val="single"/>
        </w:rPr>
        <w:t>Brain Stimulation</w:t>
      </w:r>
      <w:r w:rsidRPr="00CE1AF5">
        <w:t xml:space="preserve"> </w:t>
      </w:r>
      <w:r w:rsidRPr="00CE1AF5">
        <w:rPr>
          <w:b/>
        </w:rPr>
        <w:t>5</w:t>
      </w:r>
      <w:r w:rsidRPr="00CE1AF5">
        <w:t>(3): 242-251.</w:t>
      </w:r>
    </w:p>
    <w:p w14:paraId="3FA40EA0" w14:textId="77777777" w:rsidR="00CE1AF5" w:rsidRPr="00CE1AF5" w:rsidRDefault="00CE1AF5" w:rsidP="00585AC6">
      <w:pPr>
        <w:jc w:val="both"/>
      </w:pPr>
      <w:r w:rsidRPr="00CE1AF5">
        <w:t>21</w:t>
      </w:r>
      <w:r w:rsidRPr="00CE1AF5">
        <w:tab/>
        <w:t xml:space="preserve">Harvey, M. P., D. Lorrain, M. Martel, K. Bergeron-Vezina, F. Houde, M. Séguin and G. Léonard (2017). "Can we improve pain and sleep in elderly individuals with transcranial direct current stimulation? - Results from a randomized controlled pilot study." </w:t>
      </w:r>
      <w:r w:rsidRPr="00CE1AF5">
        <w:rPr>
          <w:u w:val="single"/>
        </w:rPr>
        <w:t>Clin Interv Aging</w:t>
      </w:r>
      <w:r w:rsidRPr="00CE1AF5">
        <w:t xml:space="preserve"> </w:t>
      </w:r>
      <w:r w:rsidRPr="00CE1AF5">
        <w:rPr>
          <w:b/>
        </w:rPr>
        <w:t>12</w:t>
      </w:r>
      <w:r w:rsidRPr="00CE1AF5">
        <w:t>: 937-947.</w:t>
      </w:r>
    </w:p>
    <w:p w14:paraId="13D1E938" w14:textId="77777777" w:rsidR="00CE1AF5" w:rsidRPr="00CE1AF5" w:rsidRDefault="00CE1AF5" w:rsidP="00585AC6">
      <w:pPr>
        <w:jc w:val="both"/>
      </w:pPr>
      <w:r w:rsidRPr="00CE1AF5">
        <w:t>22</w:t>
      </w:r>
      <w:r w:rsidRPr="00CE1AF5">
        <w:tab/>
        <w:t xml:space="preserve">Pavlova, E. L., A. A. Menshikova, R. V. Semenov, E. N. Bocharnikova, G. N. Gotovtseva, T. A. Druzhkova, A. G. Gersamia, A. A. Gudkova and A. B. Guekht (2018). "Transcranial direct current stimulation of 20- and 30-minutes combined with sertraline for the treatment of depression." </w:t>
      </w:r>
      <w:r w:rsidRPr="00CE1AF5">
        <w:rPr>
          <w:u w:val="single"/>
        </w:rPr>
        <w:t>Prog Neuropsychopharmacol Biol Psychiatry</w:t>
      </w:r>
      <w:r w:rsidRPr="00CE1AF5">
        <w:t xml:space="preserve"> </w:t>
      </w:r>
      <w:r w:rsidRPr="00CE1AF5">
        <w:rPr>
          <w:b/>
        </w:rPr>
        <w:t>82</w:t>
      </w:r>
      <w:r w:rsidRPr="00CE1AF5">
        <w:t>: 31-38.</w:t>
      </w:r>
    </w:p>
    <w:p w14:paraId="76ECBBB1" w14:textId="77777777" w:rsidR="00CE1AF5" w:rsidRPr="00CE1AF5" w:rsidRDefault="00CE1AF5" w:rsidP="00585AC6">
      <w:pPr>
        <w:jc w:val="both"/>
      </w:pPr>
      <w:r w:rsidRPr="00CE1AF5">
        <w:t>23</w:t>
      </w:r>
      <w:r w:rsidRPr="00CE1AF5">
        <w:tab/>
        <w:t xml:space="preserve">Salehinejad, M. A., E. Ghanavai, R. Rostami and V. Nejati (2017). "Cognitive control dysfunction in emotion dysregulation and psychopathology of major depression (MD): Evidence from transcranial brain stimulation of the dorsolateral prefrontal cortex (DLPFC)." </w:t>
      </w:r>
      <w:r w:rsidRPr="00CE1AF5">
        <w:rPr>
          <w:u w:val="single"/>
        </w:rPr>
        <w:t>Journal of Affective Disorders</w:t>
      </w:r>
      <w:r w:rsidRPr="00CE1AF5">
        <w:t xml:space="preserve"> </w:t>
      </w:r>
      <w:r w:rsidRPr="00CE1AF5">
        <w:rPr>
          <w:b/>
        </w:rPr>
        <w:t>210</w:t>
      </w:r>
      <w:r w:rsidRPr="00CE1AF5">
        <w:t>: 241-248.</w:t>
      </w:r>
    </w:p>
    <w:p w14:paraId="72E977E6" w14:textId="77777777" w:rsidR="00CE1AF5" w:rsidRPr="00CE1AF5" w:rsidRDefault="00CE1AF5" w:rsidP="00585AC6">
      <w:pPr>
        <w:jc w:val="both"/>
      </w:pPr>
      <w:r w:rsidRPr="00CE1AF5">
        <w:t>24</w:t>
      </w:r>
      <w:r w:rsidRPr="00CE1AF5">
        <w:tab/>
        <w:t xml:space="preserve">Sampaio, B., G. Tortella, L. Borrione, A. H. Moffa, R. Machado-Vieira, E. Cretaz, A. F. Da Silva, R. Fraguas, L. V. Aparício, I. Klein, B. Lafer, S. Goerigk, I. M. Benseñor, P. A. Lotufo, W. F. Gattaz and A. R. Brunoni (2018). "Efficacy and safety of transcranial direct current stimulation as an add-on treatment for bipolar depression: A randomized clinical trial." </w:t>
      </w:r>
      <w:r w:rsidRPr="00CE1AF5">
        <w:rPr>
          <w:u w:val="single"/>
        </w:rPr>
        <w:t>JAMA Psychiatry</w:t>
      </w:r>
      <w:r w:rsidRPr="00CE1AF5">
        <w:t xml:space="preserve"> </w:t>
      </w:r>
      <w:r w:rsidRPr="00CE1AF5">
        <w:rPr>
          <w:b/>
        </w:rPr>
        <w:t>75</w:t>
      </w:r>
      <w:r w:rsidRPr="00CE1AF5">
        <w:t>(2): 158-166.</w:t>
      </w:r>
    </w:p>
    <w:p w14:paraId="01A9A37A" w14:textId="77777777" w:rsidR="00CE1AF5" w:rsidRPr="00CE1AF5" w:rsidRDefault="00CE1AF5" w:rsidP="00585AC6">
      <w:pPr>
        <w:jc w:val="both"/>
      </w:pPr>
      <w:r w:rsidRPr="00CE1AF5">
        <w:t>25</w:t>
      </w:r>
      <w:r w:rsidRPr="00CE1AF5">
        <w:tab/>
        <w:t xml:space="preserve">Sharafi, E., A. Taghva, M. Arbabi, A. Dadarkhah and J. Ghaderi (2019). "Transcranial Direct Current Stimulation for Treatment-Resistant Major Depression: A Double-Blind Randomized Sham-Controlled Trial." </w:t>
      </w:r>
      <w:r w:rsidRPr="00CE1AF5">
        <w:rPr>
          <w:u w:val="single"/>
        </w:rPr>
        <w:t>Clin EEG Neurosci</w:t>
      </w:r>
      <w:r w:rsidRPr="00CE1AF5">
        <w:t xml:space="preserve"> </w:t>
      </w:r>
      <w:r w:rsidRPr="00CE1AF5">
        <w:rPr>
          <w:b/>
        </w:rPr>
        <w:t>50</w:t>
      </w:r>
      <w:r w:rsidRPr="00CE1AF5">
        <w:t>(6): 375-382.</w:t>
      </w:r>
    </w:p>
    <w:p w14:paraId="63F1289B" w14:textId="77777777" w:rsidR="00CE1AF5" w:rsidRPr="00CE1AF5" w:rsidRDefault="00CE1AF5" w:rsidP="00585AC6">
      <w:pPr>
        <w:jc w:val="both"/>
      </w:pPr>
      <w:r w:rsidRPr="00CE1AF5">
        <w:t>26</w:t>
      </w:r>
      <w:r w:rsidRPr="00CE1AF5">
        <w:tab/>
        <w:t xml:space="preserve">Taremian, F., S. Nazari, L. Moradveisi and R. Moloodi (2019). "Transcranial Direct Current Stimulation on Opium Craving, Depression, and Anxiety: A Preliminary Study." </w:t>
      </w:r>
      <w:r w:rsidRPr="00CE1AF5">
        <w:rPr>
          <w:u w:val="single"/>
        </w:rPr>
        <w:t>J ect</w:t>
      </w:r>
      <w:r w:rsidRPr="00CE1AF5">
        <w:t xml:space="preserve"> </w:t>
      </w:r>
      <w:r w:rsidRPr="00CE1AF5">
        <w:rPr>
          <w:b/>
        </w:rPr>
        <w:t>35</w:t>
      </w:r>
      <w:r w:rsidRPr="00CE1AF5">
        <w:t>(3): 201-206.</w:t>
      </w:r>
    </w:p>
    <w:p w14:paraId="35AF9F5F" w14:textId="77777777" w:rsidR="00CE1AF5" w:rsidRPr="00CE1AF5" w:rsidRDefault="00CE1AF5" w:rsidP="00585AC6">
      <w:pPr>
        <w:jc w:val="both"/>
      </w:pPr>
      <w:r w:rsidRPr="00CE1AF5">
        <w:t>27</w:t>
      </w:r>
      <w:r w:rsidRPr="00CE1AF5">
        <w:tab/>
        <w:t xml:space="preserve">Valiengo, L. C., A. C. Goulart, J. F. de Oliveira, I. M. Benseñor, P. A. Lotufo and A. R. Brunoni (2017). "Transcranial direct current stimulation </w:t>
      </w:r>
      <w:r w:rsidRPr="00CE1AF5">
        <w:lastRenderedPageBreak/>
        <w:t xml:space="preserve">for the treatment of post-stroke depression: results from a randomised, sham-controlled, double-blinded trial." </w:t>
      </w:r>
      <w:r w:rsidRPr="00CE1AF5">
        <w:rPr>
          <w:u w:val="single"/>
        </w:rPr>
        <w:t>J Neurol Neurosurg Psychiatry</w:t>
      </w:r>
      <w:r w:rsidRPr="00CE1AF5">
        <w:t xml:space="preserve"> </w:t>
      </w:r>
      <w:r w:rsidRPr="00CE1AF5">
        <w:rPr>
          <w:b/>
        </w:rPr>
        <w:t>88</w:t>
      </w:r>
      <w:r w:rsidRPr="00CE1AF5">
        <w:t>(2): 170-175.</w:t>
      </w:r>
    </w:p>
    <w:p w14:paraId="2D81D562" w14:textId="77777777" w:rsidR="00CE1AF5" w:rsidRPr="00CE1AF5" w:rsidRDefault="00CE1AF5" w:rsidP="00585AC6">
      <w:pPr>
        <w:jc w:val="both"/>
      </w:pPr>
      <w:r w:rsidRPr="00CE1AF5">
        <w:t>28</w:t>
      </w:r>
      <w:r w:rsidRPr="00CE1AF5">
        <w:tab/>
        <w:t xml:space="preserve">Vigod, S. N., K. E. Murphy, C. L. Dennis, T. F. Oberlander, J. G. Ray, Z. J. Daskalakis and D. M. Blumberger (2019). "Transcranial direct current stimulation (tDCS) for depression in pregnancy: A pilot randomized controlled trial." </w:t>
      </w:r>
      <w:r w:rsidRPr="00CE1AF5">
        <w:rPr>
          <w:u w:val="single"/>
        </w:rPr>
        <w:t>Brain Stimul</w:t>
      </w:r>
      <w:r w:rsidRPr="00CE1AF5">
        <w:t xml:space="preserve"> </w:t>
      </w:r>
      <w:r w:rsidRPr="00CE1AF5">
        <w:rPr>
          <w:b/>
        </w:rPr>
        <w:t>12</w:t>
      </w:r>
      <w:r w:rsidRPr="00CE1AF5">
        <w:t>(6): 1475-1483.</w:t>
      </w:r>
    </w:p>
    <w:p w14:paraId="68E3CA38" w14:textId="77777777" w:rsidR="00CE1AF5" w:rsidRPr="00CE1AF5" w:rsidRDefault="00CE1AF5" w:rsidP="00585AC6">
      <w:pPr>
        <w:jc w:val="both"/>
      </w:pPr>
      <w:r w:rsidRPr="00CE1AF5">
        <w:t>29</w:t>
      </w:r>
      <w:r w:rsidRPr="00CE1AF5">
        <w:tab/>
        <w:t xml:space="preserve">Welch, E. S., A. Weigand, J. E. Hooker, N. S. Philip, A. R. Tyrka, D. Z. Press and L. L. Carpenter (2019). "Feasibility of Computerized Cognitive-Behavioral Therapy Combined With Bifrontal Transcranial Direct Current Stimulation for Treatment of Major Depression." </w:t>
      </w:r>
      <w:r w:rsidRPr="00CE1AF5">
        <w:rPr>
          <w:u w:val="single"/>
        </w:rPr>
        <w:t>Neuromodulation</w:t>
      </w:r>
      <w:r w:rsidRPr="00CE1AF5">
        <w:t xml:space="preserve"> </w:t>
      </w:r>
      <w:r w:rsidRPr="00CE1AF5">
        <w:rPr>
          <w:b/>
        </w:rPr>
        <w:t>22</w:t>
      </w:r>
      <w:r w:rsidRPr="00CE1AF5">
        <w:t>(8): 898-903.</w:t>
      </w:r>
    </w:p>
    <w:p w14:paraId="05D1BA56" w14:textId="77777777" w:rsidR="00CE1AF5" w:rsidRPr="00CE1AF5" w:rsidRDefault="00CE1AF5" w:rsidP="00585AC6">
      <w:pPr>
        <w:jc w:val="both"/>
      </w:pPr>
      <w:r w:rsidRPr="00CE1AF5">
        <w:t>30</w:t>
      </w:r>
      <w:r w:rsidRPr="00CE1AF5">
        <w:tab/>
        <w:t xml:space="preserve">Young, J., M. Zoghi, F. Khan and M. P. Galea (2020). "The Effect of Transcranial Direct Current Stimulation on Chronic Neuropathic Pain in Patients with Multiple Sclerosis: Randomized Controlled Trial." </w:t>
      </w:r>
      <w:r w:rsidRPr="00CE1AF5">
        <w:rPr>
          <w:u w:val="single"/>
        </w:rPr>
        <w:t>Pain Med</w:t>
      </w:r>
      <w:r w:rsidRPr="00CE1AF5">
        <w:t>.</w:t>
      </w:r>
    </w:p>
    <w:p w14:paraId="59E62F9C" w14:textId="77777777" w:rsidR="00CE1AF5" w:rsidRPr="00CE1AF5" w:rsidRDefault="00CE1AF5" w:rsidP="00585AC6">
      <w:pPr>
        <w:jc w:val="both"/>
      </w:pPr>
      <w:r w:rsidRPr="00CE1AF5">
        <w:t>31</w:t>
      </w:r>
      <w:r w:rsidRPr="00CE1AF5">
        <w:tab/>
        <w:t xml:space="preserve">Zhou, Q., C. Yu, H. Yu, Y. Zhang, Z. Liu, Z. Hu, T. F. Yuan and D. Zhou (2020). "The effects of repeated transcranial direct current stimulation on sleep quality and depression symptoms in patients with major depression and insomnia." </w:t>
      </w:r>
      <w:r w:rsidRPr="00CE1AF5">
        <w:rPr>
          <w:u w:val="single"/>
        </w:rPr>
        <w:t>Sleep Medicine</w:t>
      </w:r>
      <w:r w:rsidRPr="00CE1AF5">
        <w:t xml:space="preserve"> </w:t>
      </w:r>
      <w:r w:rsidRPr="00CE1AF5">
        <w:rPr>
          <w:b/>
        </w:rPr>
        <w:t>70</w:t>
      </w:r>
      <w:r w:rsidRPr="00CE1AF5">
        <w:t>: 17-26.</w:t>
      </w:r>
    </w:p>
    <w:p w14:paraId="6EBD609D" w14:textId="77777777" w:rsidR="00CE1AF5" w:rsidRPr="00CE1AF5" w:rsidRDefault="00CE1AF5" w:rsidP="00585AC6">
      <w:pPr>
        <w:jc w:val="both"/>
      </w:pPr>
      <w:r w:rsidRPr="00CE1AF5">
        <w:t>32</w:t>
      </w:r>
      <w:r w:rsidRPr="00CE1AF5">
        <w:tab/>
        <w:t xml:space="preserve">Blumberger, D. M., L. C. Tran, P. B. Fitzgerald, K. E. Hoy and Z. J. Daskalakis (2012). "A randomized double-blind sham-controlled study of transcranial direct current stimulation for treatment-resistant major depression." </w:t>
      </w:r>
      <w:r w:rsidRPr="00CE1AF5">
        <w:rPr>
          <w:u w:val="single"/>
        </w:rPr>
        <w:t>Front Psychiatry</w:t>
      </w:r>
      <w:r w:rsidRPr="00CE1AF5">
        <w:t xml:space="preserve"> </w:t>
      </w:r>
      <w:r w:rsidRPr="00CE1AF5">
        <w:rPr>
          <w:b/>
        </w:rPr>
        <w:t>3</w:t>
      </w:r>
      <w:r w:rsidRPr="00CE1AF5">
        <w:t>: 74.</w:t>
      </w:r>
    </w:p>
    <w:p w14:paraId="72306B48" w14:textId="77777777" w:rsidR="00CE1AF5" w:rsidRPr="00CE1AF5" w:rsidRDefault="00CE1AF5" w:rsidP="00585AC6">
      <w:pPr>
        <w:jc w:val="both"/>
      </w:pPr>
      <w:r w:rsidRPr="00CE1AF5">
        <w:t>33</w:t>
      </w:r>
      <w:r w:rsidRPr="00CE1AF5">
        <w:tab/>
        <w:t xml:space="preserve">Mayur, P., R. Howari, K. Byth and R. Vannitamby (2018). "Concomitant Transcranial Direct Current Stimulation With Ultrabrief Electroconvulsive Therapy: A 2-Week Double-Blind Randomized Sham-Controlled Trial." </w:t>
      </w:r>
      <w:r w:rsidRPr="00CE1AF5">
        <w:rPr>
          <w:u w:val="single"/>
        </w:rPr>
        <w:t>J ect</w:t>
      </w:r>
      <w:r w:rsidRPr="00CE1AF5">
        <w:t xml:space="preserve"> </w:t>
      </w:r>
      <w:r w:rsidRPr="00CE1AF5">
        <w:rPr>
          <w:b/>
        </w:rPr>
        <w:t>34</w:t>
      </w:r>
      <w:r w:rsidRPr="00CE1AF5">
        <w:t>(4): 291-295.</w:t>
      </w:r>
    </w:p>
    <w:p w14:paraId="469099EC" w14:textId="77777777" w:rsidR="00CE1AF5" w:rsidRPr="00CE1AF5" w:rsidRDefault="00CE1AF5" w:rsidP="00585AC6">
      <w:pPr>
        <w:jc w:val="both"/>
      </w:pPr>
      <w:r w:rsidRPr="00CE1AF5">
        <w:t>34</w:t>
      </w:r>
      <w:r w:rsidRPr="00CE1AF5">
        <w:tab/>
        <w:t xml:space="preserve">Vanderhasselt, M. A., R. De Raedt, V. Namur, P. A. Lotufo, I. M. Bensenor, P. S. Boggio and A. R. Brunoni (2015). "Transcranial electric stimulation and neurocognitive training in clinically depressed patients: a pilot study of the effects on rumination." </w:t>
      </w:r>
      <w:r w:rsidRPr="00CE1AF5">
        <w:rPr>
          <w:u w:val="single"/>
        </w:rPr>
        <w:t>Prog Neuropsychopharmacol Biol Psychiatry</w:t>
      </w:r>
      <w:r w:rsidRPr="00CE1AF5">
        <w:t xml:space="preserve"> </w:t>
      </w:r>
      <w:r w:rsidRPr="00CE1AF5">
        <w:rPr>
          <w:b/>
        </w:rPr>
        <w:t>57</w:t>
      </w:r>
      <w:r w:rsidRPr="00CE1AF5">
        <w:t>: 93-99.</w:t>
      </w:r>
    </w:p>
    <w:p w14:paraId="346DDAD0" w14:textId="77777777" w:rsidR="00CE1AF5" w:rsidRPr="00CE1AF5" w:rsidRDefault="00CE1AF5" w:rsidP="00585AC6">
      <w:pPr>
        <w:jc w:val="both"/>
      </w:pPr>
      <w:r w:rsidRPr="00CE1AF5">
        <w:t>35</w:t>
      </w:r>
      <w:r w:rsidRPr="00CE1AF5">
        <w:tab/>
        <w:t xml:space="preserve">Pohl, H., M. Moisa, H. H. Jung, K. Brenner, J. Aschmann, F. Riederer, C. C. Ruff, J. Schoenen, R. Luechinger, L. Widmer, J. A. Petersen, A. R. Gantenbein, P. S. Sandor and L. Michels (2020). "Long-Term Effects of Self-Administered Transcranial Direct Current Stimulation in Episodic Migraine Prevention: Results of a Randomized Controlled Trial." </w:t>
      </w:r>
      <w:r w:rsidRPr="00CE1AF5">
        <w:rPr>
          <w:u w:val="single"/>
        </w:rPr>
        <w:t>Neuromodulation</w:t>
      </w:r>
      <w:r w:rsidRPr="00CE1AF5">
        <w:t>.</w:t>
      </w:r>
    </w:p>
    <w:p w14:paraId="75701C80" w14:textId="77777777" w:rsidR="00CE1AF5" w:rsidRPr="00CE1AF5" w:rsidRDefault="00CE1AF5" w:rsidP="00585AC6">
      <w:pPr>
        <w:jc w:val="both"/>
      </w:pPr>
      <w:r w:rsidRPr="00CE1AF5">
        <w:t>36</w:t>
      </w:r>
      <w:r w:rsidRPr="00CE1AF5">
        <w:tab/>
        <w:t xml:space="preserve">Mariano, T. Y., F. W. Burgess, M. Bowker, J. Kirschner, M. Van't Wout-Frank, R. N. Jones, C. W. Halladay, M. Stein and B. D. Greenberg (2019). "Transcranial Direct Current Stimulation for Affective Symptoms and Functioning in Chronic Low Back Pain: A Pilot Double-Blinded, Randomized, </w:t>
      </w:r>
      <w:r w:rsidRPr="00CE1AF5">
        <w:lastRenderedPageBreak/>
        <w:t xml:space="preserve">Placebo-Controlled Trial." </w:t>
      </w:r>
      <w:r w:rsidRPr="00CE1AF5">
        <w:rPr>
          <w:u w:val="single"/>
        </w:rPr>
        <w:t>Pain Med</w:t>
      </w:r>
      <w:r w:rsidRPr="00CE1AF5">
        <w:t xml:space="preserve"> </w:t>
      </w:r>
      <w:r w:rsidRPr="00CE1AF5">
        <w:rPr>
          <w:b/>
        </w:rPr>
        <w:t>20</w:t>
      </w:r>
      <w:r w:rsidRPr="00CE1AF5">
        <w:t>(6): 1166-1177.</w:t>
      </w:r>
    </w:p>
    <w:p w14:paraId="69024A84" w14:textId="77777777" w:rsidR="00CE1AF5" w:rsidRPr="00CE1AF5" w:rsidRDefault="00CE1AF5" w:rsidP="00585AC6">
      <w:pPr>
        <w:jc w:val="both"/>
      </w:pPr>
      <w:r w:rsidRPr="00CE1AF5">
        <w:t>37</w:t>
      </w:r>
      <w:r w:rsidRPr="00CE1AF5">
        <w:tab/>
        <w:t xml:space="preserve">Lisoni, J., P. Miotto, S. Barlati, S. Calza, A. Crescini, G. Deste, E. Sacchetti and A. Vita (2020). "Change in core symptoms of borderline personality disorder by tDCS: A pilot study." </w:t>
      </w:r>
      <w:r w:rsidRPr="00CE1AF5">
        <w:rPr>
          <w:u w:val="single"/>
        </w:rPr>
        <w:t>Psychiatry Res</w:t>
      </w:r>
      <w:r w:rsidRPr="00CE1AF5">
        <w:t xml:space="preserve"> </w:t>
      </w:r>
      <w:r w:rsidRPr="00CE1AF5">
        <w:rPr>
          <w:b/>
        </w:rPr>
        <w:t>291</w:t>
      </w:r>
      <w:r w:rsidRPr="00CE1AF5">
        <w:t>: 113261.</w:t>
      </w:r>
    </w:p>
    <w:p w14:paraId="17F19913" w14:textId="77777777" w:rsidR="00CE1AF5" w:rsidRPr="00CE1AF5" w:rsidRDefault="00CE1AF5" w:rsidP="00585AC6">
      <w:pPr>
        <w:jc w:val="both"/>
      </w:pPr>
      <w:r w:rsidRPr="00CE1AF5">
        <w:t>38</w:t>
      </w:r>
      <w:r w:rsidRPr="00CE1AF5">
        <w:tab/>
        <w:t xml:space="preserve">Mori, F., C. Codecà, H. Kusayanagi, F. Monteleone, F. Buttari, S. Fiore, G. Bernardi, G. Koch and D. Centonze (2010). "Effects of Anodal Transcranial Direct Current Stimulation on Chronic Neuropathic Pain in Patients With Multiple Sclerosis." </w:t>
      </w:r>
      <w:r w:rsidRPr="00CE1AF5">
        <w:rPr>
          <w:u w:val="single"/>
        </w:rPr>
        <w:t>The Journal of Pain</w:t>
      </w:r>
      <w:r w:rsidRPr="00CE1AF5">
        <w:t xml:space="preserve"> </w:t>
      </w:r>
      <w:r w:rsidRPr="00CE1AF5">
        <w:rPr>
          <w:b/>
        </w:rPr>
        <w:t>11</w:t>
      </w:r>
      <w:r w:rsidRPr="00CE1AF5">
        <w:t>(5): 436-442.</w:t>
      </w:r>
    </w:p>
    <w:p w14:paraId="2A8A2FB1" w14:textId="77777777" w:rsidR="00CE1AF5" w:rsidRPr="00CE1AF5" w:rsidRDefault="00CE1AF5" w:rsidP="00585AC6">
      <w:pPr>
        <w:jc w:val="both"/>
      </w:pPr>
      <w:r w:rsidRPr="00CE1AF5">
        <w:t>39</w:t>
      </w:r>
      <w:r w:rsidRPr="00CE1AF5">
        <w:tab/>
        <w:t xml:space="preserve">Segrave, R. A., S. Arnold, K. Hoy and P. B. Fitzgerald (2014). "Concurrent cognitive control training augments the antidepressant efficacy of tDCS: a pilot study." </w:t>
      </w:r>
      <w:r w:rsidRPr="00CE1AF5">
        <w:rPr>
          <w:u w:val="single"/>
        </w:rPr>
        <w:t>Brain Stimul</w:t>
      </w:r>
      <w:r w:rsidRPr="00CE1AF5">
        <w:t xml:space="preserve"> </w:t>
      </w:r>
      <w:r w:rsidRPr="00CE1AF5">
        <w:rPr>
          <w:b/>
        </w:rPr>
        <w:t>7</w:t>
      </w:r>
      <w:r w:rsidRPr="00CE1AF5">
        <w:t>(2): 325-331.</w:t>
      </w:r>
    </w:p>
    <w:p w14:paraId="12545F36" w14:textId="77777777" w:rsidR="00CE1AF5" w:rsidRPr="00CE1AF5" w:rsidRDefault="00CE1AF5" w:rsidP="00585AC6">
      <w:pPr>
        <w:jc w:val="both"/>
      </w:pPr>
      <w:r w:rsidRPr="00CE1AF5">
        <w:t>40</w:t>
      </w:r>
      <w:r w:rsidRPr="00CE1AF5">
        <w:tab/>
        <w:t xml:space="preserve">Rose, K. M., A. G. Taylor and C. Bourguignon (2009). "Effects of cranial electrical stimulation on sleep disturbances, depressive symptoms, and caregiving appraisal in spousal caregivers of persons with Alzheimer's disease." </w:t>
      </w:r>
      <w:r w:rsidRPr="00CE1AF5">
        <w:rPr>
          <w:u w:val="single"/>
        </w:rPr>
        <w:t>Appl Nurs Res</w:t>
      </w:r>
      <w:r w:rsidRPr="00CE1AF5">
        <w:t xml:space="preserve"> </w:t>
      </w:r>
      <w:r w:rsidRPr="00CE1AF5">
        <w:rPr>
          <w:b/>
        </w:rPr>
        <w:t>22</w:t>
      </w:r>
      <w:r w:rsidRPr="00CE1AF5">
        <w:t>(2): 119-125.</w:t>
      </w:r>
    </w:p>
    <w:p w14:paraId="49D56026" w14:textId="77777777" w:rsidR="00CE1AF5" w:rsidRPr="00CE1AF5" w:rsidRDefault="00CE1AF5" w:rsidP="00585AC6">
      <w:pPr>
        <w:jc w:val="both"/>
      </w:pPr>
      <w:r w:rsidRPr="00CE1AF5">
        <w:t>41</w:t>
      </w:r>
      <w:r w:rsidRPr="00CE1AF5">
        <w:tab/>
        <w:t xml:space="preserve">Bhardwaj, M., N. Arumugam and S. Gambhir (2018). "Efficacy of Cranial Electrical Stimulation and Rational Emotive Behavior Therapy in Improving Psychological Illness among Chronic Stroke Survivors: A Pilot Randomized Controlled Trial." </w:t>
      </w:r>
      <w:r w:rsidRPr="00CE1AF5">
        <w:rPr>
          <w:u w:val="single"/>
        </w:rPr>
        <w:t>Ann Indian Acad Neurol</w:t>
      </w:r>
      <w:r w:rsidRPr="00CE1AF5">
        <w:t xml:space="preserve"> </w:t>
      </w:r>
      <w:r w:rsidRPr="00CE1AF5">
        <w:rPr>
          <w:b/>
        </w:rPr>
        <w:t>21</w:t>
      </w:r>
      <w:r w:rsidRPr="00CE1AF5">
        <w:t>(3): 188-192.</w:t>
      </w:r>
    </w:p>
    <w:p w14:paraId="19D6813A" w14:textId="77777777" w:rsidR="00CE1AF5" w:rsidRPr="00CE1AF5" w:rsidRDefault="00CE1AF5" w:rsidP="00585AC6">
      <w:pPr>
        <w:jc w:val="both"/>
      </w:pPr>
      <w:r w:rsidRPr="00CE1AF5">
        <w:t>42</w:t>
      </w:r>
      <w:r w:rsidRPr="00CE1AF5">
        <w:tab/>
        <w:t xml:space="preserve">Mischoulon, D., M. F. De Jong, O. V. Vitolo, C. Cusin, C. M. Dording, A. S. Yeung, K. Durham, S. R. Parkin, M. Fava and D. D. Dougherty (2015). "Efficacy and safety of a form of cranial electrical stimulation (CES) as an add-on intervention for treatment-resistant major depressive disorder: A three week double blind pilot study." </w:t>
      </w:r>
      <w:r w:rsidRPr="00CE1AF5">
        <w:rPr>
          <w:u w:val="single"/>
        </w:rPr>
        <w:t>J Psychiatr Res</w:t>
      </w:r>
      <w:r w:rsidRPr="00CE1AF5">
        <w:t xml:space="preserve"> </w:t>
      </w:r>
      <w:r w:rsidRPr="00CE1AF5">
        <w:rPr>
          <w:b/>
        </w:rPr>
        <w:t>70</w:t>
      </w:r>
      <w:r w:rsidRPr="00CE1AF5">
        <w:t>: 98-105.</w:t>
      </w:r>
    </w:p>
    <w:p w14:paraId="5528455E" w14:textId="77777777" w:rsidR="00CE1AF5" w:rsidRPr="00CE1AF5" w:rsidRDefault="00CE1AF5" w:rsidP="00585AC6">
      <w:pPr>
        <w:jc w:val="both"/>
      </w:pPr>
      <w:r w:rsidRPr="00CE1AF5">
        <w:t>43</w:t>
      </w:r>
      <w:r w:rsidRPr="00CE1AF5">
        <w:tab/>
        <w:t xml:space="preserve">Turner, M. D. (2014). </w:t>
      </w:r>
      <w:r w:rsidRPr="00CE1AF5">
        <w:rPr>
          <w:u w:val="single"/>
        </w:rPr>
        <w:t>Efficacy of cranial electrotherapy stimulation in the treatment of depression: A pilot study</w:t>
      </w:r>
      <w:r w:rsidRPr="00CE1AF5">
        <w:t>.</w:t>
      </w:r>
    </w:p>
    <w:p w14:paraId="04FA02F1" w14:textId="77777777" w:rsidR="00CE1AF5" w:rsidRPr="00CE1AF5" w:rsidRDefault="00CE1AF5" w:rsidP="00585AC6">
      <w:pPr>
        <w:jc w:val="both"/>
      </w:pPr>
      <w:r w:rsidRPr="00CE1AF5">
        <w:t>44</w:t>
      </w:r>
      <w:r w:rsidRPr="00CE1AF5">
        <w:tab/>
        <w:t xml:space="preserve">Rosenthal, S. H. (1972). "Electrosleep: a double-blind clinical study." </w:t>
      </w:r>
      <w:r w:rsidRPr="00CE1AF5">
        <w:rPr>
          <w:u w:val="single"/>
        </w:rPr>
        <w:t>Biol Psychiatry</w:t>
      </w:r>
      <w:r w:rsidRPr="00CE1AF5">
        <w:t xml:space="preserve"> </w:t>
      </w:r>
      <w:r w:rsidRPr="00CE1AF5">
        <w:rPr>
          <w:b/>
        </w:rPr>
        <w:t>4</w:t>
      </w:r>
      <w:r w:rsidRPr="00CE1AF5">
        <w:t>(2): 179-185.</w:t>
      </w:r>
    </w:p>
    <w:p w14:paraId="064F7839" w14:textId="77777777" w:rsidR="00CE1AF5" w:rsidRPr="00CE1AF5" w:rsidRDefault="00CE1AF5" w:rsidP="00585AC6">
      <w:pPr>
        <w:jc w:val="both"/>
      </w:pPr>
      <w:r w:rsidRPr="00CE1AF5">
        <w:t>45</w:t>
      </w:r>
      <w:r w:rsidRPr="00CE1AF5">
        <w:tab/>
        <w:t xml:space="preserve">Scallet, A., C. R. Cloninger and E. Othmer (1976). "The management of chronic hysteria: a review and double-blind trial of electrosleep and other relaxation methods." </w:t>
      </w:r>
      <w:r w:rsidRPr="00CE1AF5">
        <w:rPr>
          <w:u w:val="single"/>
        </w:rPr>
        <w:t>Dis Nerv Syst</w:t>
      </w:r>
      <w:r w:rsidRPr="00CE1AF5">
        <w:t xml:space="preserve"> </w:t>
      </w:r>
      <w:r w:rsidRPr="00CE1AF5">
        <w:rPr>
          <w:b/>
        </w:rPr>
        <w:t>37</w:t>
      </w:r>
      <w:r w:rsidRPr="00CE1AF5">
        <w:t>(6): 347-353.</w:t>
      </w:r>
    </w:p>
    <w:p w14:paraId="31C3DDAD" w14:textId="77777777" w:rsidR="00CE1AF5" w:rsidRPr="00CE1AF5" w:rsidRDefault="00CE1AF5" w:rsidP="00585AC6">
      <w:pPr>
        <w:jc w:val="both"/>
      </w:pPr>
      <w:r w:rsidRPr="00CE1AF5">
        <w:t>46</w:t>
      </w:r>
      <w:r w:rsidRPr="00CE1AF5">
        <w:tab/>
        <w:t xml:space="preserve">Barclay, T. H. and R. D. Barclay (2014). "A clinical trial of cranial electrotherapy stimulation for anxiety and comorbid depression." </w:t>
      </w:r>
      <w:r w:rsidRPr="00CE1AF5">
        <w:rPr>
          <w:u w:val="single"/>
        </w:rPr>
        <w:t>J Affect Disord</w:t>
      </w:r>
      <w:r w:rsidRPr="00CE1AF5">
        <w:t xml:space="preserve"> </w:t>
      </w:r>
      <w:r w:rsidRPr="00CE1AF5">
        <w:rPr>
          <w:b/>
        </w:rPr>
        <w:t>164</w:t>
      </w:r>
      <w:r w:rsidRPr="00CE1AF5">
        <w:t>: 171-177.</w:t>
      </w:r>
    </w:p>
    <w:p w14:paraId="421C0DD0" w14:textId="77777777" w:rsidR="00CE1AF5" w:rsidRPr="00CE1AF5" w:rsidRDefault="00CE1AF5" w:rsidP="00585AC6">
      <w:pPr>
        <w:jc w:val="both"/>
      </w:pPr>
      <w:r w:rsidRPr="00CE1AF5">
        <w:t>47</w:t>
      </w:r>
      <w:r w:rsidRPr="00CE1AF5">
        <w:tab/>
        <w:t xml:space="preserve">Gong, B. Y., H. M. Ma, X. Y. Zang, S. Y. Wang, Y. Zhang, N. Jiang, X. P. Zhang and Y. Zhao (2016). "Efficacy of cranial electrotherapy stimulation combined with biofeedback therapy in patients with functional constipation." </w:t>
      </w:r>
      <w:r w:rsidRPr="00CE1AF5">
        <w:rPr>
          <w:u w:val="single"/>
        </w:rPr>
        <w:t>Journal of Neurogastroenterology and Motility</w:t>
      </w:r>
      <w:r w:rsidRPr="00CE1AF5">
        <w:t xml:space="preserve"> </w:t>
      </w:r>
      <w:r w:rsidRPr="00CE1AF5">
        <w:rPr>
          <w:b/>
        </w:rPr>
        <w:t>22</w:t>
      </w:r>
      <w:r w:rsidRPr="00CE1AF5">
        <w:t>(3): 497-508.</w:t>
      </w:r>
    </w:p>
    <w:p w14:paraId="494AC7D8" w14:textId="77777777" w:rsidR="00CE1AF5" w:rsidRPr="00CE1AF5" w:rsidRDefault="00CE1AF5" w:rsidP="00585AC6">
      <w:pPr>
        <w:jc w:val="both"/>
      </w:pPr>
      <w:r w:rsidRPr="00CE1AF5">
        <w:t>48</w:t>
      </w:r>
      <w:r w:rsidRPr="00CE1AF5">
        <w:tab/>
        <w:t xml:space="preserve">Hearst, E. D., C. R. Cloninger, E. L. Crews and R. J. Cadoret (1974). "Electrosleep Therapy: A Double-Blind Trial." </w:t>
      </w:r>
      <w:r w:rsidRPr="00CE1AF5">
        <w:rPr>
          <w:u w:val="single"/>
        </w:rPr>
        <w:t>Archives of General Psychiatry</w:t>
      </w:r>
      <w:r w:rsidRPr="00CE1AF5">
        <w:t xml:space="preserve"> </w:t>
      </w:r>
      <w:r w:rsidRPr="00CE1AF5">
        <w:rPr>
          <w:b/>
        </w:rPr>
        <w:lastRenderedPageBreak/>
        <w:t>30</w:t>
      </w:r>
      <w:r w:rsidRPr="00CE1AF5">
        <w:t>(4): 463-466.</w:t>
      </w:r>
    </w:p>
    <w:p w14:paraId="54E176CB" w14:textId="77777777" w:rsidR="00CE1AF5" w:rsidRPr="00CE1AF5" w:rsidRDefault="00CE1AF5" w:rsidP="00585AC6">
      <w:pPr>
        <w:jc w:val="both"/>
      </w:pPr>
      <w:r w:rsidRPr="00CE1AF5">
        <w:t>49</w:t>
      </w:r>
      <w:r w:rsidRPr="00CE1AF5">
        <w:tab/>
        <w:t xml:space="preserve">Tillisch, K., J. Carroll and J. Labus (2020). </w:t>
      </w:r>
      <w:r w:rsidRPr="00CE1AF5">
        <w:rPr>
          <w:u w:val="single"/>
        </w:rPr>
        <w:t>The Effect of Cranial Electrotherapy Stimulation on Emotional and Cellular Wellbeing in Veterans</w:t>
      </w:r>
      <w:r w:rsidRPr="00CE1AF5">
        <w:t>.</w:t>
      </w:r>
    </w:p>
    <w:p w14:paraId="689734F7" w14:textId="77777777" w:rsidR="00CE1AF5" w:rsidRPr="00CE1AF5" w:rsidRDefault="00CE1AF5" w:rsidP="00585AC6">
      <w:pPr>
        <w:jc w:val="both"/>
      </w:pPr>
      <w:r w:rsidRPr="00CE1AF5">
        <w:t>50</w:t>
      </w:r>
      <w:r w:rsidRPr="00CE1AF5">
        <w:tab/>
        <w:t xml:space="preserve">Lande, R. G. and C. Gragnani (2013). "Efficacy of cranial electric stimulation for the treatment of insomnia: a randomized pilot study." </w:t>
      </w:r>
      <w:r w:rsidRPr="00CE1AF5">
        <w:rPr>
          <w:u w:val="single"/>
        </w:rPr>
        <w:t>Complement Ther Med</w:t>
      </w:r>
      <w:r w:rsidRPr="00CE1AF5">
        <w:t xml:space="preserve"> </w:t>
      </w:r>
      <w:r w:rsidRPr="00CE1AF5">
        <w:rPr>
          <w:b/>
        </w:rPr>
        <w:t>21</w:t>
      </w:r>
      <w:r w:rsidRPr="00CE1AF5">
        <w:t>(1): 8-13.</w:t>
      </w:r>
    </w:p>
    <w:p w14:paraId="0BD7E52A" w14:textId="77777777" w:rsidR="00CE1AF5" w:rsidRPr="00CE1AF5" w:rsidRDefault="00CE1AF5" w:rsidP="00585AC6">
      <w:pPr>
        <w:jc w:val="both"/>
      </w:pPr>
      <w:r w:rsidRPr="00CE1AF5">
        <w:t>51</w:t>
      </w:r>
      <w:r w:rsidRPr="00CE1AF5">
        <w:tab/>
        <w:t xml:space="preserve">McClure, D., S. C. Greenman, S. S. Koppolu, M. Varvara, Z. S. Yaseen and Galynker, II (2015). "A Pilot Study of Safety and Efficacy of Cranial Electrotherapy Stimulation in Treatment of Bipolar II Depression." </w:t>
      </w:r>
      <w:r w:rsidRPr="00CE1AF5">
        <w:rPr>
          <w:u w:val="single"/>
        </w:rPr>
        <w:t>J Nerv Ment Dis</w:t>
      </w:r>
      <w:r w:rsidRPr="00CE1AF5">
        <w:t xml:space="preserve"> </w:t>
      </w:r>
      <w:r w:rsidRPr="00CE1AF5">
        <w:rPr>
          <w:b/>
        </w:rPr>
        <w:t>203</w:t>
      </w:r>
      <w:r w:rsidRPr="00CE1AF5">
        <w:t>(11): 827-835.</w:t>
      </w:r>
    </w:p>
    <w:p w14:paraId="747F3247" w14:textId="77777777" w:rsidR="00CE1AF5" w:rsidRPr="00CE1AF5" w:rsidRDefault="00CE1AF5" w:rsidP="00585AC6">
      <w:pPr>
        <w:jc w:val="both"/>
      </w:pPr>
      <w:r w:rsidRPr="00CE1AF5">
        <w:t>52</w:t>
      </w:r>
      <w:r w:rsidRPr="00CE1AF5">
        <w:tab/>
        <w:t xml:space="preserve">Padjen, A. L., M. Dongier and T. Malec (1995). "Effects of cerebral electrical stimulation on alcoholism: a pilot study." </w:t>
      </w:r>
      <w:r w:rsidRPr="00CE1AF5">
        <w:rPr>
          <w:u w:val="single"/>
        </w:rPr>
        <w:t>Alcohol Clin Exp Res</w:t>
      </w:r>
      <w:r w:rsidRPr="00CE1AF5">
        <w:t xml:space="preserve"> </w:t>
      </w:r>
      <w:r w:rsidRPr="00CE1AF5">
        <w:rPr>
          <w:b/>
        </w:rPr>
        <w:t>19</w:t>
      </w:r>
      <w:r w:rsidRPr="00CE1AF5">
        <w:t>(4): 1004-1010.</w:t>
      </w:r>
    </w:p>
    <w:p w14:paraId="4EB8CC92" w14:textId="77777777" w:rsidR="00CE1AF5" w:rsidRPr="00CE1AF5" w:rsidRDefault="00CE1AF5" w:rsidP="00585AC6">
      <w:pPr>
        <w:jc w:val="both"/>
      </w:pPr>
      <w:r w:rsidRPr="00CE1AF5">
        <w:t>53</w:t>
      </w:r>
      <w:r w:rsidRPr="00CE1AF5">
        <w:tab/>
        <w:t xml:space="preserve">Roh, H. T. and W. Y. So (2017). "Cranial electrotherapy stimulation affects mood state but not levels of peripheral neurotrophic factors or hypothalamic- pituitary-adrenal axis regulation." </w:t>
      </w:r>
      <w:r w:rsidRPr="00CE1AF5">
        <w:rPr>
          <w:u w:val="single"/>
        </w:rPr>
        <w:t>Technol Health Care</w:t>
      </w:r>
      <w:r w:rsidRPr="00CE1AF5">
        <w:t xml:space="preserve"> </w:t>
      </w:r>
      <w:r w:rsidRPr="00CE1AF5">
        <w:rPr>
          <w:b/>
        </w:rPr>
        <w:t>25</w:t>
      </w:r>
      <w:r w:rsidRPr="00CE1AF5">
        <w:t>(3): 403-412.</w:t>
      </w:r>
    </w:p>
    <w:p w14:paraId="228CE3C5" w14:textId="77777777" w:rsidR="00CE1AF5" w:rsidRPr="00CE1AF5" w:rsidRDefault="00CE1AF5" w:rsidP="00585AC6">
      <w:pPr>
        <w:jc w:val="both"/>
      </w:pPr>
      <w:r w:rsidRPr="00CE1AF5">
        <w:t>54</w:t>
      </w:r>
      <w:r w:rsidRPr="00CE1AF5">
        <w:tab/>
        <w:t xml:space="preserve">Mellen, R. R. and W. Mackey (2009). "Reducing sheriff’s officers’ symptoms of depression using cranial electrotherapy stimulation (CES): a control experimental study." </w:t>
      </w:r>
      <w:r w:rsidRPr="00CE1AF5">
        <w:rPr>
          <w:u w:val="single"/>
        </w:rPr>
        <w:t>The Correctional Psychologist</w:t>
      </w:r>
      <w:r w:rsidRPr="00CE1AF5">
        <w:t xml:space="preserve"> </w:t>
      </w:r>
      <w:r w:rsidRPr="00CE1AF5">
        <w:rPr>
          <w:b/>
        </w:rPr>
        <w:t>41</w:t>
      </w:r>
      <w:r w:rsidRPr="00CE1AF5">
        <w:t>(1): 9-15.</w:t>
      </w:r>
    </w:p>
    <w:p w14:paraId="120AB12B" w14:textId="77777777" w:rsidR="00CE1AF5" w:rsidRPr="00CE1AF5" w:rsidRDefault="00CE1AF5" w:rsidP="00585AC6">
      <w:pPr>
        <w:jc w:val="both"/>
      </w:pPr>
      <w:r w:rsidRPr="00CE1AF5">
        <w:t>55</w:t>
      </w:r>
      <w:r w:rsidRPr="00CE1AF5">
        <w:tab/>
        <w:t xml:space="preserve">Chen, Y., L. Yu, J. Zhang, L. Li, T. Chen and Y. Chen (2007). "Results of cranial electrotherapy stimulation to children with mixed anxiety and depressive disorder." </w:t>
      </w:r>
      <w:r w:rsidRPr="00CE1AF5">
        <w:rPr>
          <w:u w:val="single"/>
        </w:rPr>
        <w:t>Shanghai Archives of Psychiatry</w:t>
      </w:r>
      <w:r w:rsidRPr="00CE1AF5">
        <w:t xml:space="preserve"> </w:t>
      </w:r>
      <w:r w:rsidRPr="00CE1AF5">
        <w:rPr>
          <w:b/>
        </w:rPr>
        <w:t>19</w:t>
      </w:r>
      <w:r w:rsidRPr="00CE1AF5">
        <w:t>(4): 203-205.</w:t>
      </w:r>
    </w:p>
    <w:p w14:paraId="3F3B85BA" w14:textId="77777777" w:rsidR="00CE1AF5" w:rsidRPr="00CE1AF5" w:rsidRDefault="00CE1AF5" w:rsidP="00585AC6">
      <w:pPr>
        <w:jc w:val="both"/>
      </w:pPr>
      <w:r w:rsidRPr="00CE1AF5">
        <w:t>56</w:t>
      </w:r>
      <w:r w:rsidRPr="00CE1AF5">
        <w:tab/>
        <w:t xml:space="preserve">Wagenseil, B., C. Garcia, A. V. Suvorov, I. Fietze and T. Penzel (2018). "The effect of cranial electrotherapy stimulation on sleep in healthy women." </w:t>
      </w:r>
      <w:r w:rsidRPr="00CE1AF5">
        <w:rPr>
          <w:u w:val="single"/>
        </w:rPr>
        <w:t>Physiol Meas</w:t>
      </w:r>
      <w:r w:rsidRPr="00CE1AF5">
        <w:t xml:space="preserve"> </w:t>
      </w:r>
      <w:r w:rsidRPr="00CE1AF5">
        <w:rPr>
          <w:b/>
        </w:rPr>
        <w:t>39</w:t>
      </w:r>
      <w:r w:rsidRPr="00CE1AF5">
        <w:t>(11): 114007.</w:t>
      </w:r>
    </w:p>
    <w:p w14:paraId="698618DE" w14:textId="77777777" w:rsidR="00CE1AF5" w:rsidRPr="00CE1AF5" w:rsidRDefault="00CE1AF5" w:rsidP="00585AC6">
      <w:pPr>
        <w:jc w:val="both"/>
      </w:pPr>
      <w:r w:rsidRPr="00CE1AF5">
        <w:t>57</w:t>
      </w:r>
      <w:r w:rsidRPr="00CE1AF5">
        <w:tab/>
        <w:t xml:space="preserve">Nikolin, S., A. Alonzo, D. Martin, V. Gálvez, S. Buten, R. Taylor, J. Goldstein, C. Oxley, D. Hadzi-Pavlovic and C. K. Loo (2020). "Transcranial Random Noise Stimulation for the Acute Treatment of Depression: A Randomized Controlled Trial." </w:t>
      </w:r>
      <w:r w:rsidRPr="00CE1AF5">
        <w:rPr>
          <w:u w:val="single"/>
        </w:rPr>
        <w:t>Int J Neuropsychopharmacol</w:t>
      </w:r>
      <w:r w:rsidRPr="00CE1AF5">
        <w:t xml:space="preserve"> </w:t>
      </w:r>
      <w:r w:rsidRPr="00CE1AF5">
        <w:rPr>
          <w:b/>
        </w:rPr>
        <w:t>23</w:t>
      </w:r>
      <w:r w:rsidRPr="00CE1AF5">
        <w:t>(3): 146-156.</w:t>
      </w:r>
    </w:p>
    <w:p w14:paraId="5874F6DB" w14:textId="77777777" w:rsidR="00CE1AF5" w:rsidRPr="00CE1AF5" w:rsidRDefault="00CE1AF5" w:rsidP="00585AC6">
      <w:pPr>
        <w:jc w:val="both"/>
      </w:pPr>
      <w:r w:rsidRPr="00CE1AF5">
        <w:t>58</w:t>
      </w:r>
      <w:r w:rsidRPr="00CE1AF5">
        <w:tab/>
        <w:t xml:space="preserve">Schecklmann, M., V. Nejati, T. B. Poeppl, J. Peytard, R. Rupprecht, T. C. Wetter, B. Langguth and P. M. Kreuzer (2021). "Bifrontal high-frequency transcranial random noise stimulation is not effective as an add-on treatment in depression." </w:t>
      </w:r>
      <w:r w:rsidRPr="00CE1AF5">
        <w:rPr>
          <w:u w:val="single"/>
        </w:rPr>
        <w:t>J Psychiatr Res</w:t>
      </w:r>
      <w:r w:rsidRPr="00CE1AF5">
        <w:t xml:space="preserve"> </w:t>
      </w:r>
      <w:r w:rsidRPr="00CE1AF5">
        <w:rPr>
          <w:b/>
        </w:rPr>
        <w:t>132</w:t>
      </w:r>
      <w:r w:rsidRPr="00CE1AF5">
        <w:t>: 116-122.</w:t>
      </w:r>
    </w:p>
    <w:p w14:paraId="1A2F1337" w14:textId="77777777" w:rsidR="00CE1AF5" w:rsidRPr="00CE1AF5" w:rsidRDefault="00CE1AF5" w:rsidP="00585AC6">
      <w:pPr>
        <w:jc w:val="both"/>
      </w:pPr>
      <w:r w:rsidRPr="00CE1AF5">
        <w:t>59</w:t>
      </w:r>
      <w:r w:rsidRPr="00CE1AF5">
        <w:tab/>
        <w:t xml:space="preserve">Alexander, M. L., S. Alagapan, C. E. Lugo, J. M. Mellin, C. Lustenberger, D. R. Rubinow and F. Fröhlich (2019). "Double-blind, randomized pilot clinical trial targeting alpha oscillations with transcranial alternating current stimulation (tACS) for the treatment of major depressive disorder (MDD)." </w:t>
      </w:r>
      <w:r w:rsidRPr="00CE1AF5">
        <w:rPr>
          <w:u w:val="single"/>
        </w:rPr>
        <w:t>Transl Psychiatry</w:t>
      </w:r>
      <w:r w:rsidRPr="00CE1AF5">
        <w:t xml:space="preserve"> </w:t>
      </w:r>
      <w:r w:rsidRPr="00CE1AF5">
        <w:rPr>
          <w:b/>
        </w:rPr>
        <w:t>9</w:t>
      </w:r>
      <w:r w:rsidRPr="00CE1AF5">
        <w:t>(1): 106.</w:t>
      </w:r>
    </w:p>
    <w:p w14:paraId="1B00EECA" w14:textId="77777777" w:rsidR="00CE1AF5" w:rsidRPr="00CE1AF5" w:rsidRDefault="00CE1AF5" w:rsidP="00585AC6">
      <w:pPr>
        <w:jc w:val="both"/>
      </w:pPr>
      <w:r w:rsidRPr="00CE1AF5">
        <w:lastRenderedPageBreak/>
        <w:t>60</w:t>
      </w:r>
      <w:r w:rsidRPr="00CE1AF5">
        <w:tab/>
        <w:t xml:space="preserve">Wang, H. X., L. Wang, W. R. Zhang, Q. Xue, M. Peng, Z. C. Sun, L. P. Li, K. Wang, X. T. Yang, Y. Jia, Q. L. Zhou, Z. X. Xu, N. Li, K. Dong, Q. Zhang, H. Q. Song, S. Q. Zhan, B. Q. Min, C. Q. Fan, A. H. Zhou, X. H. Guo, H. B. Li, L. R. Liang, L. Yin, T. M. Si, J. Huang, T. Y. Yan, F. Cosci, A. Kamiya, J. Lu and Y. P. Wang (2020). "Effect of Transcranial Alternating Current Stimulation for the Treatment of Chronic Insomnia: A Randomized, Double-Blind, Parallel-Group, Placebo-Controlled Clinical Trial." </w:t>
      </w:r>
      <w:r w:rsidRPr="00CE1AF5">
        <w:rPr>
          <w:u w:val="single"/>
        </w:rPr>
        <w:t>Psychother Psychosom</w:t>
      </w:r>
      <w:r w:rsidRPr="00CE1AF5">
        <w:t xml:space="preserve"> </w:t>
      </w:r>
      <w:r w:rsidRPr="00CE1AF5">
        <w:rPr>
          <w:b/>
        </w:rPr>
        <w:t>89</w:t>
      </w:r>
      <w:r w:rsidRPr="00CE1AF5">
        <w:t>(1): 38-47.</w:t>
      </w:r>
    </w:p>
    <w:p w14:paraId="0DD56BA4" w14:textId="77777777" w:rsidR="00CE1AF5" w:rsidRPr="00CE1AF5" w:rsidRDefault="00CE1AF5" w:rsidP="00585AC6">
      <w:pPr>
        <w:jc w:val="both"/>
      </w:pPr>
      <w:r w:rsidRPr="00CE1AF5">
        <w:t>61</w:t>
      </w:r>
      <w:r w:rsidRPr="00CE1AF5">
        <w:tab/>
        <w:t xml:space="preserve">Eren, O. E., F. Filippopulos, K. Sönmez, K. Möhwald, A. Straube and F. Schöberl (2018). "Non-invasive vagus nerve stimulation significantly improves quality of life in patients with persistent postural-perceptual dizziness." </w:t>
      </w:r>
      <w:r w:rsidRPr="00CE1AF5">
        <w:rPr>
          <w:u w:val="single"/>
        </w:rPr>
        <w:t>Journal of Neurology</w:t>
      </w:r>
      <w:r w:rsidRPr="00CE1AF5">
        <w:t xml:space="preserve"> </w:t>
      </w:r>
      <w:r w:rsidRPr="00CE1AF5">
        <w:rPr>
          <w:b/>
        </w:rPr>
        <w:t>265</w:t>
      </w:r>
      <w:r w:rsidRPr="00CE1AF5">
        <w:t>(1): 63-69.</w:t>
      </w:r>
    </w:p>
    <w:p w14:paraId="4F8F2527" w14:textId="77777777" w:rsidR="00CE1AF5" w:rsidRPr="00CE1AF5" w:rsidRDefault="00CE1AF5" w:rsidP="00585AC6">
      <w:pPr>
        <w:jc w:val="both"/>
      </w:pPr>
      <w:r w:rsidRPr="00CE1AF5">
        <w:t>62</w:t>
      </w:r>
      <w:r w:rsidRPr="00CE1AF5">
        <w:tab/>
        <w:t xml:space="preserve">Hein, E., M. Nowak, O. Kiess, T. Biermann, K. Bayerlein, J. Kornhuber and T. Kraus (2013). "Auricular transcutaneous electrical nerve stimulation in depressed patients: a randomized controlled pilot study." </w:t>
      </w:r>
      <w:r w:rsidRPr="00CE1AF5">
        <w:rPr>
          <w:u w:val="single"/>
        </w:rPr>
        <w:t>J Neural Transm (Vienna)</w:t>
      </w:r>
      <w:r w:rsidRPr="00CE1AF5">
        <w:t xml:space="preserve"> </w:t>
      </w:r>
      <w:r w:rsidRPr="00CE1AF5">
        <w:rPr>
          <w:b/>
        </w:rPr>
        <w:t>120</w:t>
      </w:r>
      <w:r w:rsidRPr="00CE1AF5">
        <w:t>(5): 821-827.</w:t>
      </w:r>
    </w:p>
    <w:p w14:paraId="41913A4F" w14:textId="77777777" w:rsidR="00CE1AF5" w:rsidRPr="00CE1AF5" w:rsidRDefault="00CE1AF5" w:rsidP="00585AC6">
      <w:pPr>
        <w:jc w:val="both"/>
      </w:pPr>
      <w:r w:rsidRPr="00CE1AF5">
        <w:t>63</w:t>
      </w:r>
      <w:r w:rsidRPr="00CE1AF5">
        <w:tab/>
        <w:t xml:space="preserve">Shiozawa, P., M. E. da Silva, G. T. M. Netto, I. Taiar and Q. Cordeiro (2015). "Effect of a 10-day trigeminal nerve stimulation (TNS) protocol for treating major depressive disorder: A phase II, sham-controlled, randomized clinical trial." </w:t>
      </w:r>
      <w:r w:rsidRPr="00CE1AF5">
        <w:rPr>
          <w:u w:val="single"/>
        </w:rPr>
        <w:t>Epilepsy &amp; Behavior</w:t>
      </w:r>
      <w:r w:rsidRPr="00CE1AF5">
        <w:t xml:space="preserve"> </w:t>
      </w:r>
      <w:r w:rsidRPr="00CE1AF5">
        <w:rPr>
          <w:b/>
        </w:rPr>
        <w:t>44</w:t>
      </w:r>
      <w:r w:rsidRPr="00CE1AF5">
        <w:t>: 23-26.</w:t>
      </w:r>
    </w:p>
    <w:p w14:paraId="7B76CD2D" w14:textId="77777777" w:rsidR="00CE1AF5" w:rsidRPr="00CE1AF5" w:rsidRDefault="00CE1AF5" w:rsidP="00585AC6">
      <w:pPr>
        <w:jc w:val="both"/>
      </w:pPr>
      <w:r w:rsidRPr="00CE1AF5">
        <w:t>64</w:t>
      </w:r>
      <w:r w:rsidRPr="00CE1AF5">
        <w:tab/>
        <w:t xml:space="preserve">Generoso, M. B., I. T. Taiar, L. P. Garrocini, R. Bernardon, Q. Cordeiro, R. R. Uchida and P. Shiozawa (2019). "Effect of a 10-day transcutaneous trigeminal nerve stimulation (TNS) protocol for depression amelioration: A randomized, double blind, and sham-controlled phase II clinical trial." </w:t>
      </w:r>
      <w:r w:rsidRPr="00CE1AF5">
        <w:rPr>
          <w:u w:val="single"/>
        </w:rPr>
        <w:t>Epilepsy Behav</w:t>
      </w:r>
      <w:r w:rsidRPr="00CE1AF5">
        <w:t xml:space="preserve"> </w:t>
      </w:r>
      <w:r w:rsidRPr="00CE1AF5">
        <w:rPr>
          <w:b/>
        </w:rPr>
        <w:t>95</w:t>
      </w:r>
      <w:r w:rsidRPr="00CE1AF5">
        <w:t>: 39-42.</w:t>
      </w:r>
    </w:p>
    <w:p w14:paraId="17AA2771" w14:textId="77777777" w:rsidR="00CE1AF5" w:rsidRPr="00CE1AF5" w:rsidRDefault="00CE1AF5" w:rsidP="00585AC6">
      <w:pPr>
        <w:jc w:val="both"/>
      </w:pPr>
      <w:r w:rsidRPr="00CE1AF5">
        <w:t>65</w:t>
      </w:r>
      <w:r w:rsidRPr="00CE1AF5">
        <w:tab/>
        <w:t xml:space="preserve">Lu, T., L. He, B. Zhang, J. Wang, L. Zhang, W. W. Dong and H. Yang (2020). "Percutaneous mastoid electrical stimulator improves Poststroke depression and cognitive function in patients with Ischaemic stroke: a prospective, randomized, double-blind, and sham-controlled study." </w:t>
      </w:r>
      <w:r w:rsidRPr="00CE1AF5">
        <w:rPr>
          <w:u w:val="single"/>
        </w:rPr>
        <w:t>BMC Neurol</w:t>
      </w:r>
      <w:r w:rsidRPr="00CE1AF5">
        <w:t xml:space="preserve"> </w:t>
      </w:r>
      <w:r w:rsidRPr="00CE1AF5">
        <w:rPr>
          <w:b/>
        </w:rPr>
        <w:t>20</w:t>
      </w:r>
      <w:r w:rsidRPr="00CE1AF5">
        <w:t>(1): 217.</w:t>
      </w:r>
    </w:p>
    <w:p w14:paraId="75B7E9B2" w14:textId="77777777" w:rsidR="00CE1AF5" w:rsidRPr="00CE1AF5" w:rsidRDefault="00CE1AF5" w:rsidP="00585AC6">
      <w:pPr>
        <w:jc w:val="both"/>
      </w:pPr>
      <w:r w:rsidRPr="00CE1AF5">
        <w:fldChar w:fldCharType="end"/>
      </w:r>
    </w:p>
    <w:p w14:paraId="68191A6C" w14:textId="77777777" w:rsidR="00CF4D6F" w:rsidRDefault="00CF4D6F">
      <w:pPr>
        <w:widowControl/>
        <w:rPr>
          <w:b/>
          <w:bCs/>
        </w:rPr>
      </w:pPr>
      <w:r>
        <w:rPr>
          <w:b/>
          <w:bCs/>
        </w:rPr>
        <w:br w:type="page"/>
      </w:r>
    </w:p>
    <w:p w14:paraId="7176BDCA" w14:textId="6EB9C720" w:rsidR="00CE1AF5" w:rsidRPr="00E26D3C" w:rsidRDefault="009402B8">
      <w:pPr>
        <w:rPr>
          <w:b/>
          <w:bCs/>
        </w:rPr>
      </w:pPr>
      <w:r w:rsidRPr="00E26D3C">
        <w:rPr>
          <w:b/>
          <w:bCs/>
        </w:rPr>
        <w:lastRenderedPageBreak/>
        <w:t>Supplementary Table 2</w:t>
      </w:r>
      <w:r w:rsidR="00E26D3C">
        <w:rPr>
          <w:b/>
          <w:bCs/>
        </w:rPr>
        <w:t>. Numbers of incorporated studies in quantitative analyses. Only items with at least 3 studies were incorporated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8"/>
        <w:gridCol w:w="1159"/>
        <w:gridCol w:w="1424"/>
        <w:gridCol w:w="1162"/>
        <w:gridCol w:w="1172"/>
        <w:gridCol w:w="1397"/>
        <w:gridCol w:w="1172"/>
        <w:gridCol w:w="1172"/>
        <w:gridCol w:w="1170"/>
        <w:gridCol w:w="1170"/>
        <w:gridCol w:w="1310"/>
        <w:gridCol w:w="602"/>
      </w:tblGrid>
      <w:tr w:rsidR="00B34B67" w14:paraId="1B1FA85C" w14:textId="77777777" w:rsidTr="005E6195">
        <w:tc>
          <w:tcPr>
            <w:tcW w:w="448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1F525F5" w14:textId="77777777" w:rsidR="00B34B67" w:rsidRDefault="00B34B67"/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87783CA" w14:textId="6D16778C" w:rsidR="00B34B67" w:rsidRDefault="00B34B67">
            <w:r w:rsidRPr="00175D17">
              <w:t xml:space="preserve">Transcranial direct current stimulation, </w:t>
            </w:r>
            <w:proofErr w:type="spellStart"/>
            <w:r w:rsidRPr="00175D17">
              <w:t>tDC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C079CD2" w14:textId="592674F2" w:rsidR="00B34B67" w:rsidRDefault="00B34B67">
            <w:r w:rsidRPr="00175D17">
              <w:t>Cranial electrotherapy stimulation, C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B180638" w14:textId="17F8FD1C" w:rsidR="00B34B67" w:rsidRDefault="00B34B67">
            <w:r w:rsidRPr="00175D17">
              <w:t xml:space="preserve">Transcranial alternating current stimulation, </w:t>
            </w:r>
            <w:proofErr w:type="spellStart"/>
            <w:r w:rsidRPr="00175D17">
              <w:t>tAC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3B37BC4" w14:textId="72CEE192" w:rsidR="00B34B67" w:rsidRDefault="00B34B67">
            <w:r w:rsidRPr="00175D17">
              <w:t xml:space="preserve">Transcranial random noise stimulation, </w:t>
            </w:r>
            <w:proofErr w:type="spellStart"/>
            <w:r w:rsidRPr="00175D17">
              <w:t>tRN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79FFDEB" w14:textId="615B839A" w:rsidR="00B34B67" w:rsidRDefault="00B34B67">
            <w:proofErr w:type="spellStart"/>
            <w:r w:rsidRPr="007A5408">
              <w:t>Vagus</w:t>
            </w:r>
            <w:proofErr w:type="spellEnd"/>
            <w:r w:rsidRPr="007A5408">
              <w:t xml:space="preserve"> nerve stimulation, V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FDD19E7" w14:textId="32E8AD74" w:rsidR="00B34B67" w:rsidRDefault="00B34B67">
            <w:r w:rsidRPr="007A5408">
              <w:t>Trigeminal nerve stimulation, T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037A4BB" w14:textId="1C8EC787" w:rsidR="00B34B67" w:rsidRDefault="00B34B67">
            <w:r w:rsidRPr="007A5408">
              <w:t>Percutaneous mastoid electrical stimulation, PM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B796C4" w14:textId="589536FC" w:rsidR="00B34B67" w:rsidRDefault="00B34B67">
            <w:r>
              <w:rPr>
                <w:rFonts w:hint="eastAsia"/>
              </w:rPr>
              <w:t>T</w:t>
            </w:r>
            <w:r>
              <w:t>otal</w:t>
            </w:r>
          </w:p>
        </w:tc>
      </w:tr>
      <w:tr w:rsidR="00B34B67" w14:paraId="63123DFC" w14:textId="77777777" w:rsidTr="005A47E2"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357EC8B" w14:textId="44C9BAB6" w:rsidR="00B34B67" w:rsidRDefault="00B34B67">
            <w:r w:rsidRPr="00D36542">
              <w:t>Treatment option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A4BE0CC" w14:textId="1EEA33C7" w:rsidR="00B34B67" w:rsidRDefault="00B34B67">
            <w:r w:rsidRPr="00D36542">
              <w:t>Current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1F8BA3AA" w14:textId="45A5F9D3" w:rsidR="00B34B67" w:rsidRDefault="00B34B67">
            <w:r w:rsidRPr="00D36542">
              <w:t>&lt;1m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B126A3A" w14:textId="46ECB1FA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C821920" w14:textId="0174A9F4" w:rsidR="00B34B67" w:rsidRDefault="00B34B67">
            <w:r>
              <w:rPr>
                <w:rFonts w:hint="eastAsia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0AA33C" w14:textId="73A898DB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12520FF" w14:textId="25FCF1A3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86F9534" w14:textId="73CEC4C4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BBBB911" w14:textId="5E5F8924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BB79E76" w14:textId="121D0053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E46F42D" w14:textId="50A244A2" w:rsidR="00B34B67" w:rsidRDefault="00B34B67">
            <w:r>
              <w:rPr>
                <w:rFonts w:hint="eastAsia"/>
              </w:rPr>
              <w:t>1</w:t>
            </w:r>
            <w:r>
              <w:t>1</w:t>
            </w:r>
          </w:p>
        </w:tc>
      </w:tr>
      <w:tr w:rsidR="00B34B67" w14:paraId="59388EDC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43FF2BF0" w14:textId="77777777" w:rsidR="00B34B67" w:rsidRDefault="00B34B67"/>
        </w:tc>
        <w:tc>
          <w:tcPr>
            <w:tcW w:w="0" w:type="auto"/>
            <w:vMerge/>
          </w:tcPr>
          <w:p w14:paraId="78D587ED" w14:textId="77777777" w:rsidR="00B34B67" w:rsidRDefault="00B34B67"/>
        </w:tc>
        <w:tc>
          <w:tcPr>
            <w:tcW w:w="0" w:type="auto"/>
            <w:gridSpan w:val="2"/>
          </w:tcPr>
          <w:p w14:paraId="1582F2BE" w14:textId="502E4A83" w:rsidR="00B34B67" w:rsidRDefault="00B34B67">
            <w:r w:rsidRPr="00D36542">
              <w:t>≥1mA</w:t>
            </w:r>
          </w:p>
        </w:tc>
        <w:tc>
          <w:tcPr>
            <w:tcW w:w="0" w:type="auto"/>
          </w:tcPr>
          <w:p w14:paraId="5BA73332" w14:textId="7D1D90DB" w:rsidR="00B34B67" w:rsidRDefault="00B34B67">
            <w:r>
              <w:rPr>
                <w:rFonts w:hint="eastAsia"/>
              </w:rPr>
              <w:t>3</w:t>
            </w:r>
            <w:r>
              <w:t>4</w:t>
            </w:r>
          </w:p>
        </w:tc>
        <w:tc>
          <w:tcPr>
            <w:tcW w:w="0" w:type="auto"/>
          </w:tcPr>
          <w:p w14:paraId="3863ECA4" w14:textId="724B16E5" w:rsidR="00B34B67" w:rsidRDefault="00B34B67">
            <w:r>
              <w:rPr>
                <w:rFonts w:hint="eastAsia"/>
              </w:rPr>
              <w:t>3</w:t>
            </w:r>
          </w:p>
        </w:tc>
        <w:tc>
          <w:tcPr>
            <w:tcW w:w="0" w:type="auto"/>
          </w:tcPr>
          <w:p w14:paraId="6C7A237F" w14:textId="45BA3A6A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24B0A9C3" w14:textId="145FCBA7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286D639A" w14:textId="3A1482A9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0792C28C" w14:textId="3FE561B0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243E1FCC" w14:textId="5DE1840A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7E568BA7" w14:textId="40B3F0C5" w:rsidR="00B34B67" w:rsidRDefault="00B34B67">
            <w:r>
              <w:rPr>
                <w:rFonts w:hint="eastAsia"/>
              </w:rPr>
              <w:t>4</w:t>
            </w:r>
            <w:r>
              <w:t>3</w:t>
            </w:r>
          </w:p>
        </w:tc>
      </w:tr>
      <w:tr w:rsidR="00B34B67" w14:paraId="07D43E36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0B70CEB8" w14:textId="77777777" w:rsidR="00B34B67" w:rsidRDefault="00B34B67"/>
        </w:tc>
        <w:tc>
          <w:tcPr>
            <w:tcW w:w="0" w:type="auto"/>
            <w:vMerge/>
          </w:tcPr>
          <w:p w14:paraId="6BB69952" w14:textId="77777777" w:rsidR="00B34B67" w:rsidRDefault="00B34B67"/>
        </w:tc>
        <w:tc>
          <w:tcPr>
            <w:tcW w:w="0" w:type="auto"/>
            <w:gridSpan w:val="2"/>
          </w:tcPr>
          <w:p w14:paraId="6767973D" w14:textId="4BB596F0" w:rsidR="00B34B67" w:rsidRDefault="00B34B67">
            <w:r w:rsidRPr="00D36542">
              <w:t>2mA</w:t>
            </w:r>
          </w:p>
        </w:tc>
        <w:tc>
          <w:tcPr>
            <w:tcW w:w="0" w:type="auto"/>
          </w:tcPr>
          <w:p w14:paraId="0C21DC9A" w14:textId="2D8A5B36" w:rsidR="00B34B67" w:rsidRDefault="00B34B67">
            <w:r>
              <w:rPr>
                <w:rFonts w:hint="eastAsia"/>
              </w:rPr>
              <w:t>2</w:t>
            </w:r>
            <w:r>
              <w:t>8</w:t>
            </w:r>
          </w:p>
        </w:tc>
        <w:tc>
          <w:tcPr>
            <w:tcW w:w="0" w:type="auto"/>
          </w:tcPr>
          <w:p w14:paraId="0A18B779" w14:textId="2FD9EC14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714340EC" w14:textId="56427D5A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3C1E7EC4" w14:textId="4FCFC77A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78F207BB" w14:textId="71246EBB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781F8BAA" w14:textId="1DB8ECDA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6D3DE6FA" w14:textId="5A6336D8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7AD2E626" w14:textId="321500D0" w:rsidR="00B34B67" w:rsidRDefault="00B34B67">
            <w:r>
              <w:rPr>
                <w:rFonts w:hint="eastAsia"/>
              </w:rPr>
              <w:t>3</w:t>
            </w:r>
            <w:r>
              <w:t>3</w:t>
            </w:r>
          </w:p>
        </w:tc>
      </w:tr>
      <w:tr w:rsidR="00B34B67" w14:paraId="3B2B2550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23A33AF1" w14:textId="77777777" w:rsidR="00B34B67" w:rsidRDefault="00B34B67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3C6BE95E" w14:textId="77777777" w:rsidR="00B34B67" w:rsidRDefault="00B34B67"/>
        </w:tc>
        <w:tc>
          <w:tcPr>
            <w:tcW w:w="0" w:type="auto"/>
            <w:gridSpan w:val="2"/>
            <w:tcBorders>
              <w:bottom w:val="single" w:sz="4" w:space="0" w:color="auto"/>
            </w:tcBorders>
          </w:tcPr>
          <w:p w14:paraId="7FDB3D6A" w14:textId="00B6CCCD" w:rsidR="00B34B67" w:rsidRDefault="00B34B67">
            <w:r w:rsidRPr="00D36542">
              <w:t>≥2mA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8D01441" w14:textId="52B49BDC" w:rsidR="00B34B67" w:rsidRDefault="00B34B67">
            <w:r>
              <w:rPr>
                <w:rFonts w:hint="eastAsia"/>
              </w:rPr>
              <w:t>2</w:t>
            </w:r>
            <w:r>
              <w:t>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1A5C820" w14:textId="75CC3B22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FFB242E" w14:textId="37057CFD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A7C729" w14:textId="6898D6A4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F905C03" w14:textId="4A6F3E8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026E37E" w14:textId="28BE7891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EF20AC0" w14:textId="2E241D02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6934782" w14:textId="64A55525" w:rsidR="00B34B67" w:rsidRDefault="00B34B67">
            <w:r>
              <w:rPr>
                <w:rFonts w:hint="eastAsia"/>
              </w:rPr>
              <w:t>3</w:t>
            </w:r>
            <w:r>
              <w:t>8</w:t>
            </w:r>
          </w:p>
        </w:tc>
      </w:tr>
      <w:tr w:rsidR="00B34B67" w14:paraId="7F68E7DC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0A4D3B92" w14:textId="77777777" w:rsidR="00B34B67" w:rsidRDefault="00B34B67"/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72E9454" w14:textId="2DB2AD97" w:rsidR="00B34B67" w:rsidRDefault="00B34B67">
            <w:r w:rsidRPr="00D36542">
              <w:t>Number of treatment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3B0B42E9" w14:textId="092911E0" w:rsidR="00B34B67" w:rsidRDefault="00B34B67">
            <w:r w:rsidRPr="00D36542"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12A861" w14:textId="14580C18" w:rsidR="00B34B67" w:rsidRDefault="00B34B67">
            <w:r>
              <w:rPr>
                <w:rFonts w:hint="eastAsia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8D272DE" w14:textId="10D4BDB4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C8DA27D" w14:textId="4C7E52B8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09F685C" w14:textId="25383CC1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E7347D2" w14:textId="797F7EC4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797182F" w14:textId="2B2F306C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A879533" w14:textId="4C616597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E737C01" w14:textId="79691837" w:rsidR="00B34B67" w:rsidRDefault="00B34B67">
            <w:r>
              <w:rPr>
                <w:rFonts w:hint="eastAsia"/>
              </w:rPr>
              <w:t>1</w:t>
            </w:r>
            <w:r>
              <w:t>0</w:t>
            </w:r>
          </w:p>
        </w:tc>
      </w:tr>
      <w:tr w:rsidR="00B34B67" w14:paraId="5795833F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20B6E8CF" w14:textId="77777777" w:rsidR="00B34B67" w:rsidRDefault="00B34B67"/>
        </w:tc>
        <w:tc>
          <w:tcPr>
            <w:tcW w:w="0" w:type="auto"/>
            <w:vMerge/>
          </w:tcPr>
          <w:p w14:paraId="10800E2F" w14:textId="77777777" w:rsidR="00B34B67" w:rsidRDefault="00B34B67"/>
        </w:tc>
        <w:tc>
          <w:tcPr>
            <w:tcW w:w="0" w:type="auto"/>
            <w:gridSpan w:val="2"/>
          </w:tcPr>
          <w:p w14:paraId="491174F3" w14:textId="5C05CE8C" w:rsidR="00B34B67" w:rsidRDefault="00B34B67">
            <w:r w:rsidRPr="00D36542">
              <w:t>≥10</w:t>
            </w:r>
          </w:p>
        </w:tc>
        <w:tc>
          <w:tcPr>
            <w:tcW w:w="0" w:type="auto"/>
          </w:tcPr>
          <w:p w14:paraId="3DC0699E" w14:textId="7E2543B2" w:rsidR="00B34B67" w:rsidRDefault="00B34B67">
            <w:r>
              <w:rPr>
                <w:rFonts w:hint="eastAsia"/>
              </w:rPr>
              <w:t>2</w:t>
            </w:r>
            <w:r>
              <w:t>5</w:t>
            </w:r>
          </w:p>
        </w:tc>
        <w:tc>
          <w:tcPr>
            <w:tcW w:w="0" w:type="auto"/>
          </w:tcPr>
          <w:p w14:paraId="19A095FD" w14:textId="66653291" w:rsidR="00B34B67" w:rsidRDefault="00B34B67">
            <w:r>
              <w:rPr>
                <w:rFonts w:hint="eastAsia"/>
              </w:rPr>
              <w:t>1</w:t>
            </w:r>
            <w:r>
              <w:t>0</w:t>
            </w:r>
          </w:p>
        </w:tc>
        <w:tc>
          <w:tcPr>
            <w:tcW w:w="0" w:type="auto"/>
          </w:tcPr>
          <w:p w14:paraId="40A6B83E" w14:textId="5351D07F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56F6F83E" w14:textId="04B88097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5B9E3492" w14:textId="3529DC46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5F539AE8" w14:textId="21F444D8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256A9644" w14:textId="3301DD06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05137C55" w14:textId="47A20835" w:rsidR="00B34B67" w:rsidRDefault="00B34B67">
            <w:r>
              <w:rPr>
                <w:rFonts w:hint="eastAsia"/>
              </w:rPr>
              <w:t>4</w:t>
            </w:r>
            <w:r>
              <w:t>3</w:t>
            </w:r>
          </w:p>
        </w:tc>
      </w:tr>
      <w:tr w:rsidR="00B34B67" w14:paraId="4861C178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27356D44" w14:textId="77777777" w:rsidR="00B34B67" w:rsidRDefault="00B34B67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41A7797" w14:textId="77777777" w:rsidR="00B34B67" w:rsidRDefault="00B34B67"/>
        </w:tc>
        <w:tc>
          <w:tcPr>
            <w:tcW w:w="0" w:type="auto"/>
            <w:gridSpan w:val="2"/>
            <w:tcBorders>
              <w:bottom w:val="single" w:sz="4" w:space="0" w:color="auto"/>
            </w:tcBorders>
          </w:tcPr>
          <w:p w14:paraId="6914D7F0" w14:textId="6F5F336E" w:rsidR="00B34B67" w:rsidRDefault="00B34B67">
            <w:r w:rsidRPr="00D36542">
              <w:t>≥2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FACF4A4" w14:textId="2E21A7C8" w:rsidR="00B34B67" w:rsidRDefault="00B34B67">
            <w:r>
              <w:rPr>
                <w:rFonts w:hint="eastAsia"/>
              </w:rPr>
              <w:t>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9322B59" w14:textId="5B852C73" w:rsidR="00B34B67" w:rsidRDefault="00B34B67">
            <w:r>
              <w:rPr>
                <w:rFonts w:hint="eastAsia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4B59ACB" w14:textId="7015CB38" w:rsidR="00B34B67" w:rsidRDefault="00B34B67">
            <w: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600570F" w14:textId="2A059744" w:rsidR="00B34B67" w:rsidRDefault="00B34B67">
            <w: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1890D8" w14:textId="3388D249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79A9BA" w14:textId="22F81868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17116C5" w14:textId="22CD181D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A834101" w14:textId="1EDA6C59" w:rsidR="00B34B67" w:rsidRDefault="00B34B67">
            <w:r>
              <w:rPr>
                <w:rFonts w:hint="eastAsia"/>
              </w:rPr>
              <w:t>2</w:t>
            </w:r>
            <w:r>
              <w:t>0</w:t>
            </w:r>
          </w:p>
        </w:tc>
      </w:tr>
      <w:tr w:rsidR="00B34B67" w14:paraId="641EB625" w14:textId="77777777" w:rsidTr="005A47E2"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82C5E00" w14:textId="05243587" w:rsidR="00B34B67" w:rsidRDefault="00B34B67" w:rsidP="00D36542">
            <w:r w:rsidRPr="00D36542">
              <w:t>Targets of therapie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5B6BBA7" w14:textId="432190D9" w:rsidR="00B34B67" w:rsidRDefault="00B34B67" w:rsidP="00D36542">
            <w:r w:rsidRPr="00D36542">
              <w:t>Depression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91ED907" w14:textId="0FA6B52A" w:rsidR="00B34B67" w:rsidRDefault="00B34B67" w:rsidP="00D36542">
            <w:r w:rsidRPr="00D36542">
              <w:t>Targeted populatio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F78AFC5" w14:textId="16AD28D5" w:rsidR="00B34B67" w:rsidRDefault="00B34B67" w:rsidP="00D36542">
            <w:r>
              <w:rPr>
                <w:rFonts w:hint="eastAsia"/>
              </w:rPr>
              <w:t>A</w:t>
            </w:r>
            <w:r>
              <w:t>ll subjec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3FBE451" w14:textId="1865C868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3</w:t>
            </w:r>
            <w:r w:rsidRPr="00DE745B">
              <w:rPr>
                <w:color w:val="000000" w:themeColor="text1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172E9C5" w14:textId="02711552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1</w:t>
            </w:r>
            <w:r w:rsidRPr="00DE745B">
              <w:rPr>
                <w:color w:val="000000" w:themeColor="text1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07EE53C" w14:textId="474BAAB4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F2D1141" w14:textId="2ED47D71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EFBB803" w14:textId="28DD2B00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9CF3D48" w14:textId="33E3F35B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6EC61A" w14:textId="4AFBBBCE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rFonts w:hint="eastAsia"/>
                <w:color w:val="000000" w:themeColor="text1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AB2B034" w14:textId="004C1FC9" w:rsidR="00B34B67" w:rsidRPr="00DE745B" w:rsidRDefault="00B34B67" w:rsidP="00D36542">
            <w:pPr>
              <w:rPr>
                <w:color w:val="000000" w:themeColor="text1"/>
              </w:rPr>
            </w:pPr>
            <w:r w:rsidRPr="00DE745B">
              <w:rPr>
                <w:color w:val="000000" w:themeColor="text1"/>
              </w:rPr>
              <w:t>54</w:t>
            </w:r>
          </w:p>
        </w:tc>
      </w:tr>
      <w:tr w:rsidR="00B34B67" w14:paraId="00C69338" w14:textId="77777777" w:rsidTr="005E6195">
        <w:tc>
          <w:tcPr>
            <w:tcW w:w="0" w:type="auto"/>
            <w:vMerge/>
          </w:tcPr>
          <w:p w14:paraId="42D6DDEF" w14:textId="77777777" w:rsidR="00B34B67" w:rsidRDefault="00B34B67" w:rsidP="00D36542"/>
        </w:tc>
        <w:tc>
          <w:tcPr>
            <w:tcW w:w="0" w:type="auto"/>
            <w:vMerge/>
          </w:tcPr>
          <w:p w14:paraId="0BD0B7C5" w14:textId="77777777" w:rsidR="00B34B67" w:rsidRDefault="00B34B67" w:rsidP="00D36542"/>
        </w:tc>
        <w:tc>
          <w:tcPr>
            <w:tcW w:w="0" w:type="auto"/>
            <w:vMerge/>
          </w:tcPr>
          <w:p w14:paraId="480CF5B0" w14:textId="57445D48" w:rsidR="00B34B67" w:rsidRDefault="00B34B67" w:rsidP="00D36542"/>
        </w:tc>
        <w:tc>
          <w:tcPr>
            <w:tcW w:w="0" w:type="auto"/>
          </w:tcPr>
          <w:p w14:paraId="343A2EF0" w14:textId="0C043DC9" w:rsidR="00B34B67" w:rsidRDefault="00B34B67" w:rsidP="00D36542">
            <w:r w:rsidRPr="00D36542">
              <w:t>Only mild depression</w:t>
            </w:r>
          </w:p>
        </w:tc>
        <w:tc>
          <w:tcPr>
            <w:tcW w:w="0" w:type="auto"/>
          </w:tcPr>
          <w:p w14:paraId="37278A66" w14:textId="5D6D4463" w:rsidR="00B34B67" w:rsidRDefault="00B34B67" w:rsidP="00D36542">
            <w:r>
              <w:rPr>
                <w:rFonts w:hint="eastAsia"/>
              </w:rPr>
              <w:t>9</w:t>
            </w:r>
          </w:p>
        </w:tc>
        <w:tc>
          <w:tcPr>
            <w:tcW w:w="0" w:type="auto"/>
          </w:tcPr>
          <w:p w14:paraId="02F54366" w14:textId="43E55FAF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16275974" w14:textId="51948E9F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7E9F6FDC" w14:textId="4B303FA1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45934F05" w14:textId="1505E379" w:rsidR="00B34B67" w:rsidRDefault="00B34B67" w:rsidP="00D36542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3F4B55A6" w14:textId="1DF46696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48218B2F" w14:textId="441042DD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49E567A9" w14:textId="7A2FC888" w:rsidR="00B34B67" w:rsidRDefault="00B34B67" w:rsidP="00D36542">
            <w:r>
              <w:rPr>
                <w:rFonts w:hint="eastAsia"/>
              </w:rPr>
              <w:t>1</w:t>
            </w:r>
            <w:r>
              <w:t>2</w:t>
            </w:r>
          </w:p>
        </w:tc>
      </w:tr>
      <w:tr w:rsidR="00B34B67" w14:paraId="5B747543" w14:textId="77777777" w:rsidTr="005E6195">
        <w:tc>
          <w:tcPr>
            <w:tcW w:w="0" w:type="auto"/>
            <w:vMerge/>
          </w:tcPr>
          <w:p w14:paraId="747CA94F" w14:textId="77777777" w:rsidR="00B34B67" w:rsidRDefault="00B34B67" w:rsidP="00D36542"/>
        </w:tc>
        <w:tc>
          <w:tcPr>
            <w:tcW w:w="0" w:type="auto"/>
            <w:vMerge/>
          </w:tcPr>
          <w:p w14:paraId="271A818C" w14:textId="77777777" w:rsidR="00B34B67" w:rsidRDefault="00B34B67" w:rsidP="00D36542"/>
        </w:tc>
        <w:tc>
          <w:tcPr>
            <w:tcW w:w="0" w:type="auto"/>
            <w:vMerge/>
          </w:tcPr>
          <w:p w14:paraId="6D7822A6" w14:textId="74BB7130" w:rsidR="00B34B67" w:rsidRDefault="00B34B67" w:rsidP="00D36542"/>
        </w:tc>
        <w:tc>
          <w:tcPr>
            <w:tcW w:w="0" w:type="auto"/>
          </w:tcPr>
          <w:p w14:paraId="34D62A53" w14:textId="19C309A9" w:rsidR="00B34B67" w:rsidRDefault="00B34B67" w:rsidP="00D36542">
            <w:r w:rsidRPr="00D36542">
              <w:t xml:space="preserve">At least mild </w:t>
            </w:r>
            <w:r w:rsidRPr="00D36542">
              <w:lastRenderedPageBreak/>
              <w:t>depression</w:t>
            </w:r>
          </w:p>
        </w:tc>
        <w:tc>
          <w:tcPr>
            <w:tcW w:w="0" w:type="auto"/>
          </w:tcPr>
          <w:p w14:paraId="17227AE9" w14:textId="29911768" w:rsidR="00B34B67" w:rsidRDefault="00B34B67" w:rsidP="00D36542">
            <w:r>
              <w:rPr>
                <w:rFonts w:hint="eastAsia"/>
              </w:rPr>
              <w:lastRenderedPageBreak/>
              <w:t>3</w:t>
            </w:r>
            <w:r>
              <w:t>1</w:t>
            </w:r>
          </w:p>
        </w:tc>
        <w:tc>
          <w:tcPr>
            <w:tcW w:w="0" w:type="auto"/>
          </w:tcPr>
          <w:p w14:paraId="20D1FE6F" w14:textId="3E3BB2DE" w:rsidR="00B34B67" w:rsidRDefault="00B34B67" w:rsidP="00D36542">
            <w:r>
              <w:rPr>
                <w:rFonts w:hint="eastAsia"/>
              </w:rPr>
              <w:t>5</w:t>
            </w:r>
          </w:p>
        </w:tc>
        <w:tc>
          <w:tcPr>
            <w:tcW w:w="0" w:type="auto"/>
          </w:tcPr>
          <w:p w14:paraId="331AAE3C" w14:textId="1349D06F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219AF955" w14:textId="11CDE760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515BFAEF" w14:textId="2332186E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50B6807C" w14:textId="53E00389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046BF0D7" w14:textId="53F474DC" w:rsidR="00B34B67" w:rsidRDefault="00B34B67" w:rsidP="00D36542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3C0308C6" w14:textId="3C75BCD3" w:rsidR="00B34B67" w:rsidRDefault="00B34B67" w:rsidP="00D36542">
            <w:r>
              <w:rPr>
                <w:rFonts w:hint="eastAsia"/>
              </w:rPr>
              <w:t>4</w:t>
            </w:r>
            <w:r>
              <w:t>3</w:t>
            </w:r>
          </w:p>
        </w:tc>
      </w:tr>
      <w:tr w:rsidR="00B34B67" w14:paraId="52F64BFC" w14:textId="77777777" w:rsidTr="005E6195">
        <w:tc>
          <w:tcPr>
            <w:tcW w:w="0" w:type="auto"/>
            <w:vMerge/>
          </w:tcPr>
          <w:p w14:paraId="6BC58A9D" w14:textId="77777777" w:rsidR="00B34B67" w:rsidRDefault="00B34B67" w:rsidP="00D36542"/>
        </w:tc>
        <w:tc>
          <w:tcPr>
            <w:tcW w:w="0" w:type="auto"/>
            <w:vMerge/>
          </w:tcPr>
          <w:p w14:paraId="7BDFA0C5" w14:textId="77777777" w:rsidR="00B34B67" w:rsidRDefault="00B34B67" w:rsidP="00D36542"/>
        </w:tc>
        <w:tc>
          <w:tcPr>
            <w:tcW w:w="0" w:type="auto"/>
            <w:vMerge/>
          </w:tcPr>
          <w:p w14:paraId="14639CBA" w14:textId="55F23D11" w:rsidR="00B34B67" w:rsidRDefault="00B34B67" w:rsidP="00D36542"/>
        </w:tc>
        <w:tc>
          <w:tcPr>
            <w:tcW w:w="0" w:type="auto"/>
          </w:tcPr>
          <w:p w14:paraId="4C80506E" w14:textId="6A56505D" w:rsidR="00B34B67" w:rsidRDefault="00B34B67" w:rsidP="00D36542">
            <w:r w:rsidRPr="00D36542">
              <w:t>At least moderate depression</w:t>
            </w:r>
          </w:p>
        </w:tc>
        <w:tc>
          <w:tcPr>
            <w:tcW w:w="0" w:type="auto"/>
          </w:tcPr>
          <w:p w14:paraId="719A6306" w14:textId="3D87799C" w:rsidR="00B34B67" w:rsidRDefault="00B34B67" w:rsidP="00D36542">
            <w:r>
              <w:rPr>
                <w:rFonts w:hint="eastAsia"/>
              </w:rPr>
              <w:t>2</w:t>
            </w:r>
            <w:r>
              <w:t>3</w:t>
            </w:r>
          </w:p>
        </w:tc>
        <w:tc>
          <w:tcPr>
            <w:tcW w:w="0" w:type="auto"/>
          </w:tcPr>
          <w:p w14:paraId="4AD5DFEE" w14:textId="11511C1C" w:rsidR="00B34B67" w:rsidRDefault="00B34B67" w:rsidP="00D36542">
            <w:r>
              <w:rPr>
                <w:rFonts w:hint="eastAsia"/>
              </w:rPr>
              <w:t>3</w:t>
            </w:r>
          </w:p>
        </w:tc>
        <w:tc>
          <w:tcPr>
            <w:tcW w:w="0" w:type="auto"/>
          </w:tcPr>
          <w:p w14:paraId="09FC85F4" w14:textId="6FB007C1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37ABA8F9" w14:textId="4F26700C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4F7E2F4C" w14:textId="10A55CCC" w:rsidR="00B34B67" w:rsidRDefault="00B34B67" w:rsidP="00D36542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36E96475" w14:textId="32E5A8D2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32BF9AEC" w14:textId="2F8A484C" w:rsidR="00B34B67" w:rsidRDefault="00B34B67" w:rsidP="00D36542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7BA70EF8" w14:textId="2C283BCF" w:rsidR="00B34B67" w:rsidRDefault="00B34B67" w:rsidP="00D36542">
            <w:r>
              <w:rPr>
                <w:rFonts w:hint="eastAsia"/>
              </w:rPr>
              <w:t>3</w:t>
            </w:r>
            <w:r>
              <w:t>1</w:t>
            </w:r>
          </w:p>
        </w:tc>
      </w:tr>
      <w:tr w:rsidR="00B34B67" w14:paraId="0157E827" w14:textId="77777777" w:rsidTr="005A47E2">
        <w:tc>
          <w:tcPr>
            <w:tcW w:w="0" w:type="auto"/>
            <w:vMerge/>
          </w:tcPr>
          <w:p w14:paraId="6E448B5B" w14:textId="77777777" w:rsidR="00B34B67" w:rsidRDefault="00B34B67" w:rsidP="00D36542"/>
        </w:tc>
        <w:tc>
          <w:tcPr>
            <w:tcW w:w="0" w:type="auto"/>
            <w:vMerge/>
          </w:tcPr>
          <w:p w14:paraId="0593825E" w14:textId="77777777" w:rsidR="00B34B67" w:rsidRDefault="00B34B67" w:rsidP="00D36542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6A3269B" w14:textId="491D8E1E" w:rsidR="00B34B67" w:rsidRDefault="00B34B67" w:rsidP="00D36542"/>
        </w:tc>
        <w:tc>
          <w:tcPr>
            <w:tcW w:w="0" w:type="auto"/>
            <w:tcBorders>
              <w:bottom w:val="single" w:sz="4" w:space="0" w:color="auto"/>
            </w:tcBorders>
          </w:tcPr>
          <w:p w14:paraId="4C0CEE96" w14:textId="0C55F3ED" w:rsidR="00B34B67" w:rsidRDefault="00B34B67" w:rsidP="00D36542">
            <w:r w:rsidRPr="00D36542">
              <w:t>Only MD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29C803" w14:textId="5DA2F0D1" w:rsidR="00B34B67" w:rsidRDefault="00B34B67" w:rsidP="00D36542">
            <w:r>
              <w:rPr>
                <w:rFonts w:hint="eastAsia"/>
              </w:rPr>
              <w:t>2</w:t>
            </w:r>
            <w: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8EAD490" w14:textId="4EFD6DD2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3E95801" w14:textId="6B6B00B5" w:rsidR="00B34B67" w:rsidRDefault="00B34B67" w:rsidP="00D36542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9E1E0FA" w14:textId="0306FD6B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9809CA8" w14:textId="3E34A772" w:rsidR="00B34B67" w:rsidRDefault="00B34B67" w:rsidP="00D36542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6069799" w14:textId="05089564" w:rsidR="00B34B67" w:rsidRDefault="00B34B67" w:rsidP="00D36542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5F295C2" w14:textId="3557C0B2" w:rsidR="00B34B67" w:rsidRDefault="00B34B67" w:rsidP="00D36542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66810C4" w14:textId="3F7EA620" w:rsidR="00B34B67" w:rsidRDefault="00B34B67" w:rsidP="00D36542">
            <w:r>
              <w:rPr>
                <w:rFonts w:hint="eastAsia"/>
              </w:rPr>
              <w:t>3</w:t>
            </w:r>
            <w:r>
              <w:t>0</w:t>
            </w:r>
          </w:p>
        </w:tc>
      </w:tr>
      <w:tr w:rsidR="00B34B67" w14:paraId="0D868014" w14:textId="77777777" w:rsidTr="005A47E2">
        <w:tc>
          <w:tcPr>
            <w:tcW w:w="0" w:type="auto"/>
            <w:vMerge/>
          </w:tcPr>
          <w:p w14:paraId="3E162F83" w14:textId="77777777" w:rsidR="00B34B67" w:rsidRDefault="00B34B67"/>
        </w:tc>
        <w:tc>
          <w:tcPr>
            <w:tcW w:w="0" w:type="auto"/>
            <w:vMerge/>
          </w:tcPr>
          <w:p w14:paraId="34D133AB" w14:textId="2E19E082" w:rsidR="00B34B67" w:rsidRDefault="00B34B67"/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429834D" w14:textId="52690EF3" w:rsidR="00B34B67" w:rsidRDefault="00B34B67">
            <w:r w:rsidRPr="00D36542">
              <w:t>Measuremen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9F06DF" w14:textId="71DC18D2" w:rsidR="00B34B67" w:rsidRDefault="00B34B67">
            <w:r>
              <w:rPr>
                <w:rFonts w:hint="eastAsia"/>
              </w:rPr>
              <w:t>H</w:t>
            </w:r>
            <w:r>
              <w:t>AM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AD79A6A" w14:textId="2C1288B8" w:rsidR="00B34B67" w:rsidRDefault="00B34B67">
            <w:r>
              <w:rPr>
                <w:rFonts w:hint="eastAsia"/>
              </w:rPr>
              <w:t>1</w:t>
            </w:r>
            <w:r>
              <w:t>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C4BA2A9" w14:textId="5E13BF40" w:rsidR="00B34B67" w:rsidRDefault="00B34B67">
            <w:r>
              <w:rPr>
                <w:rFonts w:hint="eastAsia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CABF22D" w14:textId="369CF43C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B769ED0" w14:textId="3E52708C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B74BC8" w14:textId="7BB48106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2E316AB" w14:textId="56C6BF09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CE95DE2" w14:textId="219B9FDA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C3970B" w14:textId="78EC7D86" w:rsidR="00B34B67" w:rsidRDefault="00B34B67">
            <w:r>
              <w:rPr>
                <w:rFonts w:hint="eastAsia"/>
              </w:rPr>
              <w:t>2</w:t>
            </w:r>
            <w:r>
              <w:t>8</w:t>
            </w:r>
          </w:p>
        </w:tc>
      </w:tr>
      <w:tr w:rsidR="00B34B67" w14:paraId="74171235" w14:textId="77777777" w:rsidTr="005E6195">
        <w:tc>
          <w:tcPr>
            <w:tcW w:w="0" w:type="auto"/>
            <w:vMerge/>
          </w:tcPr>
          <w:p w14:paraId="2FBF708F" w14:textId="77777777" w:rsidR="00B34B67" w:rsidRDefault="00B34B67"/>
        </w:tc>
        <w:tc>
          <w:tcPr>
            <w:tcW w:w="0" w:type="auto"/>
            <w:vMerge/>
          </w:tcPr>
          <w:p w14:paraId="22B3F573" w14:textId="77777777" w:rsidR="00B34B67" w:rsidRDefault="00B34B67"/>
        </w:tc>
        <w:tc>
          <w:tcPr>
            <w:tcW w:w="0" w:type="auto"/>
            <w:vMerge/>
          </w:tcPr>
          <w:p w14:paraId="5E4DE6B4" w14:textId="58B7EAB5" w:rsidR="00B34B67" w:rsidRDefault="00B34B67"/>
        </w:tc>
        <w:tc>
          <w:tcPr>
            <w:tcW w:w="0" w:type="auto"/>
          </w:tcPr>
          <w:p w14:paraId="6D986F8A" w14:textId="352C23ED" w:rsidR="00B34B67" w:rsidRDefault="00B34B67">
            <w:r>
              <w:rPr>
                <w:rFonts w:hint="eastAsia"/>
              </w:rPr>
              <w:t>B</w:t>
            </w:r>
            <w:r>
              <w:t>DI</w:t>
            </w:r>
          </w:p>
        </w:tc>
        <w:tc>
          <w:tcPr>
            <w:tcW w:w="0" w:type="auto"/>
          </w:tcPr>
          <w:p w14:paraId="0BFBED68" w14:textId="239876C4" w:rsidR="00B34B67" w:rsidRDefault="00B34B67">
            <w:r>
              <w:rPr>
                <w:rFonts w:hint="eastAsia"/>
              </w:rPr>
              <w:t>5</w:t>
            </w:r>
          </w:p>
        </w:tc>
        <w:tc>
          <w:tcPr>
            <w:tcW w:w="0" w:type="auto"/>
          </w:tcPr>
          <w:p w14:paraId="5ACF7463" w14:textId="2B110510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63B0F05A" w14:textId="46FBF1B5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1601863D" w14:textId="4A747DC0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538787F5" w14:textId="7209162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1177ABE1" w14:textId="61A3A31E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3709A377" w14:textId="5DB5A4B7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07D0E613" w14:textId="1C7CF320" w:rsidR="00B34B67" w:rsidRDefault="00B34B67">
            <w:r>
              <w:rPr>
                <w:rFonts w:hint="eastAsia"/>
              </w:rPr>
              <w:t>7</w:t>
            </w:r>
          </w:p>
        </w:tc>
      </w:tr>
      <w:tr w:rsidR="00B34B67" w14:paraId="7B0499DA" w14:textId="77777777" w:rsidTr="005A47E2">
        <w:tc>
          <w:tcPr>
            <w:tcW w:w="0" w:type="auto"/>
            <w:vMerge/>
          </w:tcPr>
          <w:p w14:paraId="29D5CA07" w14:textId="77777777" w:rsidR="00B34B67" w:rsidRDefault="00B34B67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1BE642F" w14:textId="77777777" w:rsidR="00B34B67" w:rsidRDefault="00B34B67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09B44144" w14:textId="6CDC127E" w:rsidR="00B34B67" w:rsidRDefault="00B34B67"/>
        </w:tc>
        <w:tc>
          <w:tcPr>
            <w:tcW w:w="0" w:type="auto"/>
            <w:tcBorders>
              <w:bottom w:val="single" w:sz="4" w:space="0" w:color="auto"/>
            </w:tcBorders>
          </w:tcPr>
          <w:p w14:paraId="6338958F" w14:textId="28717F9B" w:rsidR="00B34B67" w:rsidRDefault="00B34B67">
            <w:r>
              <w:rPr>
                <w:rFonts w:hint="eastAsia"/>
              </w:rPr>
              <w:t>M</w:t>
            </w:r>
            <w:r>
              <w:t>ADR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CCE7036" w14:textId="6D55D4C7" w:rsidR="00B34B67" w:rsidRDefault="00B34B67">
            <w:r>
              <w:rPr>
                <w:rFonts w:hint="eastAsia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6B37240" w14:textId="10D0BCCC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D32E8A8" w14:textId="32E7A42B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5141B9E" w14:textId="7B91D917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F746B25" w14:textId="25422E89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03F2FE6" w14:textId="76FFF5E3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31D7302" w14:textId="5489078A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D1CF25" w14:textId="27F31F90" w:rsidR="00B34B67" w:rsidRDefault="00B34B67">
            <w:r>
              <w:rPr>
                <w:rFonts w:hint="eastAsia"/>
              </w:rPr>
              <w:t>8</w:t>
            </w:r>
          </w:p>
        </w:tc>
      </w:tr>
      <w:tr w:rsidR="00B34B67" w14:paraId="1DBCCDAE" w14:textId="77777777" w:rsidTr="005A47E2">
        <w:tc>
          <w:tcPr>
            <w:tcW w:w="0" w:type="auto"/>
            <w:vMerge/>
          </w:tcPr>
          <w:p w14:paraId="625BF52F" w14:textId="77777777" w:rsidR="00B34B67" w:rsidRDefault="00B34B67" w:rsidP="00404137"/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EFCC168" w14:textId="5B6D65BB" w:rsidR="00B34B67" w:rsidRDefault="00B34B67" w:rsidP="00404137">
            <w:r>
              <w:rPr>
                <w:rFonts w:hint="eastAsia"/>
              </w:rPr>
              <w:t>A</w:t>
            </w:r>
            <w:r>
              <w:t>nxie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D9E935" w14:textId="35443983" w:rsidR="00B34B67" w:rsidRDefault="00B34B67" w:rsidP="00404137">
            <w:r w:rsidRPr="00D36542">
              <w:t>Targeted popul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ED48DFD" w14:textId="155F208C" w:rsidR="00B34B67" w:rsidRDefault="00B34B67" w:rsidP="00404137">
            <w:r>
              <w:rPr>
                <w:rFonts w:hint="eastAsia"/>
              </w:rPr>
              <w:t>A</w:t>
            </w:r>
            <w:r>
              <w:t>ll subjec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5806F0" w14:textId="2809C864" w:rsidR="00B34B67" w:rsidRDefault="00B34B67" w:rsidP="00404137">
            <w:r>
              <w:rPr>
                <w:rFonts w:hint="eastAsia"/>
              </w:rPr>
              <w:t>1</w:t>
            </w:r>
            <w:r>
              <w:t>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B0F11D6" w14:textId="1A595D80" w:rsidR="00B34B67" w:rsidRDefault="00B34B67" w:rsidP="00404137">
            <w:r>
              <w:rPr>
                <w:rFonts w:hint="eastAsia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2C00C1" w14:textId="7164C1AD" w:rsidR="00B34B67" w:rsidRDefault="00B34B67" w:rsidP="0040413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F25C6EE" w14:textId="4167034F" w:rsidR="00B34B67" w:rsidRDefault="00B34B67" w:rsidP="0040413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4D51A3" w14:textId="27F6B21C" w:rsidR="00B34B67" w:rsidRDefault="00B34B67" w:rsidP="0040413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C417E08" w14:textId="3E1BAFCB" w:rsidR="00B34B67" w:rsidRDefault="00B34B67" w:rsidP="0040413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78CCC01" w14:textId="4733CD7F" w:rsidR="00B34B67" w:rsidRDefault="00B34B67" w:rsidP="0040413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F7B06B3" w14:textId="49A520D4" w:rsidR="00B34B67" w:rsidRDefault="00B34B67" w:rsidP="00404137">
            <w:r>
              <w:rPr>
                <w:rFonts w:hint="eastAsia"/>
              </w:rPr>
              <w:t>1</w:t>
            </w:r>
            <w:r>
              <w:t>5</w:t>
            </w:r>
          </w:p>
        </w:tc>
      </w:tr>
      <w:tr w:rsidR="00B34B67" w14:paraId="3C6EB93A" w14:textId="77777777" w:rsidTr="005A47E2">
        <w:tc>
          <w:tcPr>
            <w:tcW w:w="0" w:type="auto"/>
            <w:vMerge/>
          </w:tcPr>
          <w:p w14:paraId="6DEB7E6B" w14:textId="77777777" w:rsidR="00B34B67" w:rsidRDefault="00B34B67"/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870DDA1" w14:textId="214EC005" w:rsidR="00B34B67" w:rsidRDefault="00B34B67">
            <w:r>
              <w:rPr>
                <w:rFonts w:hint="eastAsia"/>
              </w:rPr>
              <w:t>S</w:t>
            </w:r>
            <w:r>
              <w:t xml:space="preserve">leep </w:t>
            </w:r>
            <w:proofErr w:type="spellStart"/>
            <w:r>
              <w:t>disturabnce</w:t>
            </w:r>
            <w:proofErr w:type="spellEnd"/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E5DCE52" w14:textId="52F1DCCA" w:rsidR="00B34B67" w:rsidRDefault="00B34B67">
            <w:r>
              <w:rPr>
                <w:rFonts w:hint="eastAsia"/>
              </w:rPr>
              <w:t>M</w:t>
            </w:r>
            <w:r>
              <w:t>easurement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C11EF1" w14:textId="12DC4BFE" w:rsidR="00B34B67" w:rsidRDefault="00B34B67">
            <w:r>
              <w:rPr>
                <w:rFonts w:hint="eastAsia"/>
              </w:rPr>
              <w:t>P</w:t>
            </w:r>
            <w:r>
              <w:t>SQI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ECCE6D4" w14:textId="5EE94885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5C046C7" w14:textId="368FF88C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C68327B" w14:textId="4C3EF1B8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46591FD" w14:textId="25CBF809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9E9A1B" w14:textId="1CF74318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8B001D" w14:textId="54D5B0AE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1900737" w14:textId="24E7EF8F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D71A909" w14:textId="70DE0D73" w:rsidR="00B34B67" w:rsidRDefault="00B34B67">
            <w:r>
              <w:rPr>
                <w:rFonts w:hint="eastAsia"/>
              </w:rPr>
              <w:t>4</w:t>
            </w:r>
          </w:p>
        </w:tc>
      </w:tr>
      <w:tr w:rsidR="00B34B67" w14:paraId="0EA14EC4" w14:textId="77777777" w:rsidTr="005E6195">
        <w:tc>
          <w:tcPr>
            <w:tcW w:w="0" w:type="auto"/>
            <w:vMerge/>
          </w:tcPr>
          <w:p w14:paraId="5D705A67" w14:textId="77777777" w:rsidR="00B34B67" w:rsidRDefault="00B34B67"/>
        </w:tc>
        <w:tc>
          <w:tcPr>
            <w:tcW w:w="0" w:type="auto"/>
            <w:vMerge/>
          </w:tcPr>
          <w:p w14:paraId="7800F1F7" w14:textId="77777777" w:rsidR="00B34B67" w:rsidRDefault="00B34B67"/>
        </w:tc>
        <w:tc>
          <w:tcPr>
            <w:tcW w:w="0" w:type="auto"/>
            <w:vMerge/>
          </w:tcPr>
          <w:p w14:paraId="3A48F7A9" w14:textId="5CF32C8D" w:rsidR="00B34B67" w:rsidRDefault="00B34B67"/>
        </w:tc>
        <w:tc>
          <w:tcPr>
            <w:tcW w:w="0" w:type="auto"/>
          </w:tcPr>
          <w:p w14:paraId="1C51EADC" w14:textId="4683903F" w:rsidR="00B34B67" w:rsidRDefault="00B34B67">
            <w:r>
              <w:rPr>
                <w:rFonts w:hint="eastAsia"/>
              </w:rPr>
              <w:t>S</w:t>
            </w:r>
            <w:r>
              <w:t>leep quality</w:t>
            </w:r>
          </w:p>
        </w:tc>
        <w:tc>
          <w:tcPr>
            <w:tcW w:w="0" w:type="auto"/>
          </w:tcPr>
          <w:p w14:paraId="0DABB2F2" w14:textId="11B6E014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0EFCAA29" w14:textId="2FBF16F0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0E189BDF" w14:textId="50DFCD74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61207D98" w14:textId="34D9B3EF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367F2A47" w14:textId="1ED894AB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4785BB83" w14:textId="75CC2A7A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707762A2" w14:textId="348679AA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2F0FDD16" w14:textId="25F6459A" w:rsidR="00B34B67" w:rsidRDefault="00B34B67">
            <w:r>
              <w:rPr>
                <w:rFonts w:hint="eastAsia"/>
              </w:rPr>
              <w:t>3</w:t>
            </w:r>
          </w:p>
        </w:tc>
      </w:tr>
      <w:tr w:rsidR="00B34B67" w14:paraId="12FF6296" w14:textId="77777777" w:rsidTr="005E6195">
        <w:tc>
          <w:tcPr>
            <w:tcW w:w="0" w:type="auto"/>
            <w:vMerge/>
          </w:tcPr>
          <w:p w14:paraId="7D99C9E8" w14:textId="77777777" w:rsidR="00B34B67" w:rsidRDefault="00B34B67"/>
        </w:tc>
        <w:tc>
          <w:tcPr>
            <w:tcW w:w="0" w:type="auto"/>
            <w:vMerge/>
          </w:tcPr>
          <w:p w14:paraId="1F393806" w14:textId="77777777" w:rsidR="00B34B67" w:rsidRDefault="00B34B67"/>
        </w:tc>
        <w:tc>
          <w:tcPr>
            <w:tcW w:w="0" w:type="auto"/>
            <w:vMerge/>
          </w:tcPr>
          <w:p w14:paraId="0FE3B6FB" w14:textId="574F7B47" w:rsidR="00B34B67" w:rsidRDefault="00B34B67"/>
        </w:tc>
        <w:tc>
          <w:tcPr>
            <w:tcW w:w="0" w:type="auto"/>
          </w:tcPr>
          <w:p w14:paraId="2DEF6BAA" w14:textId="4F60D730" w:rsidR="00B34B67" w:rsidRDefault="00B34B67">
            <w:r>
              <w:rPr>
                <w:rFonts w:hint="eastAsia"/>
              </w:rPr>
              <w:t>S</w:t>
            </w:r>
            <w:r>
              <w:t>leep efficiency</w:t>
            </w:r>
          </w:p>
        </w:tc>
        <w:tc>
          <w:tcPr>
            <w:tcW w:w="0" w:type="auto"/>
          </w:tcPr>
          <w:p w14:paraId="5502203D" w14:textId="73D8EC6D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4D9BA8F0" w14:textId="63F2F660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67ACE4CA" w14:textId="7AE2A68D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6ED1FEE8" w14:textId="641C5BB8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092D0F35" w14:textId="2EF77C49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20AD20B9" w14:textId="6767B93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2CCD2316" w14:textId="11392B68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54C7E094" w14:textId="5942DFA4" w:rsidR="00B34B67" w:rsidRDefault="00B34B67">
            <w:r>
              <w:rPr>
                <w:rFonts w:hint="eastAsia"/>
              </w:rPr>
              <w:t>4</w:t>
            </w:r>
          </w:p>
        </w:tc>
      </w:tr>
      <w:tr w:rsidR="00B34B67" w14:paraId="42229053" w14:textId="77777777" w:rsidTr="005E6195">
        <w:tc>
          <w:tcPr>
            <w:tcW w:w="0" w:type="auto"/>
            <w:vMerge/>
          </w:tcPr>
          <w:p w14:paraId="47119DE6" w14:textId="77777777" w:rsidR="00B34B67" w:rsidRDefault="00B34B67"/>
        </w:tc>
        <w:tc>
          <w:tcPr>
            <w:tcW w:w="0" w:type="auto"/>
            <w:vMerge/>
          </w:tcPr>
          <w:p w14:paraId="00591174" w14:textId="77777777" w:rsidR="00B34B67" w:rsidRDefault="00B34B67"/>
        </w:tc>
        <w:tc>
          <w:tcPr>
            <w:tcW w:w="0" w:type="auto"/>
            <w:vMerge/>
          </w:tcPr>
          <w:p w14:paraId="09E35C0C" w14:textId="712700DD" w:rsidR="00B34B67" w:rsidRDefault="00B34B67"/>
        </w:tc>
        <w:tc>
          <w:tcPr>
            <w:tcW w:w="0" w:type="auto"/>
          </w:tcPr>
          <w:p w14:paraId="724EE384" w14:textId="716C73AA" w:rsidR="00B34B67" w:rsidRDefault="00B34B67">
            <w:r>
              <w:rPr>
                <w:rFonts w:hint="eastAsia"/>
              </w:rPr>
              <w:t>S</w:t>
            </w:r>
            <w:r>
              <w:t>leep latency</w:t>
            </w:r>
          </w:p>
        </w:tc>
        <w:tc>
          <w:tcPr>
            <w:tcW w:w="0" w:type="auto"/>
          </w:tcPr>
          <w:p w14:paraId="577B30C5" w14:textId="758A6C85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2C0ACC1C" w14:textId="5A721144" w:rsidR="00B34B67" w:rsidRDefault="00B34B67">
            <w:r>
              <w:rPr>
                <w:rFonts w:hint="eastAsia"/>
              </w:rPr>
              <w:t>2</w:t>
            </w:r>
          </w:p>
        </w:tc>
        <w:tc>
          <w:tcPr>
            <w:tcW w:w="0" w:type="auto"/>
          </w:tcPr>
          <w:p w14:paraId="35452025" w14:textId="650D4DB8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37EEFA57" w14:textId="4A6B7AE3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6606BFB5" w14:textId="185637A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2BF5765F" w14:textId="3EA1A55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02CAD868" w14:textId="5A50996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3ADCC29B" w14:textId="6119D0FE" w:rsidR="00B34B67" w:rsidRDefault="00B34B67">
            <w:r>
              <w:rPr>
                <w:rFonts w:hint="eastAsia"/>
              </w:rPr>
              <w:t>4</w:t>
            </w:r>
          </w:p>
        </w:tc>
      </w:tr>
      <w:tr w:rsidR="00B34B67" w14:paraId="537EBE67" w14:textId="77777777" w:rsidTr="005E6195">
        <w:tc>
          <w:tcPr>
            <w:tcW w:w="0" w:type="auto"/>
            <w:vMerge/>
          </w:tcPr>
          <w:p w14:paraId="13AEADD7" w14:textId="77777777" w:rsidR="00B34B67" w:rsidRDefault="00B34B67"/>
        </w:tc>
        <w:tc>
          <w:tcPr>
            <w:tcW w:w="0" w:type="auto"/>
            <w:vMerge/>
          </w:tcPr>
          <w:p w14:paraId="23B9ACEB" w14:textId="77777777" w:rsidR="00B34B67" w:rsidRDefault="00B34B67"/>
        </w:tc>
        <w:tc>
          <w:tcPr>
            <w:tcW w:w="0" w:type="auto"/>
            <w:vMerge/>
          </w:tcPr>
          <w:p w14:paraId="2F4FC4A8" w14:textId="73FF49A8" w:rsidR="00B34B67" w:rsidRDefault="00B34B67"/>
        </w:tc>
        <w:tc>
          <w:tcPr>
            <w:tcW w:w="0" w:type="auto"/>
          </w:tcPr>
          <w:p w14:paraId="223839AC" w14:textId="5F9DD087" w:rsidR="00B34B67" w:rsidRDefault="00B34B67">
            <w:r>
              <w:rPr>
                <w:rFonts w:hint="eastAsia"/>
              </w:rPr>
              <w:t>T</w:t>
            </w:r>
            <w:r>
              <w:t xml:space="preserve">otal </w:t>
            </w:r>
            <w:r>
              <w:lastRenderedPageBreak/>
              <w:t>sleep time</w:t>
            </w:r>
          </w:p>
        </w:tc>
        <w:tc>
          <w:tcPr>
            <w:tcW w:w="0" w:type="auto"/>
          </w:tcPr>
          <w:p w14:paraId="620950C0" w14:textId="3673928A" w:rsidR="00B34B67" w:rsidRDefault="00B34B67">
            <w:r>
              <w:rPr>
                <w:rFonts w:hint="eastAsia"/>
              </w:rPr>
              <w:lastRenderedPageBreak/>
              <w:t>1</w:t>
            </w:r>
          </w:p>
        </w:tc>
        <w:tc>
          <w:tcPr>
            <w:tcW w:w="0" w:type="auto"/>
          </w:tcPr>
          <w:p w14:paraId="1A6BCAB7" w14:textId="0AC9920D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344C96B6" w14:textId="71F4AEFF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</w:tcPr>
          <w:p w14:paraId="793EA1D9" w14:textId="52EA6845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72D40AF3" w14:textId="05AEEDD2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4BB4F5B3" w14:textId="22E64118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7842C3BE" w14:textId="765C0B35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</w:tcPr>
          <w:p w14:paraId="345C498F" w14:textId="4426FA1F" w:rsidR="00B34B67" w:rsidRDefault="00B34B67">
            <w:r>
              <w:rPr>
                <w:rFonts w:hint="eastAsia"/>
              </w:rPr>
              <w:t>3</w:t>
            </w:r>
          </w:p>
        </w:tc>
      </w:tr>
      <w:tr w:rsidR="00B34B67" w14:paraId="6B9054F5" w14:textId="77777777" w:rsidTr="005A47E2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097B0E79" w14:textId="77777777" w:rsidR="00B34B67" w:rsidRDefault="00B34B67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0E9C52EB" w14:textId="77777777" w:rsidR="00B34B67" w:rsidRDefault="00B34B67"/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50E6E49D" w14:textId="252B710A" w:rsidR="00B34B67" w:rsidRDefault="00B34B67"/>
        </w:tc>
        <w:tc>
          <w:tcPr>
            <w:tcW w:w="0" w:type="auto"/>
            <w:tcBorders>
              <w:bottom w:val="single" w:sz="4" w:space="0" w:color="auto"/>
            </w:tcBorders>
          </w:tcPr>
          <w:p w14:paraId="44DD3EC4" w14:textId="574312E9" w:rsidR="00B34B67" w:rsidRDefault="00B34B67">
            <w:r>
              <w:rPr>
                <w:rFonts w:hint="eastAsia"/>
              </w:rPr>
              <w:t>D</w:t>
            </w:r>
            <w:r>
              <w:t>aily disturbanc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6BDB5F9" w14:textId="2656597F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6FB0A50" w14:textId="59B415A2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7C79ED1" w14:textId="6CAEC00A" w:rsidR="00B34B67" w:rsidRDefault="00B34B67">
            <w:r>
              <w:rPr>
                <w:rFonts w:hint="eastAsia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0248626" w14:textId="070A37D2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43B51EC" w14:textId="2E0C3441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2C296B7" w14:textId="253D6799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1CA500" w14:textId="3FBC2516" w:rsidR="00B34B67" w:rsidRDefault="00B34B67">
            <w:r>
              <w:rPr>
                <w:rFonts w:hint="eastAsia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F2C585" w14:textId="2FE781ED" w:rsidR="00B34B67" w:rsidRDefault="00B34B67">
            <w:r>
              <w:rPr>
                <w:rFonts w:hint="eastAsia"/>
              </w:rPr>
              <w:t>3</w:t>
            </w:r>
          </w:p>
        </w:tc>
      </w:tr>
    </w:tbl>
    <w:p w14:paraId="6F5D026F" w14:textId="0DCD19FB" w:rsidR="007A5408" w:rsidRDefault="007A5408"/>
    <w:p w14:paraId="106A74CC" w14:textId="5F0F7BF1" w:rsidR="003135D2" w:rsidRDefault="003135D2">
      <w:pPr>
        <w:widowControl/>
      </w:pPr>
      <w:r>
        <w:br w:type="page"/>
      </w:r>
    </w:p>
    <w:p w14:paraId="15220807" w14:textId="77777777" w:rsidR="003135D2" w:rsidRPr="003135D2" w:rsidRDefault="003135D2" w:rsidP="003135D2">
      <w:pPr>
        <w:rPr>
          <w:b/>
          <w:bCs/>
        </w:rPr>
      </w:pPr>
      <w:r w:rsidRPr="003135D2">
        <w:rPr>
          <w:b/>
          <w:bCs/>
        </w:rPr>
        <w:lastRenderedPageBreak/>
        <w:t xml:space="preserve">Supplementary Table 3. Sensitivity analyses for meta-analysis using leave-one-out approach </w:t>
      </w:r>
    </w:p>
    <w:tbl>
      <w:tblPr>
        <w:tblW w:w="14388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6108"/>
        <w:gridCol w:w="1448"/>
        <w:gridCol w:w="3212"/>
        <w:gridCol w:w="1848"/>
        <w:gridCol w:w="1772"/>
      </w:tblGrid>
      <w:tr w:rsidR="003135D2" w:rsidRPr="003135D2" w14:paraId="1ABA4F95" w14:textId="77777777" w:rsidTr="00EE33B3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9AC34B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Outcomes </w:t>
            </w:r>
          </w:p>
        </w:tc>
        <w:tc>
          <w:tcPr>
            <w:tcW w:w="14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42EA6A" w14:textId="3B0C00A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Number of stud</w:t>
            </w:r>
            <w:r>
              <w:rPr>
                <w:bCs/>
              </w:rPr>
              <w:t>ies</w:t>
            </w:r>
          </w:p>
        </w:tc>
        <w:tc>
          <w:tcPr>
            <w:tcW w:w="32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27B9FF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Effect sizes (95%CI)</w:t>
            </w:r>
          </w:p>
        </w:tc>
        <w:tc>
          <w:tcPr>
            <w:tcW w:w="18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77581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Effect size p value</w:t>
            </w:r>
          </w:p>
        </w:tc>
        <w:tc>
          <w:tcPr>
            <w:tcW w:w="1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03B819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Heterogeneity I</w:t>
            </w:r>
            <w:r w:rsidRPr="003135D2">
              <w:rPr>
                <w:bCs/>
                <w:vertAlign w:val="superscript"/>
              </w:rPr>
              <w:t>2</w:t>
            </w:r>
            <w:r w:rsidRPr="003135D2">
              <w:rPr>
                <w:bCs/>
              </w:rPr>
              <w:t xml:space="preserve"> (%)</w:t>
            </w:r>
          </w:p>
        </w:tc>
      </w:tr>
      <w:tr w:rsidR="003135D2" w:rsidRPr="003135D2" w14:paraId="386181C4" w14:textId="77777777" w:rsidTr="00EE33B3">
        <w:trPr>
          <w:trHeight w:val="310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88BB8F4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MADRS for all types of neuromodulation</w:t>
            </w:r>
          </w:p>
          <w:p w14:paraId="234360D4" w14:textId="6403E2C4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AE665FA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3E3142B" w14:textId="3428CDA0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23 (0.01</w:t>
            </w:r>
            <w:r w:rsidR="00207D3E">
              <w:rPr>
                <w:bCs/>
              </w:rPr>
              <w:t>2</w:t>
            </w:r>
            <w:r w:rsidRPr="003135D2">
              <w:rPr>
                <w:bCs/>
              </w:rPr>
              <w:t>; 0.83</w:t>
            </w:r>
            <w:r w:rsidR="00207D3E">
              <w:rPr>
                <w:bCs/>
              </w:rPr>
              <w:t>5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9898246" w14:textId="19049E42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439</w:t>
            </w:r>
            <w:r w:rsidR="00967FF7">
              <w:rPr>
                <w:bCs/>
              </w:rPr>
              <w:t>*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B578A4E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0.8%</w:t>
            </w:r>
          </w:p>
        </w:tc>
      </w:tr>
      <w:tr w:rsidR="003135D2" w:rsidRPr="003135D2" w14:paraId="38C47117" w14:textId="77777777" w:rsidTr="003135D2">
        <w:trPr>
          <w:trHeight w:val="310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0FBC1539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</w:t>
            </w:r>
            <w:proofErr w:type="spellStart"/>
            <w:r w:rsidRPr="003135D2">
              <w:rPr>
                <w:bCs/>
              </w:rPr>
              <w:t>Brunoni</w:t>
            </w:r>
            <w:proofErr w:type="spellEnd"/>
            <w:r w:rsidRPr="003135D2">
              <w:rPr>
                <w:bCs/>
              </w:rPr>
              <w:t xml:space="preserve"> et al. 2013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3D86D717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78F66DB6" w14:textId="756FDD85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29</w:t>
            </w:r>
            <w:r w:rsidR="00BF6AE4">
              <w:rPr>
                <w:bCs/>
              </w:rPr>
              <w:t>8</w:t>
            </w:r>
            <w:r w:rsidRPr="003135D2">
              <w:rPr>
                <w:bCs/>
              </w:rPr>
              <w:t xml:space="preserve"> (-0.103; 0.698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20DBCF96" w14:textId="58B0D989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1455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2BB779B2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56.1%</w:t>
            </w:r>
          </w:p>
        </w:tc>
      </w:tr>
      <w:tr w:rsidR="003135D2" w:rsidRPr="003135D2" w14:paraId="7D1C925F" w14:textId="77777777" w:rsidTr="003135D2">
        <w:trPr>
          <w:trHeight w:val="310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63334782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Loo et al. 2012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414B435B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7F63E0EE" w14:textId="54418BC5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360 (-0.11</w:t>
            </w:r>
            <w:r w:rsidR="00BF6AE4">
              <w:rPr>
                <w:bCs/>
              </w:rPr>
              <w:t>5</w:t>
            </w:r>
            <w:r w:rsidRPr="003135D2">
              <w:rPr>
                <w:bCs/>
              </w:rPr>
              <w:t>; 0.835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35B919BA" w14:textId="5D91E3DD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1370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191CB37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3.1%</w:t>
            </w:r>
          </w:p>
        </w:tc>
      </w:tr>
      <w:tr w:rsidR="003135D2" w:rsidRPr="003135D2" w14:paraId="4B152E12" w14:textId="77777777" w:rsidTr="003135D2">
        <w:trPr>
          <w:trHeight w:val="310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4C2839AD" w14:textId="77777777" w:rsidR="003135D2" w:rsidRPr="003135D2" w:rsidRDefault="003135D2" w:rsidP="003135D2">
            <w:pPr>
              <w:ind w:firstLineChars="100" w:firstLine="240"/>
              <w:rPr>
                <w:bCs/>
              </w:rPr>
            </w:pPr>
            <w:proofErr w:type="spellStart"/>
            <w:r w:rsidRPr="003135D2">
              <w:rPr>
                <w:bCs/>
              </w:rPr>
              <w:t>Vigod</w:t>
            </w:r>
            <w:proofErr w:type="spellEnd"/>
            <w:r w:rsidRPr="003135D2">
              <w:rPr>
                <w:bCs/>
              </w:rPr>
              <w:t xml:space="preserve"> et al. 2019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3E3982BB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3F591474" w14:textId="4803214A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01 (-0.05</w:t>
            </w:r>
            <w:r w:rsidR="00BF6AE4">
              <w:rPr>
                <w:bCs/>
              </w:rPr>
              <w:t>6</w:t>
            </w:r>
            <w:r w:rsidRPr="003135D2">
              <w:rPr>
                <w:bCs/>
              </w:rPr>
              <w:t>; 0.858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57727BC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853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5E039919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5.4%</w:t>
            </w:r>
          </w:p>
        </w:tc>
      </w:tr>
      <w:tr w:rsidR="003135D2" w:rsidRPr="003135D2" w14:paraId="17F9C49B" w14:textId="77777777" w:rsidTr="003135D2">
        <w:trPr>
          <w:trHeight w:val="310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06954827" w14:textId="77777777" w:rsidR="003135D2" w:rsidRPr="003135D2" w:rsidRDefault="003135D2" w:rsidP="003135D2">
            <w:pPr>
              <w:ind w:firstLineChars="100" w:firstLine="240"/>
              <w:rPr>
                <w:bCs/>
              </w:rPr>
            </w:pPr>
            <w:r w:rsidRPr="003135D2">
              <w:rPr>
                <w:bCs/>
              </w:rPr>
              <w:t xml:space="preserve">Mayur et al. 2018  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27FDAAF4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4994219D" w14:textId="774A1B06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2</w:t>
            </w:r>
            <w:r w:rsidR="00BF6AE4">
              <w:rPr>
                <w:bCs/>
              </w:rPr>
              <w:t>9</w:t>
            </w:r>
            <w:r w:rsidRPr="003135D2">
              <w:rPr>
                <w:bCs/>
              </w:rPr>
              <w:t xml:space="preserve"> (-0.02</w:t>
            </w:r>
            <w:r w:rsidR="00BF6AE4">
              <w:rPr>
                <w:bCs/>
              </w:rPr>
              <w:t>6</w:t>
            </w:r>
            <w:r w:rsidRPr="003135D2">
              <w:rPr>
                <w:bCs/>
              </w:rPr>
              <w:t>; 0.88</w:t>
            </w:r>
            <w:r w:rsidR="00BF6AE4">
              <w:rPr>
                <w:bCs/>
              </w:rPr>
              <w:t>3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52DA6F1B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645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20E54E4E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5.7%</w:t>
            </w:r>
          </w:p>
        </w:tc>
      </w:tr>
      <w:tr w:rsidR="003135D2" w:rsidRPr="003135D2" w14:paraId="6EEB43CC" w14:textId="77777777" w:rsidTr="00EE33B3">
        <w:trPr>
          <w:trHeight w:val="310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3F81F9C" w14:textId="77777777" w:rsidR="003135D2" w:rsidRPr="003135D2" w:rsidRDefault="003135D2" w:rsidP="003135D2">
            <w:pPr>
              <w:ind w:firstLineChars="100" w:firstLine="240"/>
              <w:rPr>
                <w:bCs/>
              </w:rPr>
            </w:pPr>
            <w:proofErr w:type="spellStart"/>
            <w:r w:rsidRPr="003135D2">
              <w:rPr>
                <w:bCs/>
              </w:rPr>
              <w:t>Segrave</w:t>
            </w:r>
            <w:proofErr w:type="spellEnd"/>
            <w:r w:rsidRPr="003135D2">
              <w:rPr>
                <w:bCs/>
              </w:rPr>
              <w:t xml:space="preserve"> et al. 2014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0E19171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89579DD" w14:textId="04A95412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38</w:t>
            </w:r>
            <w:r w:rsidR="00BF6AE4">
              <w:rPr>
                <w:bCs/>
              </w:rPr>
              <w:t>5</w:t>
            </w:r>
            <w:r w:rsidRPr="003135D2">
              <w:rPr>
                <w:bCs/>
              </w:rPr>
              <w:t xml:space="preserve"> (-0.06</w:t>
            </w:r>
            <w:r w:rsidR="00BF6AE4">
              <w:rPr>
                <w:bCs/>
              </w:rPr>
              <w:t>5</w:t>
            </w:r>
            <w:r w:rsidRPr="003135D2">
              <w:rPr>
                <w:bCs/>
              </w:rPr>
              <w:t>; 0.834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970D6A6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934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8E75D1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5.0%</w:t>
            </w:r>
          </w:p>
        </w:tc>
      </w:tr>
      <w:tr w:rsidR="003135D2" w:rsidRPr="003135D2" w14:paraId="69687A12" w14:textId="77777777" w:rsidTr="00EE33B3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294E065" w14:textId="2E9C8068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BDI for only </w:t>
            </w:r>
            <w:proofErr w:type="spellStart"/>
            <w:r w:rsidRPr="003135D2">
              <w:rPr>
                <w:bCs/>
              </w:rPr>
              <w:t>tDCS</w:t>
            </w:r>
            <w:proofErr w:type="spellEnd"/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471632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5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CF493B2" w14:textId="5DAAE0E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9</w:t>
            </w:r>
            <w:r w:rsidR="00BF6AE4">
              <w:rPr>
                <w:bCs/>
              </w:rPr>
              <w:t>7</w:t>
            </w:r>
            <w:r w:rsidRPr="003135D2">
              <w:rPr>
                <w:bCs/>
              </w:rPr>
              <w:t xml:space="preserve"> (0.09</w:t>
            </w:r>
            <w:r w:rsidR="00BF6AE4">
              <w:rPr>
                <w:bCs/>
              </w:rPr>
              <w:t>9</w:t>
            </w:r>
            <w:r w:rsidRPr="003135D2">
              <w:rPr>
                <w:bCs/>
              </w:rPr>
              <w:t>; 0.895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DD30208" w14:textId="1D246A09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144</w:t>
            </w:r>
            <w:r w:rsidR="00967FF7">
              <w:rPr>
                <w:bCs/>
              </w:rPr>
              <w:t>*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301DC2D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33.2%</w:t>
            </w:r>
          </w:p>
        </w:tc>
      </w:tr>
      <w:tr w:rsidR="003135D2" w:rsidRPr="003135D2" w14:paraId="676DB315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681FE891" w14:textId="44677EDF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2B29EF53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02CF052B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5B05F712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0EE44D14" w14:textId="77777777" w:rsidR="003135D2" w:rsidRPr="003135D2" w:rsidRDefault="003135D2" w:rsidP="003135D2">
            <w:pPr>
              <w:rPr>
                <w:bCs/>
              </w:rPr>
            </w:pPr>
          </w:p>
        </w:tc>
      </w:tr>
      <w:tr w:rsidR="003135D2" w:rsidRPr="003135D2" w14:paraId="24070D24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767C1D05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</w:t>
            </w:r>
            <w:proofErr w:type="spellStart"/>
            <w:r w:rsidRPr="003135D2">
              <w:rPr>
                <w:bCs/>
              </w:rPr>
              <w:t>Ahmadizadeh</w:t>
            </w:r>
            <w:proofErr w:type="spellEnd"/>
            <w:r w:rsidRPr="003135D2">
              <w:rPr>
                <w:bCs/>
              </w:rPr>
              <w:t xml:space="preserve"> et al. 2019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12723457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424EBA42" w14:textId="437CB381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322 (-0.045; 0.6</w:t>
            </w:r>
            <w:r w:rsidR="00BF6AE4">
              <w:rPr>
                <w:bCs/>
              </w:rPr>
              <w:t>90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614C48D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855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469382A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%</w:t>
            </w:r>
          </w:p>
        </w:tc>
      </w:tr>
      <w:tr w:rsidR="003135D2" w:rsidRPr="003135D2" w14:paraId="374AD3BE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3D8FEFD3" w14:textId="579B76BD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de Lima et al. 2019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55F05202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7F870731" w14:textId="51DBBBC4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73 (-0.04</w:t>
            </w:r>
            <w:r w:rsidR="00BF6AE4">
              <w:rPr>
                <w:bCs/>
              </w:rPr>
              <w:t>1</w:t>
            </w:r>
            <w:r w:rsidRPr="003135D2">
              <w:rPr>
                <w:bCs/>
              </w:rPr>
              <w:t>; 0.987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7A2BD54A" w14:textId="5807CB90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712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7EA266B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9.8%</w:t>
            </w:r>
          </w:p>
        </w:tc>
      </w:tr>
      <w:tr w:rsidR="003135D2" w:rsidRPr="003135D2" w14:paraId="2E991E1D" w14:textId="77777777" w:rsidTr="00EE33B3">
        <w:trPr>
          <w:trHeight w:val="303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CA9FD75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</w:t>
            </w:r>
            <w:proofErr w:type="spellStart"/>
            <w:r w:rsidRPr="003135D2">
              <w:rPr>
                <w:bCs/>
              </w:rPr>
              <w:t>Taremian</w:t>
            </w:r>
            <w:proofErr w:type="spellEnd"/>
            <w:r w:rsidRPr="003135D2">
              <w:rPr>
                <w:bCs/>
              </w:rPr>
              <w:t xml:space="preserve"> et al. 2019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06D5EC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ED8BF25" w14:textId="4383C7BE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9</w:t>
            </w:r>
            <w:r w:rsidR="00BF6AE4">
              <w:rPr>
                <w:bCs/>
              </w:rPr>
              <w:t>5</w:t>
            </w:r>
            <w:r w:rsidRPr="003135D2">
              <w:rPr>
                <w:bCs/>
              </w:rPr>
              <w:t xml:space="preserve"> (-0.039; 1.029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C29CEA7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694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AE998D6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9.7%</w:t>
            </w:r>
          </w:p>
        </w:tc>
      </w:tr>
      <w:tr w:rsidR="003135D2" w:rsidRPr="003135D2" w14:paraId="3375306A" w14:textId="77777777" w:rsidTr="00EE33B3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325063E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≥ 20 sessions for only </w:t>
            </w:r>
            <w:proofErr w:type="spellStart"/>
            <w:r w:rsidRPr="003135D2">
              <w:rPr>
                <w:bCs/>
              </w:rPr>
              <w:t>tDCS</w:t>
            </w:r>
            <w:proofErr w:type="spellEnd"/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E6D4BD7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8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20376B5" w14:textId="4514F5DF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38 (0.044; 0.832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9EDE47C" w14:textId="5DDDB2E2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293</w:t>
            </w:r>
            <w:r w:rsidR="00967FF7">
              <w:rPr>
                <w:bCs/>
              </w:rPr>
              <w:t>*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6631DA5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2.1%</w:t>
            </w:r>
          </w:p>
        </w:tc>
      </w:tr>
      <w:tr w:rsidR="003135D2" w:rsidRPr="003135D2" w14:paraId="0156D408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31CF1472" w14:textId="2006589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70502D42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4EE520A1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4721B0CE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7288B363" w14:textId="77777777" w:rsidR="003135D2" w:rsidRPr="003135D2" w:rsidRDefault="003135D2" w:rsidP="003135D2">
            <w:pPr>
              <w:rPr>
                <w:bCs/>
              </w:rPr>
            </w:pPr>
          </w:p>
        </w:tc>
      </w:tr>
      <w:tr w:rsidR="003135D2" w:rsidRPr="003135D2" w14:paraId="28C380BC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7B10DC24" w14:textId="34181368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Zhou et al. 2020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50DA5BD9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64026221" w14:textId="2D683D79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381 (-0.063; 0.82</w:t>
            </w:r>
            <w:r w:rsidR="00B0253E">
              <w:rPr>
                <w:bCs/>
              </w:rPr>
              <w:t>6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4A7B8512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926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7FACF1C1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1.6%</w:t>
            </w:r>
          </w:p>
        </w:tc>
      </w:tr>
      <w:tr w:rsidR="003135D2" w:rsidRPr="003135D2" w14:paraId="3CFC26AA" w14:textId="77777777" w:rsidTr="006057C7">
        <w:trPr>
          <w:trHeight w:val="303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F2E7D71" w14:textId="11137FB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</w:t>
            </w:r>
            <w:proofErr w:type="spellStart"/>
            <w:r w:rsidRPr="003135D2">
              <w:rPr>
                <w:bCs/>
              </w:rPr>
              <w:t>Brunoni</w:t>
            </w:r>
            <w:proofErr w:type="spellEnd"/>
            <w:r w:rsidRPr="003135D2">
              <w:rPr>
                <w:bCs/>
              </w:rPr>
              <w:t xml:space="preserve"> et al. 2017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58F4D6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598BA30" w14:textId="289EB0B0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65 (-0.04</w:t>
            </w:r>
            <w:r w:rsidR="00B0253E">
              <w:rPr>
                <w:bCs/>
              </w:rPr>
              <w:t>2</w:t>
            </w:r>
            <w:r w:rsidRPr="003135D2">
              <w:rPr>
                <w:bCs/>
              </w:rPr>
              <w:t>; 0.97</w:t>
            </w:r>
            <w:r w:rsidR="00B0253E">
              <w:rPr>
                <w:bCs/>
              </w:rPr>
              <w:t>3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F2B9A82" w14:textId="411A90E6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722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6D32341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6.0%</w:t>
            </w:r>
          </w:p>
        </w:tc>
      </w:tr>
      <w:tr w:rsidR="003135D2" w:rsidRPr="003135D2" w14:paraId="066E5F90" w14:textId="77777777" w:rsidTr="006057C7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0642E7C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Remission rate for only </w:t>
            </w:r>
            <w:proofErr w:type="spellStart"/>
            <w:r w:rsidRPr="003135D2">
              <w:rPr>
                <w:bCs/>
              </w:rPr>
              <w:t>tDCS</w:t>
            </w:r>
            <w:proofErr w:type="spellEnd"/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E58260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11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6B70832" w14:textId="0C97D709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1.50</w:t>
            </w:r>
            <w:r w:rsidR="00B0253E">
              <w:rPr>
                <w:bCs/>
              </w:rPr>
              <w:t>1</w:t>
            </w:r>
            <w:r w:rsidRPr="003135D2">
              <w:rPr>
                <w:bCs/>
              </w:rPr>
              <w:t xml:space="preserve"> (0.958; 2.351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6C24E7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763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748FF1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.1%</w:t>
            </w:r>
          </w:p>
        </w:tc>
      </w:tr>
      <w:tr w:rsidR="003135D2" w:rsidRPr="003135D2" w14:paraId="4FE165CB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5354BAC1" w14:textId="62311C31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748D54BA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6CF862DF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0FF5F63B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69F3FA97" w14:textId="77777777" w:rsidR="003135D2" w:rsidRPr="003135D2" w:rsidRDefault="003135D2" w:rsidP="003135D2">
            <w:pPr>
              <w:rPr>
                <w:bCs/>
              </w:rPr>
            </w:pPr>
          </w:p>
        </w:tc>
      </w:tr>
      <w:tr w:rsidR="003135D2" w:rsidRPr="003135D2" w14:paraId="47C5995F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150B0F04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</w:t>
            </w:r>
            <w:proofErr w:type="spellStart"/>
            <w:r w:rsidRPr="003135D2">
              <w:rPr>
                <w:bCs/>
              </w:rPr>
              <w:t>Brunoni</w:t>
            </w:r>
            <w:proofErr w:type="spellEnd"/>
            <w:r w:rsidRPr="003135D2">
              <w:rPr>
                <w:bCs/>
              </w:rPr>
              <w:t xml:space="preserve"> et al. 2013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644BC00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10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4911BF01" w14:textId="1064FB1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1.67</w:t>
            </w:r>
            <w:r w:rsidR="00B0253E">
              <w:rPr>
                <w:bCs/>
              </w:rPr>
              <w:t>4</w:t>
            </w:r>
            <w:r w:rsidRPr="003135D2">
              <w:rPr>
                <w:bCs/>
              </w:rPr>
              <w:t xml:space="preserve"> (1.075; 2.605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48D95EA2" w14:textId="5F767119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225</w:t>
            </w:r>
            <w:r w:rsidR="00967FF7">
              <w:rPr>
                <w:bCs/>
              </w:rPr>
              <w:t>*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56103B7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%</w:t>
            </w:r>
          </w:p>
        </w:tc>
      </w:tr>
      <w:tr w:rsidR="003135D2" w:rsidRPr="003135D2" w14:paraId="63D842E4" w14:textId="77777777" w:rsidTr="006057C7">
        <w:trPr>
          <w:trHeight w:val="303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299AF4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lastRenderedPageBreak/>
              <w:t>Loo et al. 2018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CE4E6A4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10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4710ADB" w14:textId="0596FB53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1.71</w:t>
            </w:r>
            <w:r w:rsidR="00B0253E">
              <w:rPr>
                <w:bCs/>
              </w:rPr>
              <w:t>5</w:t>
            </w:r>
            <w:r w:rsidRPr="003135D2">
              <w:rPr>
                <w:bCs/>
              </w:rPr>
              <w:t xml:space="preserve"> (1.114; 2.639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FBA45E8" w14:textId="4AA071F5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143</w:t>
            </w:r>
            <w:r w:rsidR="00967FF7">
              <w:rPr>
                <w:bCs/>
              </w:rPr>
              <w:t>*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818A0A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%</w:t>
            </w:r>
          </w:p>
        </w:tc>
      </w:tr>
      <w:tr w:rsidR="003135D2" w:rsidRPr="003135D2" w14:paraId="0A1600B3" w14:textId="77777777" w:rsidTr="006057C7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A8B1A6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At least mild depression for only CES </w:t>
            </w:r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58047F1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5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554CBAE" w14:textId="5A6E52A8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50</w:t>
            </w:r>
            <w:r w:rsidR="00B0253E">
              <w:rPr>
                <w:bCs/>
              </w:rPr>
              <w:t>5</w:t>
            </w:r>
            <w:r w:rsidRPr="003135D2">
              <w:rPr>
                <w:bCs/>
              </w:rPr>
              <w:t xml:space="preserve"> (0.00</w:t>
            </w:r>
            <w:r w:rsidR="00B0253E">
              <w:rPr>
                <w:bCs/>
              </w:rPr>
              <w:t>9</w:t>
            </w:r>
            <w:r w:rsidRPr="003135D2">
              <w:rPr>
                <w:bCs/>
              </w:rPr>
              <w:t>; 1.00</w:t>
            </w:r>
            <w:r w:rsidR="00B0253E">
              <w:rPr>
                <w:bCs/>
              </w:rPr>
              <w:t>1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116B7F8" w14:textId="6B522D4A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461</w:t>
            </w:r>
            <w:r w:rsidR="00967FF7">
              <w:rPr>
                <w:bCs/>
              </w:rPr>
              <w:t>*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F9C4BD5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5.1%</w:t>
            </w:r>
          </w:p>
        </w:tc>
      </w:tr>
      <w:tr w:rsidR="003135D2" w:rsidRPr="003135D2" w14:paraId="0C401F71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09259B90" w14:textId="1AAD5AE5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02CD9033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2321A070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5C14AD19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204182B5" w14:textId="77777777" w:rsidR="003135D2" w:rsidRPr="003135D2" w:rsidRDefault="003135D2" w:rsidP="003135D2">
            <w:pPr>
              <w:rPr>
                <w:bCs/>
              </w:rPr>
            </w:pPr>
          </w:p>
        </w:tc>
      </w:tr>
      <w:tr w:rsidR="003135D2" w:rsidRPr="003135D2" w14:paraId="0F76F261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1302E2AF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Bhardwaj et al. 2018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70BF02A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6AD4B706" w14:textId="46333BF6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361 (-0.105; 0.82</w:t>
            </w:r>
            <w:r w:rsidR="00C7127B">
              <w:rPr>
                <w:bCs/>
              </w:rPr>
              <w:t>8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7D7E479A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1291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708DEAD5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0.0%</w:t>
            </w:r>
          </w:p>
        </w:tc>
      </w:tr>
      <w:tr w:rsidR="003135D2" w:rsidRPr="003135D2" w14:paraId="07789898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613D3699" w14:textId="0784BC11" w:rsidR="003135D2" w:rsidRPr="003135D2" w:rsidRDefault="003135D2" w:rsidP="00EE33B3">
            <w:pPr>
              <w:ind w:firstLineChars="100" w:firstLine="240"/>
              <w:rPr>
                <w:bCs/>
              </w:rPr>
            </w:pPr>
            <w:r w:rsidRPr="003135D2">
              <w:rPr>
                <w:bCs/>
              </w:rPr>
              <w:t xml:space="preserve">Barclay 2014  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046470BD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1C45BE61" w14:textId="2BC7E4F0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578 (-0.152; 1.308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3AA56029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1208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7566E55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1.4%</w:t>
            </w:r>
          </w:p>
        </w:tc>
      </w:tr>
      <w:tr w:rsidR="003135D2" w:rsidRPr="003135D2" w14:paraId="124C6DE0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3882A103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 Gong et al. 2016  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0667C6DC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5644A66F" w14:textId="49BB26AF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38</w:t>
            </w:r>
            <w:r w:rsidR="00B0253E">
              <w:rPr>
                <w:bCs/>
              </w:rPr>
              <w:t>5</w:t>
            </w:r>
            <w:r w:rsidRPr="003135D2">
              <w:rPr>
                <w:bCs/>
              </w:rPr>
              <w:t xml:space="preserve"> (-0.21</w:t>
            </w:r>
            <w:r w:rsidR="00C7127B">
              <w:rPr>
                <w:bCs/>
              </w:rPr>
              <w:t>8</w:t>
            </w:r>
            <w:r w:rsidRPr="003135D2">
              <w:rPr>
                <w:bCs/>
              </w:rPr>
              <w:t>; 0.98</w:t>
            </w:r>
            <w:r w:rsidR="00C7127B">
              <w:rPr>
                <w:bCs/>
              </w:rPr>
              <w:t>8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22B1D93A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2107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1BE744F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61.7%</w:t>
            </w:r>
          </w:p>
        </w:tc>
      </w:tr>
      <w:tr w:rsidR="003135D2" w:rsidRPr="003135D2" w14:paraId="30420FF7" w14:textId="77777777" w:rsidTr="006057C7">
        <w:trPr>
          <w:trHeight w:val="303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91FF72E" w14:textId="77777777" w:rsidR="003135D2" w:rsidRPr="003135D2" w:rsidRDefault="003135D2" w:rsidP="00EE33B3">
            <w:pPr>
              <w:ind w:firstLineChars="100" w:firstLine="240"/>
              <w:rPr>
                <w:bCs/>
              </w:rPr>
            </w:pPr>
            <w:r w:rsidRPr="003135D2">
              <w:rPr>
                <w:bCs/>
              </w:rPr>
              <w:t>McClure et al. 2015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A5A5A27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7417E14" w14:textId="245D2623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54</w:t>
            </w:r>
            <w:r w:rsidR="00B0253E">
              <w:rPr>
                <w:bCs/>
              </w:rPr>
              <w:t>1</w:t>
            </w:r>
            <w:r w:rsidRPr="003135D2">
              <w:rPr>
                <w:bCs/>
              </w:rPr>
              <w:t xml:space="preserve"> (-0.044; 1.125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68EC57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700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E3A5E57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73.6%</w:t>
            </w:r>
          </w:p>
        </w:tc>
      </w:tr>
      <w:tr w:rsidR="003135D2" w:rsidRPr="003135D2" w14:paraId="1E39E1E5" w14:textId="77777777" w:rsidTr="006057C7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16B40D5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Total sleep time for all types of neuromodulation</w:t>
            </w:r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AA31DDF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3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EBDBC78" w14:textId="065F72D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7</w:t>
            </w:r>
            <w:r w:rsidR="00C7127B">
              <w:rPr>
                <w:bCs/>
              </w:rPr>
              <w:t>4</w:t>
            </w:r>
            <w:r w:rsidRPr="003135D2">
              <w:rPr>
                <w:bCs/>
              </w:rPr>
              <w:t xml:space="preserve"> (0.180; 0.767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FF413DE" w14:textId="084C1F1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016</w:t>
            </w:r>
            <w:r w:rsidR="00967FF7">
              <w:rPr>
                <w:bCs/>
              </w:rPr>
              <w:t>**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1AB286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%</w:t>
            </w:r>
          </w:p>
        </w:tc>
      </w:tr>
      <w:tr w:rsidR="003135D2" w:rsidRPr="003135D2" w14:paraId="17A90044" w14:textId="77777777" w:rsidTr="003135D2">
        <w:trPr>
          <w:trHeight w:val="303"/>
        </w:trPr>
        <w:tc>
          <w:tcPr>
            <w:tcW w:w="6108" w:type="dxa"/>
            <w:tcBorders>
              <w:top w:val="nil"/>
              <w:bottom w:val="nil"/>
            </w:tcBorders>
            <w:shd w:val="clear" w:color="auto" w:fill="auto"/>
          </w:tcPr>
          <w:p w14:paraId="2D9BC5F1" w14:textId="0A2F867C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nil"/>
              <w:bottom w:val="nil"/>
            </w:tcBorders>
            <w:shd w:val="clear" w:color="auto" w:fill="auto"/>
          </w:tcPr>
          <w:p w14:paraId="4C057E6D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3212" w:type="dxa"/>
            <w:tcBorders>
              <w:top w:val="nil"/>
              <w:bottom w:val="nil"/>
            </w:tcBorders>
            <w:shd w:val="clear" w:color="auto" w:fill="auto"/>
          </w:tcPr>
          <w:p w14:paraId="09CFE734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848" w:type="dxa"/>
            <w:tcBorders>
              <w:top w:val="nil"/>
              <w:bottom w:val="nil"/>
            </w:tcBorders>
            <w:shd w:val="clear" w:color="auto" w:fill="auto"/>
          </w:tcPr>
          <w:p w14:paraId="07E573EF" w14:textId="77777777" w:rsidR="003135D2" w:rsidRPr="003135D2" w:rsidRDefault="003135D2" w:rsidP="003135D2">
            <w:pPr>
              <w:rPr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auto"/>
          </w:tcPr>
          <w:p w14:paraId="089D5A97" w14:textId="77777777" w:rsidR="003135D2" w:rsidRPr="003135D2" w:rsidRDefault="003135D2" w:rsidP="003135D2">
            <w:pPr>
              <w:rPr>
                <w:bCs/>
              </w:rPr>
            </w:pPr>
          </w:p>
        </w:tc>
      </w:tr>
      <w:tr w:rsidR="003135D2" w:rsidRPr="003135D2" w14:paraId="65120109" w14:textId="77777777" w:rsidTr="006057C7">
        <w:trPr>
          <w:trHeight w:val="303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97BE707" w14:textId="2AE1F38A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 xml:space="preserve"> </w:t>
            </w:r>
            <w:r w:rsidR="00EE33B3">
              <w:rPr>
                <w:bCs/>
              </w:rPr>
              <w:t xml:space="preserve"> </w:t>
            </w:r>
            <w:r w:rsidRPr="003135D2">
              <w:rPr>
                <w:bCs/>
              </w:rPr>
              <w:t xml:space="preserve">Zhou et al. 2020  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15AC578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2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25662D7" w14:textId="648B1610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5</w:t>
            </w:r>
            <w:r w:rsidR="00C7127B">
              <w:rPr>
                <w:bCs/>
              </w:rPr>
              <w:t>4</w:t>
            </w:r>
            <w:r w:rsidRPr="003135D2">
              <w:rPr>
                <w:bCs/>
              </w:rPr>
              <w:t xml:space="preserve"> (-0.01</w:t>
            </w:r>
            <w:r w:rsidR="00C7127B">
              <w:rPr>
                <w:bCs/>
              </w:rPr>
              <w:t>7</w:t>
            </w:r>
            <w:r w:rsidRPr="003135D2">
              <w:rPr>
                <w:bCs/>
              </w:rPr>
              <w:t>; 0.92</w:t>
            </w:r>
            <w:r w:rsidR="00C7127B">
              <w:rPr>
                <w:bCs/>
              </w:rPr>
              <w:t>4</w:t>
            </w:r>
            <w:r w:rsidRPr="003135D2">
              <w:rPr>
                <w:bCs/>
              </w:rPr>
              <w:t>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71A8834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586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FE81246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21.3%</w:t>
            </w:r>
          </w:p>
        </w:tc>
      </w:tr>
      <w:tr w:rsidR="003135D2" w:rsidRPr="003135D2" w14:paraId="344F8209" w14:textId="77777777" w:rsidTr="006057C7">
        <w:trPr>
          <w:trHeight w:val="303"/>
        </w:trPr>
        <w:tc>
          <w:tcPr>
            <w:tcW w:w="61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EBEAEE7" w14:textId="77777777" w:rsidR="003135D2" w:rsidRPr="003135D2" w:rsidRDefault="003135D2" w:rsidP="003135D2">
            <w:pPr>
              <w:rPr>
                <w:bCs/>
              </w:rPr>
            </w:pPr>
            <w:bookmarkStart w:id="0" w:name="_Hlk73281796"/>
            <w:r w:rsidRPr="003135D2">
              <w:rPr>
                <w:bCs/>
              </w:rPr>
              <w:t>Daytime disturbance for all types of neuromodulation</w:t>
            </w:r>
          </w:p>
          <w:bookmarkEnd w:id="0"/>
          <w:p w14:paraId="7448BEB0" w14:textId="5C470043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Leave one study out</w:t>
            </w:r>
          </w:p>
        </w:tc>
        <w:tc>
          <w:tcPr>
            <w:tcW w:w="14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5C85FFF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3</w:t>
            </w:r>
          </w:p>
        </w:tc>
        <w:tc>
          <w:tcPr>
            <w:tcW w:w="321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3178F6F" w14:textId="02715896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27</w:t>
            </w:r>
            <w:r w:rsidR="00C7127B">
              <w:rPr>
                <w:bCs/>
              </w:rPr>
              <w:t>2</w:t>
            </w:r>
            <w:r w:rsidRPr="003135D2">
              <w:rPr>
                <w:bCs/>
              </w:rPr>
              <w:t xml:space="preserve"> (-0.131; 0.675)</w:t>
            </w:r>
          </w:p>
        </w:tc>
        <w:tc>
          <w:tcPr>
            <w:tcW w:w="184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9E647FB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1863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2641391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46.4%</w:t>
            </w:r>
          </w:p>
        </w:tc>
      </w:tr>
      <w:tr w:rsidR="003135D2" w:rsidRPr="003135D2" w14:paraId="0B92A594" w14:textId="77777777" w:rsidTr="006057C7">
        <w:trPr>
          <w:trHeight w:val="303"/>
        </w:trPr>
        <w:tc>
          <w:tcPr>
            <w:tcW w:w="61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93C5D5F" w14:textId="77777777" w:rsidR="003135D2" w:rsidRPr="003135D2" w:rsidRDefault="003135D2" w:rsidP="00EE33B3">
            <w:pPr>
              <w:ind w:firstLineChars="100" w:firstLine="240"/>
              <w:rPr>
                <w:bCs/>
              </w:rPr>
            </w:pPr>
            <w:r w:rsidRPr="003135D2">
              <w:rPr>
                <w:bCs/>
              </w:rPr>
              <w:t>Wang et al. 2020</w:t>
            </w:r>
          </w:p>
        </w:tc>
        <w:tc>
          <w:tcPr>
            <w:tcW w:w="14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BD6F800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2</w:t>
            </w:r>
          </w:p>
        </w:tc>
        <w:tc>
          <w:tcPr>
            <w:tcW w:w="321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0F506D2" w14:textId="5AA7DE3B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482 (0.130; 0.834)</w:t>
            </w:r>
          </w:p>
        </w:tc>
        <w:tc>
          <w:tcPr>
            <w:tcW w:w="184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3137291" w14:textId="33D7236A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073</w:t>
            </w:r>
            <w:r w:rsidR="00967FF7">
              <w:rPr>
                <w:bCs/>
              </w:rPr>
              <w:t>**</w:t>
            </w: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C1EFB12" w14:textId="77777777" w:rsidR="003135D2" w:rsidRPr="003135D2" w:rsidRDefault="003135D2" w:rsidP="003135D2">
            <w:pPr>
              <w:rPr>
                <w:bCs/>
              </w:rPr>
            </w:pPr>
            <w:r w:rsidRPr="003135D2">
              <w:rPr>
                <w:bCs/>
              </w:rPr>
              <w:t>0.0%</w:t>
            </w:r>
          </w:p>
        </w:tc>
      </w:tr>
    </w:tbl>
    <w:p w14:paraId="7012B17A" w14:textId="61380C49" w:rsidR="003135D2" w:rsidRDefault="00967FF7">
      <w:r w:rsidRPr="00967FF7">
        <w:t>*p&lt;0.05, **p&lt;0.01</w:t>
      </w:r>
    </w:p>
    <w:p w14:paraId="5FA174EE" w14:textId="500FAF1E" w:rsidR="00C00B5F" w:rsidRDefault="00C00B5F">
      <w:pPr>
        <w:widowControl/>
      </w:pPr>
      <w:r>
        <w:br w:type="page"/>
      </w:r>
    </w:p>
    <w:p w14:paraId="738A545D" w14:textId="77777777" w:rsidR="00C00B5F" w:rsidRPr="00C00B5F" w:rsidRDefault="00C00B5F" w:rsidP="00C00B5F">
      <w:pPr>
        <w:rPr>
          <w:rFonts w:eastAsia="新細明體" w:cstheme="minorHAnsi"/>
        </w:rPr>
      </w:pPr>
      <w:r w:rsidRPr="00C00B5F">
        <w:rPr>
          <w:rFonts w:eastAsia="新細明體" w:cstheme="minorHAnsi"/>
          <w:b/>
          <w:bCs/>
          <w:color w:val="000000"/>
          <w:szCs w:val="24"/>
          <w:shd w:val="clear" w:color="auto" w:fill="FFFFFF"/>
        </w:rPr>
        <w:lastRenderedPageBreak/>
        <w:t xml:space="preserve">Supplementary Table 4. Publication bias </w:t>
      </w:r>
      <w:r w:rsidRPr="00C00B5F">
        <w:rPr>
          <w:rFonts w:ascii="Calibri" w:eastAsia="新細明體" w:hAnsi="Calibri" w:cs="Times New Roman"/>
          <w:b/>
          <w:bCs/>
          <w:color w:val="000000" w:themeColor="text1"/>
        </w:rPr>
        <w:t xml:space="preserve">of electrical neuromodulation on depression, anxiety and sleep disturbance. (a) only </w:t>
      </w:r>
      <w:proofErr w:type="spellStart"/>
      <w:r w:rsidRPr="00C00B5F">
        <w:rPr>
          <w:rFonts w:ascii="Calibri" w:eastAsia="新細明體" w:hAnsi="Calibri" w:cs="Times New Roman"/>
          <w:b/>
          <w:bCs/>
          <w:color w:val="000000" w:themeColor="text1"/>
        </w:rPr>
        <w:t>tDCS</w:t>
      </w:r>
      <w:proofErr w:type="spellEnd"/>
      <w:r w:rsidRPr="00C00B5F">
        <w:rPr>
          <w:rFonts w:ascii="Calibri" w:eastAsia="新細明體" w:hAnsi="Calibri" w:cs="Times New Roman"/>
          <w:b/>
          <w:bCs/>
          <w:color w:val="000000" w:themeColor="text1"/>
        </w:rPr>
        <w:t>; (b) only CES; (c) all types of neuromodulation</w:t>
      </w:r>
    </w:p>
    <w:p w14:paraId="1CD3630E" w14:textId="77777777" w:rsidR="00C00B5F" w:rsidRPr="00C00B5F" w:rsidRDefault="00C00B5F" w:rsidP="00C00B5F">
      <w:pPr>
        <w:numPr>
          <w:ilvl w:val="0"/>
          <w:numId w:val="1"/>
        </w:numPr>
        <w:rPr>
          <w:b/>
          <w:bCs/>
          <w:color w:val="000000" w:themeColor="text1"/>
        </w:rPr>
      </w:pPr>
      <w:r w:rsidRPr="00C00B5F">
        <w:rPr>
          <w:b/>
          <w:bCs/>
          <w:color w:val="000000" w:themeColor="text1"/>
        </w:rPr>
        <w:t xml:space="preserve">Only </w:t>
      </w:r>
      <w:proofErr w:type="spellStart"/>
      <w:r w:rsidRPr="00C00B5F">
        <w:rPr>
          <w:b/>
          <w:bCs/>
          <w:color w:val="000000" w:themeColor="text1"/>
        </w:rPr>
        <w:t>tDCS</w:t>
      </w:r>
      <w:proofErr w:type="spellEnd"/>
    </w:p>
    <w:tbl>
      <w:tblPr>
        <w:tblW w:w="0" w:type="auto"/>
        <w:tblLook w:val="04A0" w:firstRow="1" w:lastRow="0" w:firstColumn="1" w:lastColumn="0" w:noHBand="0" w:noVBand="1"/>
      </w:tblPr>
      <w:tblGrid>
        <w:gridCol w:w="3998"/>
        <w:gridCol w:w="2760"/>
        <w:gridCol w:w="2356"/>
        <w:gridCol w:w="1608"/>
        <w:gridCol w:w="2350"/>
      </w:tblGrid>
      <w:tr w:rsidR="00C00B5F" w:rsidRPr="00C00B5F" w14:paraId="135AC39C" w14:textId="77777777" w:rsidTr="00B0716F">
        <w:trPr>
          <w:trHeight w:val="20"/>
        </w:trPr>
        <w:tc>
          <w:tcPr>
            <w:tcW w:w="3998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</w:tcPr>
          <w:p w14:paraId="748BDFE2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1" w:name="_Hlk73211168"/>
          </w:p>
        </w:tc>
        <w:tc>
          <w:tcPr>
            <w:tcW w:w="9074" w:type="dxa"/>
            <w:gridSpan w:val="4"/>
            <w:tcBorders>
              <w:top w:val="single" w:sz="4" w:space="0" w:color="auto"/>
            </w:tcBorders>
            <w:shd w:val="clear" w:color="auto" w:fill="FFFFFF" w:themeFill="background1"/>
          </w:tcPr>
          <w:p w14:paraId="3518CC1A" w14:textId="77777777" w:rsidR="00C00B5F" w:rsidRPr="00C00B5F" w:rsidRDefault="00C00B5F" w:rsidP="00C00B5F">
            <w:pPr>
              <w:ind w:firstLineChars="200" w:firstLine="480"/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Egger’s linear regression test</w:t>
            </w:r>
          </w:p>
        </w:tc>
      </w:tr>
      <w:tr w:rsidR="00C00B5F" w:rsidRPr="00C00B5F" w14:paraId="0D2D9192" w14:textId="77777777" w:rsidTr="00B0716F">
        <w:trPr>
          <w:trHeight w:val="20"/>
        </w:trPr>
        <w:tc>
          <w:tcPr>
            <w:tcW w:w="3998" w:type="dxa"/>
            <w:vMerge/>
            <w:tcBorders>
              <w:bottom w:val="single" w:sz="4" w:space="0" w:color="auto"/>
            </w:tcBorders>
            <w:shd w:val="clear" w:color="auto" w:fill="FFFFFF" w:themeFill="background1"/>
          </w:tcPr>
          <w:p w14:paraId="1C0EFA10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59BE8B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Number of studies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493C8BF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t value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2D1DBB2" w14:textId="77777777" w:rsidR="00C00B5F" w:rsidRPr="00C00B5F" w:rsidRDefault="00C00B5F" w:rsidP="00C00B5F">
            <w:pPr>
              <w:jc w:val="both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p value</w:t>
            </w:r>
          </w:p>
        </w:tc>
        <w:tc>
          <w:tcPr>
            <w:tcW w:w="2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7E5FD27" w14:textId="77777777" w:rsidR="00C00B5F" w:rsidRPr="00C00B5F" w:rsidRDefault="00C00B5F" w:rsidP="00C00B5F">
            <w:pPr>
              <w:jc w:val="both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Publication bias</w:t>
            </w:r>
          </w:p>
        </w:tc>
      </w:tr>
      <w:tr w:rsidR="00C00B5F" w:rsidRPr="00C00B5F" w14:paraId="0F0F17DA" w14:textId="77777777" w:rsidTr="00B0716F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28363DB2" w14:textId="77777777" w:rsidR="00C00B5F" w:rsidRPr="00C00B5F" w:rsidRDefault="00C00B5F" w:rsidP="00C00B5F">
            <w:pPr>
              <w:rPr>
                <w:rFonts w:eastAsia="新細明體" w:cstheme="minorHAnsi"/>
                <w:bCs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bCs/>
                <w:color w:val="000000" w:themeColor="text1"/>
                <w:szCs w:val="24"/>
              </w:rPr>
              <w:t>Depression: targeted population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43E99D3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74415916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細明體" w:cstheme="minorHAnsi"/>
                <w:color w:val="000000" w:themeColor="text1"/>
                <w:kern w:val="0"/>
                <w:szCs w:val="24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0A03A8D7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eastAsia="細明體" w:cstheme="minorHAnsi"/>
                <w:color w:val="000000" w:themeColor="text1"/>
                <w:kern w:val="0"/>
                <w:szCs w:val="24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4970FFB8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eastAsia="細明體" w:cstheme="minorHAnsi"/>
                <w:color w:val="000000" w:themeColor="text1"/>
                <w:kern w:val="0"/>
                <w:szCs w:val="24"/>
              </w:rPr>
            </w:pPr>
          </w:p>
        </w:tc>
      </w:tr>
      <w:tr w:rsidR="00C00B5F" w:rsidRPr="00C00B5F" w14:paraId="62CA912C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112D026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 xml:space="preserve">  All subjects</w:t>
            </w:r>
          </w:p>
        </w:tc>
        <w:tc>
          <w:tcPr>
            <w:tcW w:w="2760" w:type="dxa"/>
            <w:shd w:val="clear" w:color="auto" w:fill="auto"/>
          </w:tcPr>
          <w:p w14:paraId="59C8265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35</w:t>
            </w:r>
          </w:p>
        </w:tc>
        <w:tc>
          <w:tcPr>
            <w:tcW w:w="2356" w:type="dxa"/>
            <w:shd w:val="clear" w:color="auto" w:fill="auto"/>
          </w:tcPr>
          <w:p w14:paraId="6E74681E" w14:textId="23C732D6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37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0</w:t>
            </w:r>
          </w:p>
        </w:tc>
        <w:tc>
          <w:tcPr>
            <w:tcW w:w="1608" w:type="dxa"/>
            <w:shd w:val="clear" w:color="auto" w:fill="auto"/>
          </w:tcPr>
          <w:p w14:paraId="02CB38C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799</w:t>
            </w:r>
          </w:p>
        </w:tc>
        <w:tc>
          <w:tcPr>
            <w:tcW w:w="2350" w:type="dxa"/>
          </w:tcPr>
          <w:p w14:paraId="494E7AD1" w14:textId="77777777" w:rsidR="00C00B5F" w:rsidRPr="00C00B5F" w:rsidRDefault="00C00B5F" w:rsidP="00C00B5F">
            <w:pPr>
              <w:jc w:val="center"/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373D34AB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10302F63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At least mild depression</w:t>
            </w:r>
          </w:p>
        </w:tc>
        <w:tc>
          <w:tcPr>
            <w:tcW w:w="2760" w:type="dxa"/>
            <w:shd w:val="clear" w:color="auto" w:fill="auto"/>
          </w:tcPr>
          <w:p w14:paraId="239699B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31</w:t>
            </w:r>
          </w:p>
        </w:tc>
        <w:tc>
          <w:tcPr>
            <w:tcW w:w="2356" w:type="dxa"/>
            <w:shd w:val="clear" w:color="auto" w:fill="auto"/>
          </w:tcPr>
          <w:p w14:paraId="6394F160" w14:textId="2BF60BEB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067</w:t>
            </w:r>
          </w:p>
        </w:tc>
        <w:tc>
          <w:tcPr>
            <w:tcW w:w="1608" w:type="dxa"/>
            <w:shd w:val="clear" w:color="auto" w:fill="auto"/>
          </w:tcPr>
          <w:p w14:paraId="63FCEA8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2947</w:t>
            </w:r>
          </w:p>
        </w:tc>
        <w:tc>
          <w:tcPr>
            <w:tcW w:w="2350" w:type="dxa"/>
          </w:tcPr>
          <w:p w14:paraId="78BE4A8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5B2E76DE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421A5D10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At least moderate depression</w:t>
            </w:r>
          </w:p>
        </w:tc>
        <w:tc>
          <w:tcPr>
            <w:tcW w:w="2760" w:type="dxa"/>
            <w:shd w:val="clear" w:color="auto" w:fill="auto"/>
          </w:tcPr>
          <w:p w14:paraId="0870F99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23</w:t>
            </w:r>
          </w:p>
        </w:tc>
        <w:tc>
          <w:tcPr>
            <w:tcW w:w="2356" w:type="dxa"/>
            <w:shd w:val="clear" w:color="auto" w:fill="auto"/>
          </w:tcPr>
          <w:p w14:paraId="7123FA55" w14:textId="79AA23F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01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7</w:t>
            </w:r>
          </w:p>
        </w:tc>
        <w:tc>
          <w:tcPr>
            <w:tcW w:w="1608" w:type="dxa"/>
            <w:shd w:val="clear" w:color="auto" w:fill="auto"/>
          </w:tcPr>
          <w:p w14:paraId="0C477EFA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3208</w:t>
            </w:r>
          </w:p>
        </w:tc>
        <w:tc>
          <w:tcPr>
            <w:tcW w:w="2350" w:type="dxa"/>
          </w:tcPr>
          <w:p w14:paraId="2DDEE61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5B0D7A19" w14:textId="77777777" w:rsidTr="00B0716F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2093136B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2" w:name="_Hlk71879862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Only MDD patients</w:t>
            </w:r>
            <w:bookmarkEnd w:id="2"/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455CB182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21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1012A691" w14:textId="24FE59D2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41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1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368CB01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746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4E4C2AA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4B707B80" w14:textId="77777777" w:rsidTr="00B0716F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2F11EFB8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Depression: measure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5E26292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7904B52C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44A73F30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5F2FE4FC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1A549F82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353EC32E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 xml:space="preserve">  HAMD</w:t>
            </w:r>
          </w:p>
        </w:tc>
        <w:tc>
          <w:tcPr>
            <w:tcW w:w="2760" w:type="dxa"/>
            <w:shd w:val="clear" w:color="auto" w:fill="auto"/>
          </w:tcPr>
          <w:p w14:paraId="43D281D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19</w:t>
            </w:r>
          </w:p>
        </w:tc>
        <w:tc>
          <w:tcPr>
            <w:tcW w:w="2356" w:type="dxa"/>
            <w:shd w:val="clear" w:color="auto" w:fill="auto"/>
          </w:tcPr>
          <w:p w14:paraId="7DCC15E7" w14:textId="439EC9C3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38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7</w:t>
            </w:r>
          </w:p>
        </w:tc>
        <w:tc>
          <w:tcPr>
            <w:tcW w:w="1608" w:type="dxa"/>
            <w:shd w:val="clear" w:color="auto" w:fill="auto"/>
          </w:tcPr>
          <w:p w14:paraId="1971485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834</w:t>
            </w:r>
          </w:p>
        </w:tc>
        <w:tc>
          <w:tcPr>
            <w:tcW w:w="2350" w:type="dxa"/>
          </w:tcPr>
          <w:p w14:paraId="29F0EA2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790E61E5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3B780BEE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3" w:name="_Hlk71879867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BDI</w:t>
            </w:r>
            <w:bookmarkEnd w:id="3"/>
          </w:p>
        </w:tc>
        <w:tc>
          <w:tcPr>
            <w:tcW w:w="2760" w:type="dxa"/>
            <w:shd w:val="clear" w:color="auto" w:fill="auto"/>
          </w:tcPr>
          <w:p w14:paraId="076E6ACD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5</w:t>
            </w:r>
          </w:p>
        </w:tc>
        <w:tc>
          <w:tcPr>
            <w:tcW w:w="2356" w:type="dxa"/>
            <w:shd w:val="clear" w:color="auto" w:fill="auto"/>
          </w:tcPr>
          <w:p w14:paraId="3203FCE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5E0B3B1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6FE681CC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</w:tr>
      <w:tr w:rsidR="00C00B5F" w:rsidRPr="00C00B5F" w14:paraId="445B62C8" w14:textId="77777777" w:rsidTr="00B0716F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37CE98E2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FF0000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MADR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0BCBF85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6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2B02B3BD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21B631DA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65A34A0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</w:tr>
      <w:tr w:rsidR="00C00B5F" w:rsidRPr="00C00B5F" w14:paraId="4BD1E697" w14:textId="77777777" w:rsidTr="00B0716F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00E958A5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Anxiety: targeted population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12FA581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2911E291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2E2D97D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262746BF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</w:tr>
      <w:tr w:rsidR="00C00B5F" w:rsidRPr="00C00B5F" w14:paraId="5ED2EFFC" w14:textId="77777777" w:rsidTr="00B0716F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4E87FED7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All subject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5248674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11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3EAFF613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895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7F800F77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3969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6EDE3CE4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2885D4B7" w14:textId="77777777" w:rsidTr="00B0716F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5D4D8BCF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Treatment options: current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02F9684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35234597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25316FC0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7498E493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0BCB9F28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313E26F4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4" w:name="_Hlk71879937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≥ 1mA</w:t>
            </w:r>
            <w:bookmarkEnd w:id="4"/>
          </w:p>
        </w:tc>
        <w:tc>
          <w:tcPr>
            <w:tcW w:w="2760" w:type="dxa"/>
            <w:shd w:val="clear" w:color="auto" w:fill="auto"/>
          </w:tcPr>
          <w:p w14:paraId="38693A8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34</w:t>
            </w:r>
          </w:p>
        </w:tc>
        <w:tc>
          <w:tcPr>
            <w:tcW w:w="2356" w:type="dxa"/>
            <w:shd w:val="clear" w:color="auto" w:fill="auto"/>
          </w:tcPr>
          <w:p w14:paraId="37F634DD" w14:textId="3DAF1AC0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1.432</w:t>
            </w:r>
          </w:p>
        </w:tc>
        <w:tc>
          <w:tcPr>
            <w:tcW w:w="1608" w:type="dxa"/>
            <w:shd w:val="clear" w:color="auto" w:fill="auto"/>
          </w:tcPr>
          <w:p w14:paraId="7B56DF7E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1618</w:t>
            </w:r>
          </w:p>
        </w:tc>
        <w:tc>
          <w:tcPr>
            <w:tcW w:w="2350" w:type="dxa"/>
          </w:tcPr>
          <w:p w14:paraId="4EC8E37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73EF599A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1DA58139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5" w:name="_Hlk71879930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2mA</w:t>
            </w:r>
            <w:bookmarkEnd w:id="5"/>
          </w:p>
        </w:tc>
        <w:tc>
          <w:tcPr>
            <w:tcW w:w="2760" w:type="dxa"/>
            <w:shd w:val="clear" w:color="auto" w:fill="auto"/>
          </w:tcPr>
          <w:p w14:paraId="715B2A5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28</w:t>
            </w:r>
          </w:p>
        </w:tc>
        <w:tc>
          <w:tcPr>
            <w:tcW w:w="2356" w:type="dxa"/>
            <w:shd w:val="clear" w:color="auto" w:fill="auto"/>
          </w:tcPr>
          <w:p w14:paraId="5173519F" w14:textId="42E29002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0.38</w:t>
            </w:r>
            <w:r w:rsidR="00C75F02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2</w:t>
            </w:r>
          </w:p>
        </w:tc>
        <w:tc>
          <w:tcPr>
            <w:tcW w:w="1608" w:type="dxa"/>
            <w:shd w:val="clear" w:color="auto" w:fill="auto"/>
          </w:tcPr>
          <w:p w14:paraId="500F25B1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7056</w:t>
            </w:r>
          </w:p>
        </w:tc>
        <w:tc>
          <w:tcPr>
            <w:tcW w:w="2350" w:type="dxa"/>
          </w:tcPr>
          <w:p w14:paraId="7025C479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504263A1" w14:textId="77777777" w:rsidTr="00B0716F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404D6EB1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6" w:name="_Hlk71879944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≥ 2mA</w:t>
            </w:r>
            <w:bookmarkEnd w:id="6"/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759C5EFA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29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0AF4A57E" w14:textId="08BB7A51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080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667D923C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9368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7A60023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3AF8153C" w14:textId="77777777" w:rsidTr="00B0716F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1DF4FB5F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Treatment options: number of treat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5A5C23D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1BD8792E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5AAD8D69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4F16DBB9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1317C102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A536E25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lastRenderedPageBreak/>
              <w:t>5 sessions</w:t>
            </w:r>
          </w:p>
        </w:tc>
        <w:tc>
          <w:tcPr>
            <w:tcW w:w="2760" w:type="dxa"/>
            <w:shd w:val="clear" w:color="auto" w:fill="auto"/>
          </w:tcPr>
          <w:p w14:paraId="4DB568F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9</w:t>
            </w:r>
          </w:p>
        </w:tc>
        <w:tc>
          <w:tcPr>
            <w:tcW w:w="2356" w:type="dxa"/>
            <w:shd w:val="clear" w:color="auto" w:fill="auto"/>
          </w:tcPr>
          <w:p w14:paraId="4389B32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14AB126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01ED991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0501F9C7" w14:textId="77777777" w:rsidTr="00B0716F">
        <w:trPr>
          <w:trHeight w:val="20"/>
        </w:trPr>
        <w:tc>
          <w:tcPr>
            <w:tcW w:w="3998" w:type="dxa"/>
            <w:shd w:val="clear" w:color="auto" w:fill="auto"/>
          </w:tcPr>
          <w:p w14:paraId="11542A8C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bookmarkStart w:id="7" w:name="_Hlk71879958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≥ 10 session</w:t>
            </w:r>
            <w:bookmarkEnd w:id="7"/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s</w:t>
            </w:r>
          </w:p>
        </w:tc>
        <w:tc>
          <w:tcPr>
            <w:tcW w:w="2760" w:type="dxa"/>
            <w:shd w:val="clear" w:color="auto" w:fill="auto"/>
          </w:tcPr>
          <w:p w14:paraId="64F0E58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25</w:t>
            </w:r>
          </w:p>
        </w:tc>
        <w:tc>
          <w:tcPr>
            <w:tcW w:w="2356" w:type="dxa"/>
            <w:shd w:val="clear" w:color="auto" w:fill="auto"/>
          </w:tcPr>
          <w:p w14:paraId="08A2F78A" w14:textId="6E352C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1.06</w:t>
            </w:r>
            <w:r w:rsidR="00C75F02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8</w:t>
            </w:r>
          </w:p>
        </w:tc>
        <w:tc>
          <w:tcPr>
            <w:tcW w:w="1608" w:type="dxa"/>
            <w:shd w:val="clear" w:color="auto" w:fill="auto"/>
          </w:tcPr>
          <w:p w14:paraId="6EFF2E24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2966</w:t>
            </w:r>
          </w:p>
        </w:tc>
        <w:tc>
          <w:tcPr>
            <w:tcW w:w="2350" w:type="dxa"/>
          </w:tcPr>
          <w:p w14:paraId="4E9A0015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17C56F61" w14:textId="77777777" w:rsidTr="00B0716F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37D7FA18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≥ 20 session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73A24A6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8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340D298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77FF379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1505BA3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26FEA526" w14:textId="77777777" w:rsidTr="00B0716F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0C4E93D7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bCs/>
                <w:color w:val="000000" w:themeColor="text1"/>
                <w:szCs w:val="24"/>
              </w:rPr>
              <w:t>Binary outcome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3D8A4A0A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7D473E8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31373D54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2F388979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486CA32C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12127381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Response rate</w:t>
            </w:r>
          </w:p>
        </w:tc>
        <w:tc>
          <w:tcPr>
            <w:tcW w:w="2760" w:type="dxa"/>
            <w:shd w:val="clear" w:color="auto" w:fill="auto"/>
          </w:tcPr>
          <w:p w14:paraId="68E5E76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11</w:t>
            </w:r>
          </w:p>
        </w:tc>
        <w:tc>
          <w:tcPr>
            <w:tcW w:w="2356" w:type="dxa"/>
            <w:shd w:val="clear" w:color="auto" w:fill="auto"/>
          </w:tcPr>
          <w:p w14:paraId="56EAC4C3" w14:textId="24BA71A0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16</w:t>
            </w:r>
            <w:r w:rsidR="00C75F02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4</w:t>
            </w:r>
          </w:p>
        </w:tc>
        <w:tc>
          <w:tcPr>
            <w:tcW w:w="1608" w:type="dxa"/>
            <w:shd w:val="clear" w:color="auto" w:fill="auto"/>
          </w:tcPr>
          <w:p w14:paraId="078B5A17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8736</w:t>
            </w:r>
          </w:p>
        </w:tc>
        <w:tc>
          <w:tcPr>
            <w:tcW w:w="2350" w:type="dxa"/>
          </w:tcPr>
          <w:p w14:paraId="080BD164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7ABF8590" w14:textId="77777777" w:rsidTr="00B0716F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0ABCB185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Remission rate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03F2E95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11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18EDDCDD" w14:textId="393E5AB5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0.27</w:t>
            </w:r>
            <w:r w:rsidR="00C75F02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2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783EB73D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7921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19089EC4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bookmarkEnd w:id="1"/>
    </w:tbl>
    <w:p w14:paraId="2073E6A4" w14:textId="77777777" w:rsidR="00C00B5F" w:rsidRPr="00C00B5F" w:rsidRDefault="00C00B5F" w:rsidP="00C00B5F">
      <w:pPr>
        <w:rPr>
          <w:rFonts w:ascii="Calibri" w:eastAsia="新細明體" w:hAnsi="Calibri" w:cs="Times New Roman"/>
        </w:rPr>
      </w:pPr>
    </w:p>
    <w:p w14:paraId="1963E8D6" w14:textId="77777777" w:rsidR="00C00B5F" w:rsidRPr="00C00B5F" w:rsidRDefault="00C00B5F" w:rsidP="00C00B5F">
      <w:pPr>
        <w:numPr>
          <w:ilvl w:val="0"/>
          <w:numId w:val="1"/>
        </w:numPr>
        <w:rPr>
          <w:b/>
          <w:bCs/>
        </w:rPr>
      </w:pPr>
      <w:r w:rsidRPr="00C00B5F">
        <w:rPr>
          <w:rFonts w:hint="eastAsia"/>
          <w:b/>
          <w:bCs/>
        </w:rPr>
        <w:t>O</w:t>
      </w:r>
      <w:r w:rsidRPr="00C00B5F">
        <w:rPr>
          <w:b/>
          <w:bCs/>
        </w:rPr>
        <w:t>nly CE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98"/>
        <w:gridCol w:w="2760"/>
        <w:gridCol w:w="2356"/>
        <w:gridCol w:w="1608"/>
        <w:gridCol w:w="2350"/>
      </w:tblGrid>
      <w:tr w:rsidR="00C00B5F" w:rsidRPr="00C00B5F" w14:paraId="7CD00A67" w14:textId="77777777" w:rsidTr="005C0679">
        <w:trPr>
          <w:trHeight w:val="20"/>
        </w:trPr>
        <w:tc>
          <w:tcPr>
            <w:tcW w:w="3998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</w:tcPr>
          <w:p w14:paraId="28E8299E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9074" w:type="dxa"/>
            <w:gridSpan w:val="4"/>
            <w:tcBorders>
              <w:top w:val="single" w:sz="4" w:space="0" w:color="auto"/>
            </w:tcBorders>
            <w:shd w:val="clear" w:color="auto" w:fill="FFFFFF" w:themeFill="background1"/>
          </w:tcPr>
          <w:p w14:paraId="6D915E00" w14:textId="77777777" w:rsidR="00C00B5F" w:rsidRPr="00C00B5F" w:rsidRDefault="00C00B5F" w:rsidP="00C00B5F">
            <w:pPr>
              <w:ind w:firstLineChars="200" w:firstLine="480"/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Egger’s linear regression test</w:t>
            </w:r>
          </w:p>
        </w:tc>
      </w:tr>
      <w:tr w:rsidR="00C00B5F" w:rsidRPr="00C00B5F" w14:paraId="6BC36163" w14:textId="77777777" w:rsidTr="005C0679">
        <w:trPr>
          <w:trHeight w:val="20"/>
        </w:trPr>
        <w:tc>
          <w:tcPr>
            <w:tcW w:w="3998" w:type="dxa"/>
            <w:vMerge/>
            <w:tcBorders>
              <w:bottom w:val="single" w:sz="4" w:space="0" w:color="auto"/>
            </w:tcBorders>
            <w:shd w:val="clear" w:color="auto" w:fill="FFFFFF" w:themeFill="background1"/>
          </w:tcPr>
          <w:p w14:paraId="542BFA8B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6377A5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Number of studies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95D3F4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t value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950B72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p value</w:t>
            </w:r>
          </w:p>
        </w:tc>
        <w:tc>
          <w:tcPr>
            <w:tcW w:w="2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88EDD10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Publication bias</w:t>
            </w:r>
          </w:p>
        </w:tc>
      </w:tr>
      <w:tr w:rsidR="00C00B5F" w:rsidRPr="00C00B5F" w14:paraId="427E6E5B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417C041B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Depression: targeted population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4DB66470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6937F45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Calibri" w:eastAsia="細明體" w:hAnsi="Calibri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22A60E78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="Calibri" w:eastAsia="細明體" w:hAnsi="Calibri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5785C90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="Calibri" w:eastAsia="細明體" w:hAnsi="Calibri" w:cs="Times New Roman"/>
                <w:color w:val="000000" w:themeColor="text1"/>
                <w:kern w:val="0"/>
                <w:szCs w:val="24"/>
              </w:rPr>
            </w:pPr>
          </w:p>
        </w:tc>
      </w:tr>
      <w:tr w:rsidR="00C00B5F" w:rsidRPr="00C00B5F" w14:paraId="486B2B1B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075C7E37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 w:hint="eastAsia"/>
                <w:color w:val="000000" w:themeColor="text1"/>
                <w:szCs w:val="24"/>
              </w:rPr>
              <w:t xml:space="preserve"> </w:t>
            </w: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 All subjects</w:t>
            </w:r>
          </w:p>
        </w:tc>
        <w:tc>
          <w:tcPr>
            <w:tcW w:w="2760" w:type="dxa"/>
            <w:shd w:val="clear" w:color="auto" w:fill="auto"/>
          </w:tcPr>
          <w:p w14:paraId="0262BFB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11</w:t>
            </w:r>
          </w:p>
        </w:tc>
        <w:tc>
          <w:tcPr>
            <w:tcW w:w="2356" w:type="dxa"/>
            <w:shd w:val="clear" w:color="auto" w:fill="auto"/>
          </w:tcPr>
          <w:p w14:paraId="216106F4" w14:textId="66E1DB38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41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1</w:t>
            </w:r>
          </w:p>
        </w:tc>
        <w:tc>
          <w:tcPr>
            <w:tcW w:w="1608" w:type="dxa"/>
            <w:shd w:val="clear" w:color="auto" w:fill="auto"/>
          </w:tcPr>
          <w:p w14:paraId="225478B7" w14:textId="282A944B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691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0</w:t>
            </w:r>
          </w:p>
        </w:tc>
        <w:tc>
          <w:tcPr>
            <w:tcW w:w="2350" w:type="dxa"/>
          </w:tcPr>
          <w:p w14:paraId="1DA7C632" w14:textId="77777777" w:rsidR="00C00B5F" w:rsidRPr="00C00B5F" w:rsidRDefault="00C00B5F" w:rsidP="00C00B5F">
            <w:pPr>
              <w:jc w:val="center"/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65DFA0C8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2617476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At least mild depression</w:t>
            </w:r>
          </w:p>
        </w:tc>
        <w:tc>
          <w:tcPr>
            <w:tcW w:w="2760" w:type="dxa"/>
            <w:shd w:val="clear" w:color="auto" w:fill="auto"/>
          </w:tcPr>
          <w:p w14:paraId="7FBDC1E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5</w:t>
            </w:r>
          </w:p>
        </w:tc>
        <w:tc>
          <w:tcPr>
            <w:tcW w:w="2356" w:type="dxa"/>
            <w:shd w:val="clear" w:color="auto" w:fill="auto"/>
          </w:tcPr>
          <w:p w14:paraId="2DC4E8D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7624D71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7E5D8C63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715D7D84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4F280B5F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At least moderate depression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4E4918D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3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654C094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310D336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6279AFE3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145FA969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2AA519EE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 w:hint="eastAsia"/>
                <w:color w:val="000000" w:themeColor="text1"/>
                <w:szCs w:val="24"/>
              </w:rPr>
              <w:t>D</w:t>
            </w: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epression: measure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1AE0855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3269530C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0DA3BC6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5D800C2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69A3C6C8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34F2E82D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HAMD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65C1E7AD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3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5AE1D62D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24E25FA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1B7B70D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5D849323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4B0DE416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 w:hint="eastAsia"/>
                <w:color w:val="000000" w:themeColor="text1"/>
                <w:szCs w:val="24"/>
              </w:rPr>
              <w:t>A</w:t>
            </w: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nxiety: targeted population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6EF3FC60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2125EDA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471B066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72D12BA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0B8A0765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420D8E17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  All subject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1D10E32C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4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2BE7C82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75F670B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0A4EC93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53A5CC94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494A5AF3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Treatment options: current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448FEB0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603841B5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細明體" w:cstheme="minorHAnsi"/>
                <w:color w:val="FF0000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693DB89C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細明體" w:cstheme="minorHAnsi"/>
                <w:color w:val="FF0000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7FE01C2C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FF0000"/>
                <w:szCs w:val="24"/>
              </w:rPr>
            </w:pPr>
          </w:p>
        </w:tc>
      </w:tr>
      <w:tr w:rsidR="00C00B5F" w:rsidRPr="00C00B5F" w14:paraId="431AEF08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1AA628B4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&lt; 1mA</w:t>
            </w:r>
          </w:p>
        </w:tc>
        <w:tc>
          <w:tcPr>
            <w:tcW w:w="2760" w:type="dxa"/>
            <w:shd w:val="clear" w:color="auto" w:fill="auto"/>
          </w:tcPr>
          <w:p w14:paraId="73743A2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8</w:t>
            </w:r>
          </w:p>
        </w:tc>
        <w:tc>
          <w:tcPr>
            <w:tcW w:w="2356" w:type="dxa"/>
            <w:shd w:val="clear" w:color="auto" w:fill="auto"/>
          </w:tcPr>
          <w:p w14:paraId="4CE91123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2443537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45E6D23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16329955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7B50CD16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≥ 2mA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65D8B442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3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45883E23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16C4AFB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1295C1A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41F79B2C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2E3102CF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Treatment options: number of </w:t>
            </w: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lastRenderedPageBreak/>
              <w:t>treat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29458A2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6BD0E00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472FC77C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0F04B099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7B98B78F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308CCA9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≥ 10 sessions</w:t>
            </w:r>
          </w:p>
        </w:tc>
        <w:tc>
          <w:tcPr>
            <w:tcW w:w="2760" w:type="dxa"/>
            <w:shd w:val="clear" w:color="auto" w:fill="auto"/>
          </w:tcPr>
          <w:p w14:paraId="13A05BE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10</w:t>
            </w:r>
          </w:p>
        </w:tc>
        <w:tc>
          <w:tcPr>
            <w:tcW w:w="2356" w:type="dxa"/>
            <w:shd w:val="clear" w:color="auto" w:fill="auto"/>
          </w:tcPr>
          <w:p w14:paraId="09F21445" w14:textId="01A3E683" w:rsidR="00C00B5F" w:rsidRPr="00C00B5F" w:rsidRDefault="00C00B5F" w:rsidP="00F7462A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444</w:t>
            </w:r>
          </w:p>
        </w:tc>
        <w:tc>
          <w:tcPr>
            <w:tcW w:w="1608" w:type="dxa"/>
            <w:shd w:val="clear" w:color="auto" w:fill="auto"/>
          </w:tcPr>
          <w:p w14:paraId="270057C3" w14:textId="77777777" w:rsidR="00C00B5F" w:rsidRPr="00C00B5F" w:rsidRDefault="00C00B5F" w:rsidP="00F7462A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0.6687</w:t>
            </w:r>
          </w:p>
        </w:tc>
        <w:tc>
          <w:tcPr>
            <w:tcW w:w="2350" w:type="dxa"/>
          </w:tcPr>
          <w:p w14:paraId="53338C43" w14:textId="77777777" w:rsidR="00C00B5F" w:rsidRPr="00C00B5F" w:rsidRDefault="00C00B5F" w:rsidP="00F7462A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1617B259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2CC6E542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≥ 20 session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6555D5A3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 xml:space="preserve">        7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28F1C50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5E2160B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4187E98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color w:val="000000"/>
                <w:szCs w:val="24"/>
                <w:vertAlign w:val="superscript"/>
              </w:rPr>
              <w:t>#</w:t>
            </w:r>
          </w:p>
        </w:tc>
      </w:tr>
    </w:tbl>
    <w:p w14:paraId="2621B7EE" w14:textId="77777777" w:rsidR="00C00B5F" w:rsidRPr="00C00B5F" w:rsidRDefault="00C00B5F" w:rsidP="00C00B5F">
      <w:pPr>
        <w:rPr>
          <w:rFonts w:ascii="Calibri" w:eastAsia="新細明體" w:hAnsi="Calibri" w:cs="Times New Roman"/>
          <w:szCs w:val="24"/>
        </w:rPr>
      </w:pPr>
    </w:p>
    <w:p w14:paraId="7699F6C1" w14:textId="77777777" w:rsidR="00C00B5F" w:rsidRPr="00C00B5F" w:rsidRDefault="00C00B5F" w:rsidP="00C00B5F">
      <w:pPr>
        <w:numPr>
          <w:ilvl w:val="0"/>
          <w:numId w:val="1"/>
        </w:numPr>
        <w:rPr>
          <w:b/>
          <w:bCs/>
        </w:rPr>
      </w:pPr>
      <w:r w:rsidRPr="00C00B5F">
        <w:rPr>
          <w:rFonts w:hint="eastAsia"/>
          <w:b/>
          <w:bCs/>
        </w:rPr>
        <w:t>A</w:t>
      </w:r>
      <w:r w:rsidRPr="00C00B5F">
        <w:rPr>
          <w:b/>
          <w:bCs/>
        </w:rPr>
        <w:t>ll types of neuromodulation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98"/>
        <w:gridCol w:w="2760"/>
        <w:gridCol w:w="2356"/>
        <w:gridCol w:w="1608"/>
        <w:gridCol w:w="2350"/>
      </w:tblGrid>
      <w:tr w:rsidR="00C00B5F" w:rsidRPr="00C00B5F" w14:paraId="071EA8FE" w14:textId="77777777" w:rsidTr="005C0679">
        <w:trPr>
          <w:trHeight w:val="20"/>
        </w:trPr>
        <w:tc>
          <w:tcPr>
            <w:tcW w:w="3998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</w:tcPr>
          <w:p w14:paraId="0B9C4D64" w14:textId="77777777" w:rsidR="00C00B5F" w:rsidRPr="00C00B5F" w:rsidRDefault="00C00B5F" w:rsidP="00C00B5F">
            <w:pPr>
              <w:ind w:left="360"/>
              <w:rPr>
                <w:color w:val="000000" w:themeColor="text1"/>
                <w:szCs w:val="24"/>
              </w:rPr>
            </w:pPr>
          </w:p>
        </w:tc>
        <w:tc>
          <w:tcPr>
            <w:tcW w:w="9074" w:type="dxa"/>
            <w:gridSpan w:val="4"/>
            <w:tcBorders>
              <w:top w:val="single" w:sz="4" w:space="0" w:color="auto"/>
            </w:tcBorders>
            <w:shd w:val="clear" w:color="auto" w:fill="FFFFFF" w:themeFill="background1"/>
          </w:tcPr>
          <w:p w14:paraId="0651B1CD" w14:textId="77777777" w:rsidR="00C00B5F" w:rsidRPr="00C00B5F" w:rsidRDefault="00C00B5F" w:rsidP="00C00B5F">
            <w:pPr>
              <w:ind w:firstLineChars="200" w:firstLine="480"/>
              <w:jc w:val="center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Egger’s linear regression test</w:t>
            </w:r>
          </w:p>
        </w:tc>
      </w:tr>
      <w:tr w:rsidR="00C00B5F" w:rsidRPr="00C00B5F" w14:paraId="2613A714" w14:textId="77777777" w:rsidTr="005C0679">
        <w:trPr>
          <w:trHeight w:val="20"/>
        </w:trPr>
        <w:tc>
          <w:tcPr>
            <w:tcW w:w="3998" w:type="dxa"/>
            <w:vMerge/>
            <w:tcBorders>
              <w:bottom w:val="single" w:sz="4" w:space="0" w:color="auto"/>
            </w:tcBorders>
            <w:shd w:val="clear" w:color="auto" w:fill="FFFFFF" w:themeFill="background1"/>
          </w:tcPr>
          <w:p w14:paraId="3E45CF7F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7360FF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Number of studies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00EF52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t value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8DFE07D" w14:textId="77777777" w:rsidR="00C00B5F" w:rsidRPr="00C00B5F" w:rsidRDefault="00C00B5F" w:rsidP="00C00B5F">
            <w:pPr>
              <w:jc w:val="both"/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p value</w:t>
            </w:r>
          </w:p>
        </w:tc>
        <w:tc>
          <w:tcPr>
            <w:tcW w:w="235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FB3F6E6" w14:textId="77777777" w:rsidR="00C00B5F" w:rsidRPr="00C00B5F" w:rsidRDefault="00C00B5F" w:rsidP="00C00B5F">
            <w:pPr>
              <w:jc w:val="both"/>
              <w:rPr>
                <w:rFonts w:eastAsia="新細明體" w:cstheme="minorHAnsi"/>
                <w:color w:val="000000"/>
                <w:szCs w:val="24"/>
              </w:rPr>
            </w:pPr>
            <w:r w:rsidRPr="00C00B5F">
              <w:rPr>
                <w:rFonts w:eastAsia="新細明體" w:cstheme="minorHAnsi"/>
                <w:color w:val="000000"/>
                <w:szCs w:val="24"/>
              </w:rPr>
              <w:t>Publication bias</w:t>
            </w:r>
          </w:p>
        </w:tc>
      </w:tr>
      <w:tr w:rsidR="00C00B5F" w:rsidRPr="00C00B5F" w14:paraId="1FBAE7F7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5AFD75B8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bCs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bCs/>
                <w:color w:val="000000" w:themeColor="text1"/>
                <w:szCs w:val="24"/>
              </w:rPr>
              <w:t>Depression: targeted population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4899EA50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53BECA11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Calibri" w:eastAsia="細明體" w:hAnsi="Calibri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595AC132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="Calibri" w:eastAsia="細明體" w:hAnsi="Calibri" w:cs="Times New Roman"/>
                <w:color w:val="000000" w:themeColor="text1"/>
                <w:kern w:val="0"/>
                <w:szCs w:val="24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09B27EE6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="Calibri" w:eastAsia="細明體" w:hAnsi="Calibri" w:cs="Times New Roman"/>
                <w:color w:val="000000" w:themeColor="text1"/>
                <w:kern w:val="0"/>
                <w:szCs w:val="24"/>
              </w:rPr>
            </w:pPr>
          </w:p>
        </w:tc>
      </w:tr>
      <w:tr w:rsidR="00C00B5F" w:rsidRPr="00C00B5F" w14:paraId="1549FF16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6061C13A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All subjects</w:t>
            </w:r>
          </w:p>
        </w:tc>
        <w:tc>
          <w:tcPr>
            <w:tcW w:w="2760" w:type="dxa"/>
            <w:shd w:val="clear" w:color="auto" w:fill="auto"/>
          </w:tcPr>
          <w:p w14:paraId="213EA763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54</w:t>
            </w:r>
          </w:p>
        </w:tc>
        <w:tc>
          <w:tcPr>
            <w:tcW w:w="2356" w:type="dxa"/>
            <w:shd w:val="clear" w:color="auto" w:fill="auto"/>
          </w:tcPr>
          <w:p w14:paraId="7BA84838" w14:textId="07CEEA0A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1.819</w:t>
            </w:r>
          </w:p>
        </w:tc>
        <w:tc>
          <w:tcPr>
            <w:tcW w:w="1608" w:type="dxa"/>
            <w:shd w:val="clear" w:color="auto" w:fill="auto"/>
          </w:tcPr>
          <w:p w14:paraId="01E78296" w14:textId="325701ED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0.0746</w:t>
            </w:r>
          </w:p>
        </w:tc>
        <w:tc>
          <w:tcPr>
            <w:tcW w:w="2350" w:type="dxa"/>
          </w:tcPr>
          <w:p w14:paraId="298959E2" w14:textId="77777777" w:rsidR="00C00B5F" w:rsidRPr="00C00B5F" w:rsidRDefault="00C00B5F" w:rsidP="00C00B5F">
            <w:pPr>
              <w:jc w:val="center"/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106D5B5B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2CB9A26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Only mild depression </w:t>
            </w:r>
          </w:p>
        </w:tc>
        <w:tc>
          <w:tcPr>
            <w:tcW w:w="2760" w:type="dxa"/>
            <w:shd w:val="clear" w:color="auto" w:fill="auto"/>
          </w:tcPr>
          <w:p w14:paraId="67E5959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12</w:t>
            </w:r>
          </w:p>
        </w:tc>
        <w:tc>
          <w:tcPr>
            <w:tcW w:w="2356" w:type="dxa"/>
            <w:shd w:val="clear" w:color="auto" w:fill="auto"/>
          </w:tcPr>
          <w:p w14:paraId="6DA9CB3A" w14:textId="27F528D3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0.165</w:t>
            </w:r>
          </w:p>
        </w:tc>
        <w:tc>
          <w:tcPr>
            <w:tcW w:w="1608" w:type="dxa"/>
            <w:shd w:val="clear" w:color="auto" w:fill="auto"/>
          </w:tcPr>
          <w:p w14:paraId="25E66170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8727</w:t>
            </w:r>
          </w:p>
        </w:tc>
        <w:tc>
          <w:tcPr>
            <w:tcW w:w="2350" w:type="dxa"/>
          </w:tcPr>
          <w:p w14:paraId="1234D8C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283E6167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4E567EB6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At least mild depression </w:t>
            </w:r>
          </w:p>
        </w:tc>
        <w:tc>
          <w:tcPr>
            <w:tcW w:w="2760" w:type="dxa"/>
            <w:shd w:val="clear" w:color="auto" w:fill="auto"/>
          </w:tcPr>
          <w:p w14:paraId="6747DEFC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43</w:t>
            </w:r>
          </w:p>
        </w:tc>
        <w:tc>
          <w:tcPr>
            <w:tcW w:w="2356" w:type="dxa"/>
            <w:shd w:val="clear" w:color="auto" w:fill="auto"/>
          </w:tcPr>
          <w:p w14:paraId="4B4265B4" w14:textId="032BE58F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499</w:t>
            </w:r>
          </w:p>
        </w:tc>
        <w:tc>
          <w:tcPr>
            <w:tcW w:w="1608" w:type="dxa"/>
            <w:shd w:val="clear" w:color="auto" w:fill="auto"/>
          </w:tcPr>
          <w:p w14:paraId="4D44836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415</w:t>
            </w:r>
          </w:p>
        </w:tc>
        <w:tc>
          <w:tcPr>
            <w:tcW w:w="2350" w:type="dxa"/>
          </w:tcPr>
          <w:p w14:paraId="5871FE8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673E957E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7C2B7685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At least moderate depression</w:t>
            </w:r>
          </w:p>
        </w:tc>
        <w:tc>
          <w:tcPr>
            <w:tcW w:w="2760" w:type="dxa"/>
            <w:shd w:val="clear" w:color="auto" w:fill="auto"/>
          </w:tcPr>
          <w:p w14:paraId="2A6EBEC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31</w:t>
            </w:r>
          </w:p>
        </w:tc>
        <w:tc>
          <w:tcPr>
            <w:tcW w:w="2356" w:type="dxa"/>
            <w:shd w:val="clear" w:color="auto" w:fill="auto"/>
          </w:tcPr>
          <w:p w14:paraId="759AD3A7" w14:textId="461251F0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451</w:t>
            </w:r>
          </w:p>
        </w:tc>
        <w:tc>
          <w:tcPr>
            <w:tcW w:w="1608" w:type="dxa"/>
            <w:shd w:val="clear" w:color="auto" w:fill="auto"/>
          </w:tcPr>
          <w:p w14:paraId="4FB6A04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574</w:t>
            </w:r>
          </w:p>
        </w:tc>
        <w:tc>
          <w:tcPr>
            <w:tcW w:w="2350" w:type="dxa"/>
          </w:tcPr>
          <w:p w14:paraId="2C30CD3E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029FE5EE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66F9F809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  Only MDD patient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1EAD5560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30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7AB1111F" w14:textId="349B2422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33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5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75EADCE0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927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4E287F13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0CD5976A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4B448FC3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 w:hint="eastAsia"/>
                <w:color w:val="000000" w:themeColor="text1"/>
                <w:szCs w:val="24"/>
              </w:rPr>
              <w:t>D</w:t>
            </w: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epression: measure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204BFD71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1E469B1D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15B970D1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0629CE22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35A460F6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791E85A9" w14:textId="77777777" w:rsidR="00C00B5F" w:rsidRPr="00C00B5F" w:rsidRDefault="00C00B5F" w:rsidP="00C00B5F">
            <w:pPr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 xml:space="preserve">  HAMD</w:t>
            </w:r>
          </w:p>
        </w:tc>
        <w:tc>
          <w:tcPr>
            <w:tcW w:w="2760" w:type="dxa"/>
            <w:shd w:val="clear" w:color="auto" w:fill="auto"/>
          </w:tcPr>
          <w:p w14:paraId="22FAA18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28</w:t>
            </w:r>
          </w:p>
        </w:tc>
        <w:tc>
          <w:tcPr>
            <w:tcW w:w="2356" w:type="dxa"/>
            <w:shd w:val="clear" w:color="auto" w:fill="auto"/>
          </w:tcPr>
          <w:p w14:paraId="041378B6" w14:textId="3EC5FEC6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257</w:t>
            </w:r>
          </w:p>
        </w:tc>
        <w:tc>
          <w:tcPr>
            <w:tcW w:w="1608" w:type="dxa"/>
            <w:shd w:val="clear" w:color="auto" w:fill="auto"/>
          </w:tcPr>
          <w:p w14:paraId="7A0A883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2198</w:t>
            </w:r>
          </w:p>
        </w:tc>
        <w:tc>
          <w:tcPr>
            <w:tcW w:w="2350" w:type="dxa"/>
          </w:tcPr>
          <w:p w14:paraId="0118F60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198041CB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7E288A17" w14:textId="77777777" w:rsidR="00C00B5F" w:rsidRPr="00C00B5F" w:rsidRDefault="00C00B5F" w:rsidP="00C00B5F">
            <w:pPr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 xml:space="preserve">  BDI </w:t>
            </w:r>
          </w:p>
        </w:tc>
        <w:tc>
          <w:tcPr>
            <w:tcW w:w="2760" w:type="dxa"/>
            <w:shd w:val="clear" w:color="auto" w:fill="auto"/>
          </w:tcPr>
          <w:p w14:paraId="7446A00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7</w:t>
            </w:r>
          </w:p>
        </w:tc>
        <w:tc>
          <w:tcPr>
            <w:tcW w:w="2356" w:type="dxa"/>
            <w:shd w:val="clear" w:color="auto" w:fill="auto"/>
          </w:tcPr>
          <w:p w14:paraId="5475CFD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46B30D7F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5E19A949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</w:tr>
      <w:tr w:rsidR="00C00B5F" w:rsidRPr="00C00B5F" w14:paraId="0091EE1A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6868CE47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MADR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17BE6937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7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7ED71A4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1D17F195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3A9BA83D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</w:tr>
      <w:tr w:rsidR="00C00B5F" w:rsidRPr="00C00B5F" w14:paraId="1A026C34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796808EC" w14:textId="77777777" w:rsidR="00C00B5F" w:rsidRPr="00C00B5F" w:rsidRDefault="00C00B5F" w:rsidP="00C00B5F">
            <w:pPr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Anxiety: targeted population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272B4FC1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439F7475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57438212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53E1D703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38C5574B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69FDBFC2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All subject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46B27082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15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46930ECE" w14:textId="4035A32C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0.03</w:t>
            </w:r>
            <w:r w:rsidR="00C75F02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1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12ABDE0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0.9761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6671DA01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7202BBC7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05B2A68D" w14:textId="77777777" w:rsidR="00C00B5F" w:rsidRPr="00C00B5F" w:rsidRDefault="00C00B5F" w:rsidP="00C00B5F">
            <w:pPr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 w:hint="eastAsia"/>
                <w:color w:val="000000" w:themeColor="text1"/>
                <w:szCs w:val="24"/>
              </w:rPr>
              <w:t>S</w:t>
            </w: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leep disturbance: measure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31AC1B95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32AAEAFC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6205A6CD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0DDCFDD6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Calibri" w:eastAsia="新細明體" w:hAnsi="Calibri" w:cs="Times New Roman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2E548F3F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6DEAB49B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PSQI</w:t>
            </w:r>
          </w:p>
        </w:tc>
        <w:tc>
          <w:tcPr>
            <w:tcW w:w="2760" w:type="dxa"/>
            <w:shd w:val="clear" w:color="auto" w:fill="auto"/>
          </w:tcPr>
          <w:p w14:paraId="601F8D20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4</w:t>
            </w:r>
          </w:p>
        </w:tc>
        <w:tc>
          <w:tcPr>
            <w:tcW w:w="2356" w:type="dxa"/>
            <w:shd w:val="clear" w:color="auto" w:fill="auto"/>
          </w:tcPr>
          <w:p w14:paraId="3575F757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099EA1F8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25B86702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33C56B06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7D081D5A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Sleep quality </w:t>
            </w:r>
          </w:p>
        </w:tc>
        <w:tc>
          <w:tcPr>
            <w:tcW w:w="2760" w:type="dxa"/>
            <w:shd w:val="clear" w:color="auto" w:fill="auto"/>
          </w:tcPr>
          <w:p w14:paraId="3B5B121D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3</w:t>
            </w:r>
          </w:p>
        </w:tc>
        <w:tc>
          <w:tcPr>
            <w:tcW w:w="2356" w:type="dxa"/>
            <w:shd w:val="clear" w:color="auto" w:fill="auto"/>
          </w:tcPr>
          <w:p w14:paraId="2FD2A54C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3F1C2861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3645EDED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438B4D20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37A79B6C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lastRenderedPageBreak/>
              <w:t>Sleep efficiency</w:t>
            </w:r>
          </w:p>
        </w:tc>
        <w:tc>
          <w:tcPr>
            <w:tcW w:w="2760" w:type="dxa"/>
            <w:shd w:val="clear" w:color="auto" w:fill="auto"/>
          </w:tcPr>
          <w:p w14:paraId="34025AB2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4</w:t>
            </w:r>
          </w:p>
        </w:tc>
        <w:tc>
          <w:tcPr>
            <w:tcW w:w="2356" w:type="dxa"/>
            <w:shd w:val="clear" w:color="auto" w:fill="auto"/>
          </w:tcPr>
          <w:p w14:paraId="595E3E0C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0F7F34F8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1E1FC312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27809ED9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21A9852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 xml:space="preserve">Sleep latency </w:t>
            </w:r>
          </w:p>
        </w:tc>
        <w:tc>
          <w:tcPr>
            <w:tcW w:w="2760" w:type="dxa"/>
            <w:shd w:val="clear" w:color="auto" w:fill="auto"/>
          </w:tcPr>
          <w:p w14:paraId="61525781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4</w:t>
            </w:r>
          </w:p>
        </w:tc>
        <w:tc>
          <w:tcPr>
            <w:tcW w:w="2356" w:type="dxa"/>
            <w:shd w:val="clear" w:color="auto" w:fill="auto"/>
          </w:tcPr>
          <w:p w14:paraId="2EF3E846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5E229B4C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70AC9297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06F4938A" w14:textId="77777777" w:rsidTr="005C0679">
        <w:trPr>
          <w:trHeight w:val="168"/>
        </w:trPr>
        <w:tc>
          <w:tcPr>
            <w:tcW w:w="3998" w:type="dxa"/>
            <w:shd w:val="clear" w:color="auto" w:fill="auto"/>
          </w:tcPr>
          <w:p w14:paraId="0C5AA534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Total sleep time</w:t>
            </w:r>
          </w:p>
        </w:tc>
        <w:tc>
          <w:tcPr>
            <w:tcW w:w="2760" w:type="dxa"/>
            <w:shd w:val="clear" w:color="auto" w:fill="auto"/>
          </w:tcPr>
          <w:p w14:paraId="0C80827A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3</w:t>
            </w:r>
          </w:p>
        </w:tc>
        <w:tc>
          <w:tcPr>
            <w:tcW w:w="2356" w:type="dxa"/>
            <w:shd w:val="clear" w:color="auto" w:fill="auto"/>
          </w:tcPr>
          <w:p w14:paraId="391A39D8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3E29DDCC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672EBC24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44FCDAF5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6FCCBC2B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Daily disturbance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1C5BAFD0" w14:textId="77777777" w:rsidR="00C00B5F" w:rsidRPr="00C00B5F" w:rsidRDefault="00C00B5F" w:rsidP="00C00B5F">
            <w:pPr>
              <w:jc w:val="center"/>
              <w:rPr>
                <w:rFonts w:ascii="Calibri" w:eastAsia="新細明體" w:hAnsi="Calibri" w:cs="Times New Roman"/>
                <w:color w:val="000000" w:themeColor="text1"/>
                <w:szCs w:val="24"/>
              </w:rPr>
            </w:pPr>
            <w:r w:rsidRPr="00C00B5F">
              <w:rPr>
                <w:rFonts w:ascii="Calibri" w:eastAsia="新細明體" w:hAnsi="Calibri" w:cs="Times New Roman"/>
                <w:color w:val="000000" w:themeColor="text1"/>
                <w:szCs w:val="24"/>
              </w:rPr>
              <w:t>3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04749183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06FF04FE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006F32CF" w14:textId="77777777" w:rsidR="00C00B5F" w:rsidRPr="00C00B5F" w:rsidRDefault="00C00B5F" w:rsidP="00C00B5F">
            <w:pPr>
              <w:jc w:val="center"/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</w:pP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bdr w:val="none" w:sz="0" w:space="0" w:color="auto" w:frame="1"/>
              </w:rPr>
              <w:t>-</w:t>
            </w:r>
            <w:r w:rsidRPr="00C00B5F">
              <w:rPr>
                <w:rFonts w:ascii="Times New Roman" w:eastAsia="新細明體" w:hAnsi="Times New Roman" w:cs="Times New Roman"/>
                <w:color w:val="000000"/>
                <w:szCs w:val="24"/>
                <w:vertAlign w:val="superscript"/>
              </w:rPr>
              <w:t>#</w:t>
            </w:r>
          </w:p>
        </w:tc>
      </w:tr>
      <w:tr w:rsidR="00C00B5F" w:rsidRPr="00C00B5F" w14:paraId="715A22AF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3368C5D8" w14:textId="77777777" w:rsidR="00C00B5F" w:rsidRPr="00C00B5F" w:rsidRDefault="00C00B5F" w:rsidP="00C00B5F">
            <w:pPr>
              <w:rPr>
                <w:rFonts w:eastAsia="新細明體" w:cstheme="minorHAnsi"/>
                <w:color w:val="000000" w:themeColor="text1"/>
                <w:szCs w:val="24"/>
              </w:rPr>
            </w:pPr>
            <w:r w:rsidRPr="00C00B5F">
              <w:rPr>
                <w:rFonts w:eastAsia="新細明體" w:cstheme="minorHAnsi"/>
                <w:color w:val="000000" w:themeColor="text1"/>
                <w:szCs w:val="24"/>
              </w:rPr>
              <w:t>Treatment options: current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557AB06E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color w:val="000000" w:themeColor="text1"/>
                <w:szCs w:val="24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5ECF584E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537B9B33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47FDDED3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color w:val="000000" w:themeColor="text1"/>
                <w:kern w:val="0"/>
                <w:szCs w:val="24"/>
                <w:bdr w:val="none" w:sz="0" w:space="0" w:color="auto" w:frame="1"/>
              </w:rPr>
            </w:pPr>
          </w:p>
        </w:tc>
      </w:tr>
      <w:tr w:rsidR="00C00B5F" w:rsidRPr="00C00B5F" w14:paraId="2FA819F0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29F19234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bookmarkStart w:id="8" w:name="_Hlk73281176"/>
            <w:r w:rsidRPr="00C00B5F">
              <w:rPr>
                <w:rFonts w:eastAsia="新細明體" w:cstheme="minorHAnsi"/>
                <w:szCs w:val="24"/>
              </w:rPr>
              <w:t>&lt;1mA</w:t>
            </w:r>
            <w:bookmarkEnd w:id="8"/>
          </w:p>
        </w:tc>
        <w:tc>
          <w:tcPr>
            <w:tcW w:w="2760" w:type="dxa"/>
            <w:shd w:val="clear" w:color="auto" w:fill="auto"/>
          </w:tcPr>
          <w:p w14:paraId="3382ADD5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B22D78">
              <w:rPr>
                <w:rFonts w:eastAsia="新細明體" w:cstheme="minorHAnsi"/>
                <w:szCs w:val="24"/>
              </w:rPr>
              <w:t>11</w:t>
            </w:r>
          </w:p>
        </w:tc>
        <w:tc>
          <w:tcPr>
            <w:tcW w:w="2356" w:type="dxa"/>
            <w:shd w:val="clear" w:color="auto" w:fill="auto"/>
          </w:tcPr>
          <w:p w14:paraId="37538F28" w14:textId="64C19E7B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1.580</w:t>
            </w:r>
          </w:p>
        </w:tc>
        <w:tc>
          <w:tcPr>
            <w:tcW w:w="1608" w:type="dxa"/>
            <w:shd w:val="clear" w:color="auto" w:fill="auto"/>
          </w:tcPr>
          <w:p w14:paraId="1BA7D603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0.1485</w:t>
            </w:r>
          </w:p>
        </w:tc>
        <w:tc>
          <w:tcPr>
            <w:tcW w:w="2350" w:type="dxa"/>
          </w:tcPr>
          <w:p w14:paraId="10C9FAD3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1EB84A77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5EF7E93F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1mA</w:t>
            </w:r>
          </w:p>
        </w:tc>
        <w:tc>
          <w:tcPr>
            <w:tcW w:w="2760" w:type="dxa"/>
            <w:shd w:val="clear" w:color="auto" w:fill="auto"/>
          </w:tcPr>
          <w:p w14:paraId="67BC06A7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B22D78">
              <w:rPr>
                <w:rFonts w:eastAsia="新細明體" w:cstheme="minorHAnsi"/>
                <w:szCs w:val="24"/>
              </w:rPr>
              <w:t>5</w:t>
            </w:r>
          </w:p>
        </w:tc>
        <w:tc>
          <w:tcPr>
            <w:tcW w:w="2356" w:type="dxa"/>
            <w:shd w:val="clear" w:color="auto" w:fill="auto"/>
          </w:tcPr>
          <w:p w14:paraId="33581CAB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B22D78">
              <w:rPr>
                <w:rFonts w:eastAsia="新細明體" w:cstheme="minorHAnsi"/>
                <w:szCs w:val="24"/>
              </w:rPr>
              <w:t>-</w:t>
            </w:r>
            <w:r w:rsidRPr="00B22D78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1608" w:type="dxa"/>
            <w:shd w:val="clear" w:color="auto" w:fill="auto"/>
          </w:tcPr>
          <w:p w14:paraId="5650AA74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B22D78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  <w:tc>
          <w:tcPr>
            <w:tcW w:w="2350" w:type="dxa"/>
          </w:tcPr>
          <w:p w14:paraId="6FA81847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-</w:t>
            </w:r>
            <w:r w:rsidRPr="00B22D78">
              <w:rPr>
                <w:rFonts w:eastAsia="新細明體" w:cstheme="minorHAnsi"/>
                <w:szCs w:val="24"/>
                <w:vertAlign w:val="superscript"/>
              </w:rPr>
              <w:t>#</w:t>
            </w:r>
          </w:p>
        </w:tc>
      </w:tr>
      <w:tr w:rsidR="00C00B5F" w:rsidRPr="00C00B5F" w14:paraId="3D7CD2E9" w14:textId="77777777" w:rsidTr="00C00B5F">
        <w:trPr>
          <w:trHeight w:val="20"/>
        </w:trPr>
        <w:tc>
          <w:tcPr>
            <w:tcW w:w="3998" w:type="dxa"/>
            <w:shd w:val="clear" w:color="auto" w:fill="auto"/>
          </w:tcPr>
          <w:p w14:paraId="1F0D75A6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≥ 1mA</w:t>
            </w:r>
          </w:p>
        </w:tc>
        <w:tc>
          <w:tcPr>
            <w:tcW w:w="2760" w:type="dxa"/>
            <w:shd w:val="clear" w:color="auto" w:fill="auto"/>
          </w:tcPr>
          <w:p w14:paraId="6267208B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B22D78">
              <w:rPr>
                <w:rFonts w:eastAsia="新細明體" w:cstheme="minorHAnsi"/>
                <w:szCs w:val="24"/>
              </w:rPr>
              <w:t>43</w:t>
            </w:r>
          </w:p>
        </w:tc>
        <w:tc>
          <w:tcPr>
            <w:tcW w:w="2356" w:type="dxa"/>
            <w:shd w:val="clear" w:color="auto" w:fill="auto"/>
          </w:tcPr>
          <w:p w14:paraId="29585A07" w14:textId="72E9CA2B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1.601</w:t>
            </w:r>
          </w:p>
        </w:tc>
        <w:tc>
          <w:tcPr>
            <w:tcW w:w="1608" w:type="dxa"/>
            <w:shd w:val="clear" w:color="auto" w:fill="auto"/>
          </w:tcPr>
          <w:p w14:paraId="3D8276BD" w14:textId="2599C3B2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.117</w:t>
            </w:r>
            <w:r w:rsidR="00C75F02"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</w:t>
            </w:r>
          </w:p>
        </w:tc>
        <w:tc>
          <w:tcPr>
            <w:tcW w:w="2350" w:type="dxa"/>
          </w:tcPr>
          <w:p w14:paraId="51121357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717ADF3C" w14:textId="77777777" w:rsidTr="005C0679">
        <w:trPr>
          <w:trHeight w:val="20"/>
        </w:trPr>
        <w:tc>
          <w:tcPr>
            <w:tcW w:w="3998" w:type="dxa"/>
            <w:shd w:val="clear" w:color="auto" w:fill="auto"/>
          </w:tcPr>
          <w:p w14:paraId="78B41A78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2mA</w:t>
            </w:r>
          </w:p>
        </w:tc>
        <w:tc>
          <w:tcPr>
            <w:tcW w:w="2760" w:type="dxa"/>
            <w:shd w:val="clear" w:color="auto" w:fill="auto"/>
          </w:tcPr>
          <w:p w14:paraId="30686807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B22D78">
              <w:rPr>
                <w:rFonts w:eastAsia="新細明體" w:cstheme="minorHAnsi"/>
                <w:szCs w:val="24"/>
              </w:rPr>
              <w:t>33</w:t>
            </w:r>
          </w:p>
        </w:tc>
        <w:tc>
          <w:tcPr>
            <w:tcW w:w="2356" w:type="dxa"/>
            <w:shd w:val="clear" w:color="auto" w:fill="auto"/>
          </w:tcPr>
          <w:p w14:paraId="306BA6E4" w14:textId="0DFDCCA2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.101</w:t>
            </w:r>
          </w:p>
        </w:tc>
        <w:tc>
          <w:tcPr>
            <w:tcW w:w="1608" w:type="dxa"/>
            <w:shd w:val="clear" w:color="auto" w:fill="auto"/>
          </w:tcPr>
          <w:p w14:paraId="2CEE4435" w14:textId="5FA3AFBD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.92</w:t>
            </w:r>
            <w:r w:rsidR="00C75F02"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0</w:t>
            </w:r>
          </w:p>
        </w:tc>
        <w:tc>
          <w:tcPr>
            <w:tcW w:w="2350" w:type="dxa"/>
          </w:tcPr>
          <w:p w14:paraId="4BBB74C1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60B7ADDB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11D2F9CF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≥ 2mA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65C63B29" w14:textId="77777777" w:rsidR="00C00B5F" w:rsidRPr="00B22D78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B22D78">
              <w:rPr>
                <w:rFonts w:eastAsia="新細明體" w:cstheme="minorHAnsi"/>
                <w:szCs w:val="24"/>
              </w:rPr>
              <w:t>38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00D8803F" w14:textId="068ACEEA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.70</w:t>
            </w:r>
            <w:r w:rsidR="00C75F02"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4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0CBC9707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0.4861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39FAAC7B" w14:textId="77777777" w:rsidR="00C00B5F" w:rsidRPr="00B22D78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B22D78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6B537555" w14:textId="77777777" w:rsidTr="005C0679">
        <w:trPr>
          <w:trHeight w:val="20"/>
        </w:trPr>
        <w:tc>
          <w:tcPr>
            <w:tcW w:w="3998" w:type="dxa"/>
            <w:tcBorders>
              <w:top w:val="single" w:sz="4" w:space="0" w:color="auto"/>
            </w:tcBorders>
            <w:shd w:val="clear" w:color="auto" w:fill="auto"/>
          </w:tcPr>
          <w:p w14:paraId="01959184" w14:textId="77777777" w:rsidR="00C00B5F" w:rsidRPr="00C00B5F" w:rsidRDefault="00C00B5F" w:rsidP="00C00B5F">
            <w:pPr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Treatment options: number of treatments</w:t>
            </w:r>
          </w:p>
        </w:tc>
        <w:tc>
          <w:tcPr>
            <w:tcW w:w="2760" w:type="dxa"/>
            <w:tcBorders>
              <w:top w:val="single" w:sz="4" w:space="0" w:color="auto"/>
            </w:tcBorders>
            <w:shd w:val="clear" w:color="auto" w:fill="auto"/>
          </w:tcPr>
          <w:p w14:paraId="61FC1818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 w:val="22"/>
              </w:rPr>
            </w:pPr>
          </w:p>
        </w:tc>
        <w:tc>
          <w:tcPr>
            <w:tcW w:w="2356" w:type="dxa"/>
            <w:tcBorders>
              <w:top w:val="single" w:sz="4" w:space="0" w:color="auto"/>
            </w:tcBorders>
            <w:shd w:val="clear" w:color="auto" w:fill="auto"/>
          </w:tcPr>
          <w:p w14:paraId="1F3531D4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 w:val="22"/>
                <w:bdr w:val="none" w:sz="0" w:space="0" w:color="auto" w:frame="1"/>
              </w:rPr>
            </w:pPr>
          </w:p>
        </w:tc>
        <w:tc>
          <w:tcPr>
            <w:tcW w:w="1608" w:type="dxa"/>
            <w:tcBorders>
              <w:top w:val="single" w:sz="4" w:space="0" w:color="auto"/>
            </w:tcBorders>
            <w:shd w:val="clear" w:color="auto" w:fill="auto"/>
          </w:tcPr>
          <w:p w14:paraId="56C5608A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 w:val="22"/>
                <w:bdr w:val="none" w:sz="0" w:space="0" w:color="auto" w:frame="1"/>
              </w:rPr>
            </w:pPr>
          </w:p>
        </w:tc>
        <w:tc>
          <w:tcPr>
            <w:tcW w:w="2350" w:type="dxa"/>
            <w:tcBorders>
              <w:top w:val="single" w:sz="4" w:space="0" w:color="auto"/>
            </w:tcBorders>
          </w:tcPr>
          <w:p w14:paraId="6D1575C2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 w:val="22"/>
                <w:bdr w:val="none" w:sz="0" w:space="0" w:color="auto" w:frame="1"/>
              </w:rPr>
            </w:pPr>
          </w:p>
        </w:tc>
      </w:tr>
      <w:tr w:rsidR="00C00B5F" w:rsidRPr="00C00B5F" w14:paraId="418BED1C" w14:textId="77777777" w:rsidTr="00B22D78">
        <w:trPr>
          <w:trHeight w:val="20"/>
        </w:trPr>
        <w:tc>
          <w:tcPr>
            <w:tcW w:w="3998" w:type="dxa"/>
            <w:shd w:val="clear" w:color="auto" w:fill="auto"/>
          </w:tcPr>
          <w:p w14:paraId="7BC92068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5 sessions</w:t>
            </w:r>
          </w:p>
        </w:tc>
        <w:tc>
          <w:tcPr>
            <w:tcW w:w="2760" w:type="dxa"/>
            <w:shd w:val="clear" w:color="auto" w:fill="auto"/>
          </w:tcPr>
          <w:p w14:paraId="6DED3096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10</w:t>
            </w:r>
          </w:p>
        </w:tc>
        <w:tc>
          <w:tcPr>
            <w:tcW w:w="2356" w:type="dxa"/>
            <w:shd w:val="clear" w:color="auto" w:fill="auto"/>
          </w:tcPr>
          <w:p w14:paraId="3F6DDF9B" w14:textId="16F55BEF" w:rsidR="00C00B5F" w:rsidRPr="00C00B5F" w:rsidRDefault="00C00B5F" w:rsidP="00B22D78">
            <w:pPr>
              <w:ind w:firstLineChars="300" w:firstLine="72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0.953</w:t>
            </w:r>
          </w:p>
        </w:tc>
        <w:tc>
          <w:tcPr>
            <w:tcW w:w="1608" w:type="dxa"/>
            <w:shd w:val="clear" w:color="auto" w:fill="auto"/>
          </w:tcPr>
          <w:p w14:paraId="7528138C" w14:textId="77777777" w:rsidR="00C00B5F" w:rsidRPr="00C00B5F" w:rsidRDefault="00C00B5F" w:rsidP="00B22D78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細明體" w:cstheme="minorHAnsi"/>
                <w:kern w:val="0"/>
                <w:szCs w:val="24"/>
                <w:bdr w:val="none" w:sz="0" w:space="0" w:color="auto" w:frame="1"/>
              </w:rPr>
              <w:t>0.3684</w:t>
            </w:r>
          </w:p>
        </w:tc>
        <w:tc>
          <w:tcPr>
            <w:tcW w:w="2350" w:type="dxa"/>
          </w:tcPr>
          <w:p w14:paraId="1D82E4B0" w14:textId="067990CD" w:rsidR="00C00B5F" w:rsidRPr="00C00B5F" w:rsidRDefault="00C00B5F" w:rsidP="00B22D78">
            <w:pPr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  <w:tr w:rsidR="00C00B5F" w:rsidRPr="00C00B5F" w14:paraId="7ABDCD7C" w14:textId="77777777" w:rsidTr="005C0679">
        <w:trPr>
          <w:trHeight w:val="20"/>
        </w:trPr>
        <w:tc>
          <w:tcPr>
            <w:tcW w:w="3998" w:type="dxa"/>
            <w:shd w:val="clear" w:color="auto" w:fill="auto"/>
          </w:tcPr>
          <w:p w14:paraId="3014155A" w14:textId="77777777" w:rsidR="00C00B5F" w:rsidRPr="00C00B5F" w:rsidRDefault="00C00B5F" w:rsidP="00C00B5F">
            <w:pPr>
              <w:ind w:firstLineChars="100" w:firstLine="240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≥ 10 sessions</w:t>
            </w:r>
          </w:p>
        </w:tc>
        <w:tc>
          <w:tcPr>
            <w:tcW w:w="2760" w:type="dxa"/>
            <w:shd w:val="clear" w:color="auto" w:fill="auto"/>
          </w:tcPr>
          <w:p w14:paraId="0D83F0CB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43</w:t>
            </w:r>
          </w:p>
        </w:tc>
        <w:tc>
          <w:tcPr>
            <w:tcW w:w="2356" w:type="dxa"/>
            <w:shd w:val="clear" w:color="auto" w:fill="auto"/>
          </w:tcPr>
          <w:p w14:paraId="19B96015" w14:textId="5DD49240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676</w:t>
            </w:r>
          </w:p>
        </w:tc>
        <w:tc>
          <w:tcPr>
            <w:tcW w:w="1608" w:type="dxa"/>
            <w:shd w:val="clear" w:color="auto" w:fill="auto"/>
          </w:tcPr>
          <w:p w14:paraId="77A7D247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1013</w:t>
            </w:r>
          </w:p>
        </w:tc>
        <w:tc>
          <w:tcPr>
            <w:tcW w:w="2350" w:type="dxa"/>
          </w:tcPr>
          <w:p w14:paraId="7C3AE706" w14:textId="3522789B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</w:t>
            </w:r>
            <w:r w:rsidR="00B22D78">
              <w:rPr>
                <w:rFonts w:eastAsia="新細明體" w:cstheme="minorHAnsi"/>
                <w:szCs w:val="24"/>
                <w:bdr w:val="none" w:sz="0" w:space="0" w:color="auto" w:frame="1"/>
              </w:rPr>
              <w:t xml:space="preserve"> </w:t>
            </w: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significant</w:t>
            </w:r>
          </w:p>
        </w:tc>
      </w:tr>
      <w:tr w:rsidR="00C00B5F" w:rsidRPr="00C00B5F" w14:paraId="11390CEF" w14:textId="77777777" w:rsidTr="005C0679">
        <w:trPr>
          <w:trHeight w:val="20"/>
        </w:trPr>
        <w:tc>
          <w:tcPr>
            <w:tcW w:w="3998" w:type="dxa"/>
            <w:tcBorders>
              <w:bottom w:val="single" w:sz="4" w:space="0" w:color="auto"/>
            </w:tcBorders>
            <w:shd w:val="clear" w:color="auto" w:fill="auto"/>
          </w:tcPr>
          <w:p w14:paraId="5E80F512" w14:textId="77777777" w:rsidR="00C00B5F" w:rsidRPr="00C00B5F" w:rsidRDefault="00C00B5F" w:rsidP="00C00B5F">
            <w:pPr>
              <w:ind w:firstLineChars="100" w:firstLine="240"/>
              <w:rPr>
                <w:rFonts w:ascii="Calibri" w:eastAsia="新細明體" w:hAnsi="Calibri" w:cs="Times New Roman"/>
                <w:szCs w:val="24"/>
              </w:rPr>
            </w:pPr>
            <w:r w:rsidRPr="00C00B5F">
              <w:rPr>
                <w:rFonts w:ascii="Calibri" w:eastAsia="新細明體" w:hAnsi="Calibri" w:cs="Times New Roman"/>
                <w:szCs w:val="24"/>
              </w:rPr>
              <w:t>≥ 20 sessions</w:t>
            </w:r>
          </w:p>
        </w:tc>
        <w:tc>
          <w:tcPr>
            <w:tcW w:w="2760" w:type="dxa"/>
            <w:tcBorders>
              <w:bottom w:val="single" w:sz="4" w:space="0" w:color="auto"/>
            </w:tcBorders>
            <w:shd w:val="clear" w:color="auto" w:fill="auto"/>
          </w:tcPr>
          <w:p w14:paraId="1446AA74" w14:textId="77777777" w:rsidR="00C00B5F" w:rsidRPr="00C00B5F" w:rsidRDefault="00C00B5F" w:rsidP="00C00B5F">
            <w:pPr>
              <w:jc w:val="center"/>
              <w:rPr>
                <w:rFonts w:eastAsia="新細明體" w:cstheme="minorHAnsi"/>
                <w:szCs w:val="24"/>
              </w:rPr>
            </w:pPr>
            <w:r w:rsidRPr="00C00B5F">
              <w:rPr>
                <w:rFonts w:eastAsia="新細明體" w:cstheme="minorHAnsi"/>
                <w:szCs w:val="24"/>
              </w:rPr>
              <w:t>20</w:t>
            </w:r>
          </w:p>
        </w:tc>
        <w:tc>
          <w:tcPr>
            <w:tcW w:w="2356" w:type="dxa"/>
            <w:tcBorders>
              <w:bottom w:val="single" w:sz="4" w:space="0" w:color="auto"/>
            </w:tcBorders>
            <w:shd w:val="clear" w:color="auto" w:fill="auto"/>
          </w:tcPr>
          <w:p w14:paraId="7605E1BB" w14:textId="521542DC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1.12</w:t>
            </w:r>
            <w:r w:rsidR="00C75F02">
              <w:rPr>
                <w:rFonts w:eastAsia="新細明體" w:cstheme="minorHAnsi"/>
                <w:szCs w:val="24"/>
                <w:bdr w:val="none" w:sz="0" w:space="0" w:color="auto" w:frame="1"/>
              </w:rPr>
              <w:t>4</w:t>
            </w:r>
          </w:p>
        </w:tc>
        <w:tc>
          <w:tcPr>
            <w:tcW w:w="1608" w:type="dxa"/>
            <w:tcBorders>
              <w:bottom w:val="single" w:sz="4" w:space="0" w:color="auto"/>
            </w:tcBorders>
            <w:shd w:val="clear" w:color="auto" w:fill="auto"/>
          </w:tcPr>
          <w:p w14:paraId="5AB1A89C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kern w:val="0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0.2758</w:t>
            </w:r>
          </w:p>
        </w:tc>
        <w:tc>
          <w:tcPr>
            <w:tcW w:w="2350" w:type="dxa"/>
            <w:tcBorders>
              <w:bottom w:val="single" w:sz="4" w:space="0" w:color="auto"/>
            </w:tcBorders>
          </w:tcPr>
          <w:p w14:paraId="6C9E553E" w14:textId="77777777" w:rsidR="00C00B5F" w:rsidRPr="00C00B5F" w:rsidRDefault="00C00B5F" w:rsidP="00C00B5F">
            <w:pPr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eastAsia="新細明體" w:cstheme="minorHAnsi"/>
                <w:szCs w:val="24"/>
                <w:bdr w:val="none" w:sz="0" w:space="0" w:color="auto" w:frame="1"/>
              </w:rPr>
            </w:pPr>
            <w:r w:rsidRPr="00C00B5F">
              <w:rPr>
                <w:rFonts w:eastAsia="新細明體" w:cstheme="minorHAnsi"/>
                <w:szCs w:val="24"/>
                <w:bdr w:val="none" w:sz="0" w:space="0" w:color="auto" w:frame="1"/>
              </w:rPr>
              <w:t>Not significant</w:t>
            </w:r>
          </w:p>
        </w:tc>
      </w:tr>
    </w:tbl>
    <w:p w14:paraId="04BDF7E1" w14:textId="520E021C" w:rsidR="00973A3C" w:rsidRDefault="00973A3C"/>
    <w:p w14:paraId="7E73C03D" w14:textId="77777777" w:rsidR="00973A3C" w:rsidRDefault="00973A3C">
      <w:pPr>
        <w:widowControl/>
      </w:pPr>
      <w:r>
        <w:br w:type="page"/>
      </w:r>
    </w:p>
    <w:p w14:paraId="4CC238E8" w14:textId="66F9D5D1" w:rsidR="00C00B5F" w:rsidRDefault="00973A3C">
      <w:pPr>
        <w:rPr>
          <w:b/>
          <w:bCs/>
        </w:rPr>
      </w:pPr>
      <w:r w:rsidRPr="00973A3C">
        <w:rPr>
          <w:rFonts w:hint="eastAsia"/>
          <w:b/>
          <w:bCs/>
        </w:rPr>
        <w:lastRenderedPageBreak/>
        <w:t>S</w:t>
      </w:r>
      <w:r w:rsidRPr="00973A3C">
        <w:rPr>
          <w:b/>
          <w:bCs/>
        </w:rPr>
        <w:t>earching string of this article</w:t>
      </w:r>
    </w:p>
    <w:p w14:paraId="198CA51F" w14:textId="3C903560" w:rsidR="00973A3C" w:rsidRPr="00973A3C" w:rsidRDefault="00973A3C">
      <w:pPr>
        <w:rPr>
          <w:b/>
          <w:bCs/>
        </w:rPr>
      </w:pPr>
      <w:r w:rsidRPr="00973A3C">
        <w:rPr>
          <w:b/>
          <w:bCs/>
        </w:rPr>
        <w:t>PubMed</w:t>
      </w:r>
    </w:p>
    <w:tbl>
      <w:tblPr>
        <w:tblW w:w="96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732"/>
        <w:gridCol w:w="6942"/>
        <w:gridCol w:w="1993"/>
      </w:tblGrid>
      <w:tr w:rsidR="00973A3C" w:rsidRPr="00973A3C" w14:paraId="11D5A1BC" w14:textId="77777777" w:rsidTr="00973A3C">
        <w:trPr>
          <w:trHeight w:val="267"/>
        </w:trPr>
        <w:tc>
          <w:tcPr>
            <w:tcW w:w="732" w:type="dxa"/>
            <w:shd w:val="clear" w:color="auto" w:fill="auto"/>
            <w:noWrap/>
            <w:vAlign w:val="center"/>
            <w:hideMark/>
          </w:tcPr>
          <w:p w14:paraId="526654C3" w14:textId="77777777" w:rsidR="00973A3C" w:rsidRPr="00973A3C" w:rsidRDefault="00973A3C" w:rsidP="00973A3C">
            <w:r w:rsidRPr="00973A3C">
              <w:t>Search</w:t>
            </w:r>
          </w:p>
        </w:tc>
        <w:tc>
          <w:tcPr>
            <w:tcW w:w="6942" w:type="dxa"/>
            <w:shd w:val="clear" w:color="auto" w:fill="auto"/>
            <w:noWrap/>
            <w:vAlign w:val="center"/>
            <w:hideMark/>
          </w:tcPr>
          <w:p w14:paraId="3ACEA597" w14:textId="77777777" w:rsidR="00973A3C" w:rsidRPr="00973A3C" w:rsidRDefault="00973A3C" w:rsidP="00973A3C">
            <w:r w:rsidRPr="00973A3C">
              <w:t>Query</w:t>
            </w:r>
          </w:p>
        </w:tc>
        <w:tc>
          <w:tcPr>
            <w:tcW w:w="1993" w:type="dxa"/>
            <w:shd w:val="clear" w:color="auto" w:fill="auto"/>
            <w:noWrap/>
            <w:vAlign w:val="center"/>
            <w:hideMark/>
          </w:tcPr>
          <w:p w14:paraId="24B36926" w14:textId="77777777" w:rsidR="00973A3C" w:rsidRPr="00973A3C" w:rsidRDefault="00973A3C" w:rsidP="00973A3C">
            <w:r w:rsidRPr="00973A3C">
              <w:t>Items found</w:t>
            </w:r>
          </w:p>
        </w:tc>
      </w:tr>
      <w:tr w:rsidR="00973A3C" w:rsidRPr="00973A3C" w14:paraId="61F47DF9" w14:textId="77777777" w:rsidTr="00973A3C">
        <w:trPr>
          <w:trHeight w:val="267"/>
        </w:trPr>
        <w:tc>
          <w:tcPr>
            <w:tcW w:w="732" w:type="dxa"/>
            <w:shd w:val="clear" w:color="auto" w:fill="auto"/>
            <w:noWrap/>
            <w:vAlign w:val="center"/>
          </w:tcPr>
          <w:p w14:paraId="4BAA7559" w14:textId="77777777" w:rsidR="00973A3C" w:rsidRPr="00973A3C" w:rsidRDefault="00973A3C" w:rsidP="00973A3C">
            <w:r w:rsidRPr="00973A3C">
              <w:t>#4</w:t>
            </w:r>
          </w:p>
        </w:tc>
        <w:tc>
          <w:tcPr>
            <w:tcW w:w="6942" w:type="dxa"/>
            <w:shd w:val="clear" w:color="auto" w:fill="auto"/>
            <w:noWrap/>
            <w:vAlign w:val="center"/>
          </w:tcPr>
          <w:p w14:paraId="6564BF2E" w14:textId="77777777" w:rsidR="00973A3C" w:rsidRPr="00973A3C" w:rsidRDefault="00973A3C" w:rsidP="00973A3C">
            <w:r w:rsidRPr="00973A3C">
              <w:rPr>
                <w:bCs/>
              </w:rPr>
              <w:t>(((((((((("</w:t>
            </w:r>
            <w:proofErr w:type="spellStart"/>
            <w:r w:rsidRPr="00973A3C">
              <w:rPr>
                <w:bCs/>
              </w:rPr>
              <w:t>non invasive</w:t>
            </w:r>
            <w:proofErr w:type="spellEnd"/>
            <w:r w:rsidRPr="00973A3C">
              <w:rPr>
                <w:bCs/>
              </w:rPr>
              <w:t xml:space="preserve"> brain stimulation"[All Fields]) OR ("electrical neuromodulation"[All Fields])) OR ("transcranial direct current stimulation"[All Fields])) OR ("cranial electrotherapy stimulation"[All Fields])) OR ("transcutaneous </w:t>
            </w:r>
            <w:proofErr w:type="spellStart"/>
            <w:r w:rsidRPr="00973A3C">
              <w:rPr>
                <w:bCs/>
              </w:rPr>
              <w:t>vagus</w:t>
            </w:r>
            <w:proofErr w:type="spellEnd"/>
            <w:r w:rsidRPr="00973A3C">
              <w:rPr>
                <w:bCs/>
              </w:rPr>
              <w:t xml:space="preserve"> nerve stimulation"[All Fields])) ) OR ("transcranial random noise stimulation"[All Fields])) OR ("transcranial alternating current stimulation"[All Fields])) OR ("trigeminal nerve stimulation"[All Fields])) AND (((("depression"[All Fields]) OR ("anxiety"[All Fields])) OR ("insomnia"[All Fields])) OR ("sleep disturbance"[All Fields]))) AND ("randomized controlled trial"[Publication Type] OR "randomized controlled trials as topic"[</w:t>
            </w:r>
            <w:proofErr w:type="spellStart"/>
            <w:r w:rsidRPr="00973A3C">
              <w:rPr>
                <w:bCs/>
              </w:rPr>
              <w:t>MeSH</w:t>
            </w:r>
            <w:proofErr w:type="spellEnd"/>
            <w:r w:rsidRPr="00973A3C">
              <w:rPr>
                <w:bCs/>
              </w:rPr>
              <w:t xml:space="preserve"> Terms] OR "randomized controlled trial"[All Fields] OR "</w:t>
            </w:r>
            <w:proofErr w:type="spellStart"/>
            <w:r w:rsidRPr="00973A3C">
              <w:rPr>
                <w:bCs/>
              </w:rPr>
              <w:t>randomised</w:t>
            </w:r>
            <w:proofErr w:type="spellEnd"/>
            <w:r w:rsidRPr="00973A3C">
              <w:rPr>
                <w:bCs/>
              </w:rPr>
              <w:t xml:space="preserve"> controlled trial"[All Fields])</w:t>
            </w:r>
          </w:p>
        </w:tc>
        <w:tc>
          <w:tcPr>
            <w:tcW w:w="1993" w:type="dxa"/>
            <w:shd w:val="clear" w:color="auto" w:fill="auto"/>
            <w:noWrap/>
            <w:vAlign w:val="center"/>
          </w:tcPr>
          <w:p w14:paraId="65073E78" w14:textId="77777777" w:rsidR="00973A3C" w:rsidRPr="00973A3C" w:rsidRDefault="00973A3C" w:rsidP="00973A3C">
            <w:r w:rsidRPr="00973A3C">
              <w:t>238</w:t>
            </w:r>
          </w:p>
        </w:tc>
      </w:tr>
      <w:tr w:rsidR="00973A3C" w:rsidRPr="00973A3C" w14:paraId="66A6322A" w14:textId="77777777" w:rsidTr="00973A3C">
        <w:trPr>
          <w:trHeight w:val="801"/>
        </w:trPr>
        <w:tc>
          <w:tcPr>
            <w:tcW w:w="732" w:type="dxa"/>
            <w:shd w:val="clear" w:color="auto" w:fill="auto"/>
            <w:noWrap/>
            <w:vAlign w:val="center"/>
            <w:hideMark/>
          </w:tcPr>
          <w:p w14:paraId="7B91A760" w14:textId="77777777" w:rsidR="00973A3C" w:rsidRPr="00973A3C" w:rsidRDefault="00973A3C" w:rsidP="00973A3C">
            <w:r w:rsidRPr="00973A3C">
              <w:t>#3</w:t>
            </w:r>
          </w:p>
        </w:tc>
        <w:tc>
          <w:tcPr>
            <w:tcW w:w="6942" w:type="dxa"/>
            <w:shd w:val="clear" w:color="auto" w:fill="auto"/>
            <w:noWrap/>
            <w:vAlign w:val="center"/>
            <w:hideMark/>
          </w:tcPr>
          <w:p w14:paraId="1DCEF9A0" w14:textId="77777777" w:rsidR="00973A3C" w:rsidRPr="00973A3C" w:rsidRDefault="00973A3C" w:rsidP="00973A3C">
            <w:r w:rsidRPr="00973A3C">
              <w:t>"randomized controlled trial"[Publication Type] OR "randomized controlled trials as topic"[</w:t>
            </w:r>
            <w:proofErr w:type="spellStart"/>
            <w:r w:rsidRPr="00973A3C">
              <w:t>MeSH</w:t>
            </w:r>
            <w:proofErr w:type="spellEnd"/>
            <w:r w:rsidRPr="00973A3C">
              <w:t xml:space="preserve"> Terms] OR "randomized controlled trial"[All Fields] OR "</w:t>
            </w:r>
            <w:proofErr w:type="spellStart"/>
            <w:r w:rsidRPr="00973A3C">
              <w:t>randomised</w:t>
            </w:r>
            <w:proofErr w:type="spellEnd"/>
            <w:r w:rsidRPr="00973A3C">
              <w:t xml:space="preserve"> controlled trial"[All Fields]</w:t>
            </w:r>
          </w:p>
        </w:tc>
        <w:tc>
          <w:tcPr>
            <w:tcW w:w="1993" w:type="dxa"/>
            <w:shd w:val="clear" w:color="auto" w:fill="auto"/>
            <w:noWrap/>
            <w:vAlign w:val="center"/>
            <w:hideMark/>
          </w:tcPr>
          <w:p w14:paraId="284B2A65" w14:textId="77777777" w:rsidR="00973A3C" w:rsidRPr="00973A3C" w:rsidRDefault="00973A3C" w:rsidP="00973A3C">
            <w:r w:rsidRPr="00973A3C">
              <w:t>707812</w:t>
            </w:r>
          </w:p>
        </w:tc>
      </w:tr>
      <w:tr w:rsidR="00973A3C" w:rsidRPr="00973A3C" w14:paraId="59B69959" w14:textId="77777777" w:rsidTr="00973A3C">
        <w:trPr>
          <w:trHeight w:val="267"/>
        </w:trPr>
        <w:tc>
          <w:tcPr>
            <w:tcW w:w="732" w:type="dxa"/>
            <w:shd w:val="clear" w:color="auto" w:fill="auto"/>
            <w:noWrap/>
            <w:vAlign w:val="center"/>
            <w:hideMark/>
          </w:tcPr>
          <w:p w14:paraId="10DF6E6C" w14:textId="77777777" w:rsidR="00973A3C" w:rsidRPr="00973A3C" w:rsidRDefault="00973A3C" w:rsidP="00973A3C">
            <w:r w:rsidRPr="00973A3C">
              <w:t>#2</w:t>
            </w:r>
          </w:p>
        </w:tc>
        <w:tc>
          <w:tcPr>
            <w:tcW w:w="6942" w:type="dxa"/>
            <w:shd w:val="clear" w:color="auto" w:fill="auto"/>
            <w:noWrap/>
            <w:vAlign w:val="center"/>
            <w:hideMark/>
          </w:tcPr>
          <w:p w14:paraId="669BCDB2" w14:textId="77777777" w:rsidR="00973A3C" w:rsidRPr="00973A3C" w:rsidRDefault="00973A3C" w:rsidP="00973A3C">
            <w:r w:rsidRPr="00973A3C">
              <w:t>(((((""depression""[All Fields]) OR (""anxiety""[All Fields])) OR (""insomnia""[All Fields]))) OR (""negative emotion""[All Fields])))</w:t>
            </w:r>
          </w:p>
        </w:tc>
        <w:tc>
          <w:tcPr>
            <w:tcW w:w="1993" w:type="dxa"/>
            <w:shd w:val="clear" w:color="auto" w:fill="auto"/>
            <w:noWrap/>
            <w:vAlign w:val="center"/>
            <w:hideMark/>
          </w:tcPr>
          <w:p w14:paraId="022F02CE" w14:textId="77777777" w:rsidR="00973A3C" w:rsidRPr="00973A3C" w:rsidRDefault="00973A3C" w:rsidP="00973A3C">
            <w:r w:rsidRPr="00973A3C">
              <w:t>602227</w:t>
            </w:r>
          </w:p>
          <w:p w14:paraId="608B43D8" w14:textId="77777777" w:rsidR="00973A3C" w:rsidRPr="00973A3C" w:rsidRDefault="00973A3C" w:rsidP="00973A3C"/>
        </w:tc>
      </w:tr>
      <w:tr w:rsidR="00973A3C" w:rsidRPr="00973A3C" w14:paraId="4BB7F0E3" w14:textId="77777777" w:rsidTr="00973A3C">
        <w:trPr>
          <w:trHeight w:val="1228"/>
        </w:trPr>
        <w:tc>
          <w:tcPr>
            <w:tcW w:w="732" w:type="dxa"/>
            <w:shd w:val="clear" w:color="auto" w:fill="auto"/>
            <w:noWrap/>
            <w:vAlign w:val="center"/>
            <w:hideMark/>
          </w:tcPr>
          <w:p w14:paraId="4D25E10B" w14:textId="77777777" w:rsidR="00973A3C" w:rsidRPr="00973A3C" w:rsidRDefault="00973A3C" w:rsidP="00973A3C">
            <w:r w:rsidRPr="00973A3C">
              <w:lastRenderedPageBreak/>
              <w:t>#1</w:t>
            </w:r>
          </w:p>
        </w:tc>
        <w:tc>
          <w:tcPr>
            <w:tcW w:w="6942" w:type="dxa"/>
            <w:shd w:val="clear" w:color="auto" w:fill="auto"/>
            <w:noWrap/>
            <w:vAlign w:val="center"/>
            <w:hideMark/>
          </w:tcPr>
          <w:p w14:paraId="41374A8C" w14:textId="77777777" w:rsidR="00973A3C" w:rsidRPr="00973A3C" w:rsidRDefault="00973A3C" w:rsidP="00973A3C">
            <w:pPr>
              <w:rPr>
                <w:b/>
              </w:rPr>
            </w:pPr>
            <w:r w:rsidRPr="00973A3C">
              <w:t> </w:t>
            </w:r>
            <w:r w:rsidRPr="00973A3C">
              <w:rPr>
                <w:bCs/>
              </w:rPr>
              <w:t>(((((((("</w:t>
            </w:r>
            <w:proofErr w:type="spellStart"/>
            <w:r w:rsidRPr="00973A3C">
              <w:rPr>
                <w:bCs/>
              </w:rPr>
              <w:t>non invasive</w:t>
            </w:r>
            <w:proofErr w:type="spellEnd"/>
            <w:r w:rsidRPr="00973A3C">
              <w:rPr>
                <w:bCs/>
              </w:rPr>
              <w:t xml:space="preserve"> brain stimulation"[All Fields]) OR ("electrical neuromodulation"[All Fields])) OR ("transcranial direct current stimulation"[All Fields])) OR ("cranial electrotherapy stimulation"[All Fields])) OR ("transcutaneous </w:t>
            </w:r>
            <w:proofErr w:type="spellStart"/>
            <w:r w:rsidRPr="00973A3C">
              <w:rPr>
                <w:bCs/>
              </w:rPr>
              <w:t>vagus</w:t>
            </w:r>
            <w:proofErr w:type="spellEnd"/>
            <w:r w:rsidRPr="00973A3C">
              <w:rPr>
                <w:bCs/>
              </w:rPr>
              <w:t xml:space="preserve"> nerve stimulation"[All Fields])) ) OR ("transcranial random noise stimulation"[All Fields])) OR ("transcranial alternating current stimulation"[All Fields])) OR ("trigeminal nerve stimulation"[All Fields])</w:t>
            </w:r>
          </w:p>
        </w:tc>
        <w:tc>
          <w:tcPr>
            <w:tcW w:w="1993" w:type="dxa"/>
            <w:shd w:val="clear" w:color="auto" w:fill="auto"/>
            <w:noWrap/>
            <w:vAlign w:val="center"/>
            <w:hideMark/>
          </w:tcPr>
          <w:p w14:paraId="0133B7C0" w14:textId="77777777" w:rsidR="00973A3C" w:rsidRPr="00973A3C" w:rsidRDefault="00973A3C" w:rsidP="00973A3C">
            <w:r w:rsidRPr="00973A3C">
              <w:t>7402</w:t>
            </w:r>
          </w:p>
          <w:p w14:paraId="381D00E4" w14:textId="77777777" w:rsidR="00973A3C" w:rsidRPr="00973A3C" w:rsidRDefault="00973A3C" w:rsidP="00973A3C"/>
        </w:tc>
      </w:tr>
    </w:tbl>
    <w:p w14:paraId="6AA11366" w14:textId="77777777" w:rsidR="00973A3C" w:rsidRPr="00973A3C" w:rsidRDefault="00973A3C" w:rsidP="00973A3C">
      <w:pPr>
        <w:rPr>
          <w:b/>
          <w:vanish/>
        </w:rPr>
      </w:pPr>
      <w:r w:rsidRPr="00973A3C">
        <w:rPr>
          <w:b/>
          <w:vanish/>
        </w:rPr>
        <w:t>Pubmed</w:t>
      </w:r>
    </w:p>
    <w:p w14:paraId="40720F37" w14:textId="77777777" w:rsidR="00973A3C" w:rsidRPr="00973A3C" w:rsidRDefault="00973A3C" w:rsidP="00973A3C">
      <w:pPr>
        <w:rPr>
          <w:vanish/>
        </w:rPr>
      </w:pPr>
    </w:p>
    <w:p w14:paraId="72BE7EAE" w14:textId="77777777" w:rsidR="00973A3C" w:rsidRPr="00973A3C" w:rsidRDefault="00973A3C" w:rsidP="00973A3C">
      <w:pPr>
        <w:rPr>
          <w:vanish/>
        </w:rPr>
      </w:pPr>
    </w:p>
    <w:p w14:paraId="110EC0EA" w14:textId="77777777" w:rsidR="00973A3C" w:rsidRPr="00973A3C" w:rsidRDefault="00973A3C" w:rsidP="00973A3C">
      <w:pPr>
        <w:rPr>
          <w:vanish/>
        </w:rPr>
      </w:pPr>
    </w:p>
    <w:p w14:paraId="7E0B9377" w14:textId="77777777" w:rsidR="00973A3C" w:rsidRPr="00973A3C" w:rsidRDefault="00973A3C" w:rsidP="00973A3C">
      <w:pPr>
        <w:rPr>
          <w:vanish/>
        </w:rPr>
      </w:pPr>
    </w:p>
    <w:p w14:paraId="1D2540DB" w14:textId="77777777" w:rsidR="00973A3C" w:rsidRPr="00973A3C" w:rsidRDefault="00973A3C" w:rsidP="00973A3C">
      <w:pPr>
        <w:rPr>
          <w:vanish/>
        </w:rPr>
      </w:pPr>
    </w:p>
    <w:p w14:paraId="3935D884" w14:textId="77777777" w:rsidR="00973A3C" w:rsidRPr="00973A3C" w:rsidRDefault="00973A3C" w:rsidP="00973A3C">
      <w:pPr>
        <w:rPr>
          <w:vanish/>
        </w:rPr>
      </w:pPr>
    </w:p>
    <w:p w14:paraId="61C01A51" w14:textId="77777777" w:rsidR="00973A3C" w:rsidRPr="00973A3C" w:rsidRDefault="00973A3C" w:rsidP="00973A3C">
      <w:pPr>
        <w:rPr>
          <w:vanish/>
        </w:rPr>
      </w:pPr>
    </w:p>
    <w:p w14:paraId="21BE7184" w14:textId="77777777" w:rsidR="00973A3C" w:rsidRPr="00973A3C" w:rsidRDefault="00973A3C" w:rsidP="00973A3C">
      <w:pPr>
        <w:rPr>
          <w:vanish/>
        </w:rPr>
      </w:pPr>
    </w:p>
    <w:p w14:paraId="2215917F" w14:textId="77777777" w:rsidR="00973A3C" w:rsidRPr="00973A3C" w:rsidRDefault="00973A3C" w:rsidP="00973A3C">
      <w:pPr>
        <w:rPr>
          <w:vanish/>
        </w:rPr>
      </w:pPr>
    </w:p>
    <w:p w14:paraId="307B85FC" w14:textId="77777777" w:rsidR="00973A3C" w:rsidRPr="00973A3C" w:rsidRDefault="00973A3C" w:rsidP="00973A3C">
      <w:pPr>
        <w:rPr>
          <w:vanish/>
        </w:rPr>
      </w:pPr>
    </w:p>
    <w:p w14:paraId="0DCFEE04" w14:textId="77777777" w:rsidR="00973A3C" w:rsidRPr="00973A3C" w:rsidRDefault="00973A3C" w:rsidP="00973A3C">
      <w:pPr>
        <w:rPr>
          <w:vanish/>
        </w:rPr>
      </w:pPr>
    </w:p>
    <w:p w14:paraId="7CEABE48" w14:textId="77777777" w:rsidR="00973A3C" w:rsidRPr="00973A3C" w:rsidRDefault="00973A3C" w:rsidP="00973A3C">
      <w:pPr>
        <w:rPr>
          <w:vanish/>
        </w:rPr>
      </w:pPr>
    </w:p>
    <w:p w14:paraId="5492BE26" w14:textId="77777777" w:rsidR="00973A3C" w:rsidRPr="00973A3C" w:rsidRDefault="00973A3C" w:rsidP="00973A3C">
      <w:pPr>
        <w:rPr>
          <w:vanish/>
        </w:rPr>
      </w:pPr>
    </w:p>
    <w:p w14:paraId="1C95AA86" w14:textId="77777777" w:rsidR="00973A3C" w:rsidRPr="00973A3C" w:rsidRDefault="00973A3C" w:rsidP="00973A3C">
      <w:pPr>
        <w:rPr>
          <w:vanish/>
        </w:rPr>
      </w:pPr>
    </w:p>
    <w:p w14:paraId="34BB8DAE" w14:textId="77777777" w:rsidR="00973A3C" w:rsidRPr="00973A3C" w:rsidRDefault="00973A3C" w:rsidP="00973A3C">
      <w:pPr>
        <w:rPr>
          <w:vanish/>
        </w:rPr>
      </w:pPr>
    </w:p>
    <w:p w14:paraId="1A370C21" w14:textId="77777777" w:rsidR="00973A3C" w:rsidRPr="00973A3C" w:rsidRDefault="00973A3C" w:rsidP="00973A3C">
      <w:pPr>
        <w:rPr>
          <w:vanish/>
        </w:rPr>
      </w:pPr>
    </w:p>
    <w:p w14:paraId="4CD8FF24" w14:textId="77777777" w:rsidR="00973A3C" w:rsidRPr="00973A3C" w:rsidRDefault="00973A3C" w:rsidP="00973A3C">
      <w:pPr>
        <w:rPr>
          <w:vanish/>
        </w:rPr>
      </w:pPr>
    </w:p>
    <w:p w14:paraId="3BC0E7E9" w14:textId="77777777" w:rsidR="00973A3C" w:rsidRPr="00973A3C" w:rsidRDefault="00973A3C" w:rsidP="00973A3C">
      <w:pPr>
        <w:rPr>
          <w:vanish/>
        </w:rPr>
      </w:pPr>
    </w:p>
    <w:p w14:paraId="728DBBB2" w14:textId="77777777" w:rsidR="00973A3C" w:rsidRPr="00973A3C" w:rsidRDefault="00973A3C" w:rsidP="00973A3C"/>
    <w:p w14:paraId="426684A4" w14:textId="37AAD65D" w:rsidR="00973A3C" w:rsidRPr="00973A3C" w:rsidRDefault="00973A3C" w:rsidP="00973A3C">
      <w:pPr>
        <w:rPr>
          <w:b/>
          <w:vanish/>
        </w:rPr>
      </w:pPr>
      <w:r w:rsidRPr="00973A3C">
        <w:rPr>
          <w:b/>
          <w:vanish/>
        </w:rPr>
        <w:t xml:space="preserve">Medline, </w:t>
      </w:r>
      <w:proofErr w:type="spellStart"/>
      <w:r w:rsidRPr="00973A3C">
        <w:rPr>
          <w:b/>
          <w:bCs/>
        </w:rPr>
        <w:t>PsycI</w:t>
      </w:r>
      <w:r>
        <w:rPr>
          <w:b/>
          <w:bCs/>
        </w:rPr>
        <w:t>nfo</w:t>
      </w:r>
      <w:proofErr w:type="spellEnd"/>
      <w:r w:rsidRPr="00973A3C">
        <w:rPr>
          <w:b/>
          <w:bCs/>
        </w:rPr>
        <w:t>, </w:t>
      </w:r>
      <w:proofErr w:type="spellStart"/>
      <w:r w:rsidRPr="00973A3C">
        <w:rPr>
          <w:b/>
          <w:bCs/>
        </w:rPr>
        <w:t>PsycA</w:t>
      </w:r>
      <w:r>
        <w:rPr>
          <w:b/>
          <w:bCs/>
        </w:rPr>
        <w:t>rticles</w:t>
      </w:r>
      <w:proofErr w:type="spellEnd"/>
      <w:r w:rsidRPr="00973A3C">
        <w:rPr>
          <w:b/>
          <w:bCs/>
        </w:rPr>
        <w:t>, CINAHL</w:t>
      </w:r>
    </w:p>
    <w:tbl>
      <w:tblPr>
        <w:tblW w:w="104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4"/>
        <w:gridCol w:w="3497"/>
        <w:gridCol w:w="1985"/>
        <w:gridCol w:w="3260"/>
        <w:gridCol w:w="992"/>
      </w:tblGrid>
      <w:tr w:rsidR="00973A3C" w:rsidRPr="00973A3C" w14:paraId="261833F4" w14:textId="77777777" w:rsidTr="00973A3C">
        <w:trPr>
          <w:trHeight w:val="344"/>
        </w:trPr>
        <w:tc>
          <w:tcPr>
            <w:tcW w:w="704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1FB4D7C" w14:textId="77777777" w:rsidR="00973A3C" w:rsidRPr="00973A3C" w:rsidRDefault="00973A3C" w:rsidP="00973A3C">
            <w:pPr>
              <w:rPr>
                <w:bCs/>
              </w:rPr>
            </w:pPr>
            <w:bookmarkStart w:id="9" w:name="_Hlk24120771"/>
            <w:r w:rsidRPr="00973A3C">
              <w:rPr>
                <w:bCs/>
              </w:rPr>
              <w:t>#</w:t>
            </w:r>
          </w:p>
        </w:tc>
        <w:tc>
          <w:tcPr>
            <w:tcW w:w="3497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0D879F1" w14:textId="77777777" w:rsidR="00973A3C" w:rsidRPr="00973A3C" w:rsidRDefault="00973A3C" w:rsidP="00973A3C">
            <w:pPr>
              <w:rPr>
                <w:bCs/>
              </w:rPr>
            </w:pPr>
            <w:r w:rsidRPr="00973A3C">
              <w:rPr>
                <w:bCs/>
              </w:rPr>
              <w:t>Query</w:t>
            </w:r>
          </w:p>
        </w:tc>
        <w:tc>
          <w:tcPr>
            <w:tcW w:w="1985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BCB01F9" w14:textId="77777777" w:rsidR="00973A3C" w:rsidRPr="00973A3C" w:rsidRDefault="00973A3C" w:rsidP="00973A3C">
            <w:pPr>
              <w:rPr>
                <w:bCs/>
              </w:rPr>
            </w:pPr>
            <w:r w:rsidRPr="00973A3C">
              <w:rPr>
                <w:bCs/>
              </w:rPr>
              <w:t>Limiters/Expanders</w:t>
            </w:r>
          </w:p>
        </w:tc>
        <w:tc>
          <w:tcPr>
            <w:tcW w:w="3260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61764C1" w14:textId="77777777" w:rsidR="00973A3C" w:rsidRPr="00973A3C" w:rsidRDefault="00973A3C" w:rsidP="00973A3C">
            <w:pPr>
              <w:rPr>
                <w:bCs/>
              </w:rPr>
            </w:pPr>
            <w:r w:rsidRPr="00973A3C">
              <w:rPr>
                <w:bCs/>
              </w:rPr>
              <w:t>Last Run Via</w:t>
            </w:r>
          </w:p>
        </w:tc>
        <w:tc>
          <w:tcPr>
            <w:tcW w:w="992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A811BE6" w14:textId="77777777" w:rsidR="00973A3C" w:rsidRPr="00973A3C" w:rsidRDefault="00973A3C" w:rsidP="00973A3C">
            <w:pPr>
              <w:rPr>
                <w:bCs/>
              </w:rPr>
            </w:pPr>
            <w:r w:rsidRPr="00973A3C">
              <w:rPr>
                <w:bCs/>
              </w:rPr>
              <w:t>Results</w:t>
            </w:r>
          </w:p>
        </w:tc>
      </w:tr>
      <w:tr w:rsidR="00973A3C" w:rsidRPr="00973A3C" w14:paraId="499A31DD" w14:textId="77777777" w:rsidTr="00973A3C">
        <w:trPr>
          <w:trHeight w:val="344"/>
        </w:trPr>
        <w:tc>
          <w:tcPr>
            <w:tcW w:w="704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98DD29D" w14:textId="77777777" w:rsidR="00973A3C" w:rsidRPr="00973A3C" w:rsidRDefault="00973A3C" w:rsidP="00973A3C">
            <w:pPr>
              <w:rPr>
                <w:bCs/>
              </w:rPr>
            </w:pPr>
            <w:r w:rsidRPr="00973A3C">
              <w:t>S4</w:t>
            </w:r>
          </w:p>
        </w:tc>
        <w:tc>
          <w:tcPr>
            <w:tcW w:w="3497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0D582A4" w14:textId="77777777" w:rsidR="00973A3C" w:rsidRPr="00973A3C" w:rsidRDefault="00973A3C" w:rsidP="00973A3C">
            <w:pPr>
              <w:rPr>
                <w:bCs/>
              </w:rPr>
            </w:pPr>
          </w:p>
        </w:tc>
        <w:tc>
          <w:tcPr>
            <w:tcW w:w="1985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A018A7F" w14:textId="77777777" w:rsidR="00973A3C" w:rsidRPr="00973A3C" w:rsidRDefault="00973A3C" w:rsidP="00973A3C">
            <w:r w:rsidRPr="00973A3C">
              <w:rPr>
                <w:bCs/>
              </w:rPr>
              <w:t>Expanders</w:t>
            </w:r>
            <w:r w:rsidRPr="00973A3C">
              <w:t> - Apply equivalent subjects</w:t>
            </w:r>
          </w:p>
          <w:p w14:paraId="682AF776" w14:textId="77777777" w:rsidR="00973A3C" w:rsidRPr="00973A3C" w:rsidRDefault="00973A3C" w:rsidP="00973A3C">
            <w:r w:rsidRPr="00973A3C">
              <w:rPr>
                <w:bCs/>
              </w:rPr>
              <w:t>Narrow by Methodology: </w:t>
            </w:r>
            <w:r w:rsidRPr="00973A3C">
              <w:t>- clinical trial</w:t>
            </w:r>
          </w:p>
          <w:p w14:paraId="53645517" w14:textId="77777777" w:rsidR="00973A3C" w:rsidRPr="00973A3C" w:rsidRDefault="00973A3C" w:rsidP="00973A3C">
            <w:r w:rsidRPr="00973A3C">
              <w:rPr>
                <w:bCs/>
              </w:rPr>
              <w:t>Search modes</w:t>
            </w:r>
            <w:r w:rsidRPr="00973A3C">
              <w:t> - Find all my search terms</w:t>
            </w:r>
          </w:p>
          <w:p w14:paraId="4B212A6C" w14:textId="77777777" w:rsidR="00973A3C" w:rsidRPr="00973A3C" w:rsidRDefault="00973A3C" w:rsidP="00973A3C">
            <w:pPr>
              <w:rPr>
                <w:bCs/>
              </w:rPr>
            </w:pPr>
          </w:p>
        </w:tc>
        <w:tc>
          <w:tcPr>
            <w:tcW w:w="3260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2654D9F" w14:textId="77777777" w:rsidR="00973A3C" w:rsidRPr="00973A3C" w:rsidRDefault="00973A3C" w:rsidP="00973A3C">
            <w:r w:rsidRPr="00973A3C">
              <w:t>Interface - EBSCOhost Research Databases</w:t>
            </w:r>
            <w:r w:rsidRPr="00973A3C">
              <w:br/>
              <w:t>Search Screen - Advanced Search</w:t>
            </w:r>
          </w:p>
          <w:p w14:paraId="135FA52E" w14:textId="77777777" w:rsidR="00973A3C" w:rsidRPr="00973A3C" w:rsidRDefault="00973A3C" w:rsidP="00973A3C">
            <w:pPr>
              <w:rPr>
                <w:bCs/>
              </w:rPr>
            </w:pPr>
            <w:r w:rsidRPr="00973A3C">
              <w:t xml:space="preserve">Database - MEDLINE;APA </w:t>
            </w:r>
            <w:proofErr w:type="spellStart"/>
            <w:r w:rsidRPr="00973A3C">
              <w:t>PsycInfo;APA</w:t>
            </w:r>
            <w:proofErr w:type="spellEnd"/>
            <w:r w:rsidRPr="00973A3C">
              <w:t xml:space="preserve"> </w:t>
            </w:r>
            <w:proofErr w:type="spellStart"/>
            <w:r w:rsidRPr="00973A3C">
              <w:t>PsycArticles;CINAH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7509613" w14:textId="77777777" w:rsidR="00973A3C" w:rsidRPr="00973A3C" w:rsidRDefault="00973A3C" w:rsidP="00973A3C">
            <w:pPr>
              <w:rPr>
                <w:bCs/>
              </w:rPr>
            </w:pPr>
            <w:r w:rsidRPr="00973A3C">
              <w:rPr>
                <w:bCs/>
              </w:rPr>
              <w:t>600</w:t>
            </w:r>
          </w:p>
        </w:tc>
      </w:tr>
      <w:tr w:rsidR="00973A3C" w:rsidRPr="00973A3C" w14:paraId="65FB7094" w14:textId="77777777" w:rsidTr="00973A3C">
        <w:trPr>
          <w:trHeight w:val="1384"/>
        </w:trPr>
        <w:tc>
          <w:tcPr>
            <w:tcW w:w="704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B77D8C2" w14:textId="77777777" w:rsidR="00973A3C" w:rsidRPr="00973A3C" w:rsidRDefault="00973A3C" w:rsidP="00973A3C">
            <w:r w:rsidRPr="00973A3C">
              <w:lastRenderedPageBreak/>
              <w:t>S3</w:t>
            </w:r>
          </w:p>
        </w:tc>
        <w:tc>
          <w:tcPr>
            <w:tcW w:w="3497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FC34C69" w14:textId="77777777" w:rsidR="00973A3C" w:rsidRPr="00973A3C" w:rsidRDefault="00973A3C" w:rsidP="00973A3C">
            <w:r w:rsidRPr="00973A3C">
              <w:t>( S1 AND S2 ) AND randomized controlled trials</w:t>
            </w:r>
          </w:p>
          <w:p w14:paraId="0257525B" w14:textId="77777777" w:rsidR="00973A3C" w:rsidRPr="00973A3C" w:rsidRDefault="00973A3C" w:rsidP="00973A3C"/>
        </w:tc>
        <w:tc>
          <w:tcPr>
            <w:tcW w:w="1985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AFF2A6C" w14:textId="77777777" w:rsidR="00973A3C" w:rsidRPr="00973A3C" w:rsidRDefault="00973A3C" w:rsidP="00973A3C">
            <w:r w:rsidRPr="00973A3C">
              <w:t>Expanders - Apply equivalent subjects</w:t>
            </w:r>
            <w:r w:rsidRPr="00973A3C">
              <w:br/>
              <w:t>Search modes - Find all my search terms</w:t>
            </w:r>
          </w:p>
        </w:tc>
        <w:tc>
          <w:tcPr>
            <w:tcW w:w="3260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A0B685F" w14:textId="77777777" w:rsidR="00973A3C" w:rsidRPr="00973A3C" w:rsidRDefault="00973A3C" w:rsidP="00973A3C">
            <w:r w:rsidRPr="00973A3C">
              <w:t>Interface - EBSCOhost Research Databases</w:t>
            </w:r>
            <w:r w:rsidRPr="00973A3C">
              <w:br/>
              <w:t>Search Screen - Advanced Search</w:t>
            </w:r>
          </w:p>
          <w:p w14:paraId="02AFEE17" w14:textId="77777777" w:rsidR="00973A3C" w:rsidRPr="00973A3C" w:rsidRDefault="00973A3C" w:rsidP="00973A3C">
            <w:r w:rsidRPr="00973A3C">
              <w:t xml:space="preserve">Database - MEDLINE;APA </w:t>
            </w:r>
            <w:proofErr w:type="spellStart"/>
            <w:r w:rsidRPr="00973A3C">
              <w:t>PsycInfo;APA</w:t>
            </w:r>
            <w:proofErr w:type="spellEnd"/>
            <w:r w:rsidRPr="00973A3C">
              <w:t xml:space="preserve"> </w:t>
            </w:r>
            <w:proofErr w:type="spellStart"/>
            <w:r w:rsidRPr="00973A3C">
              <w:t>PsycArticles;CINAH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24D9936" w14:textId="77777777" w:rsidR="00973A3C" w:rsidRPr="00973A3C" w:rsidRDefault="00973A3C" w:rsidP="00973A3C">
            <w:r w:rsidRPr="00973A3C">
              <w:t>4,820</w:t>
            </w:r>
          </w:p>
        </w:tc>
      </w:tr>
      <w:tr w:rsidR="00973A3C" w:rsidRPr="00973A3C" w14:paraId="4CE391E5" w14:textId="77777777" w:rsidTr="00973A3C">
        <w:trPr>
          <w:trHeight w:val="1376"/>
        </w:trPr>
        <w:tc>
          <w:tcPr>
            <w:tcW w:w="704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A1AC4F0" w14:textId="77777777" w:rsidR="00973A3C" w:rsidRPr="00973A3C" w:rsidRDefault="00973A3C" w:rsidP="00973A3C">
            <w:r w:rsidRPr="00973A3C">
              <w:t>S2</w:t>
            </w:r>
          </w:p>
        </w:tc>
        <w:tc>
          <w:tcPr>
            <w:tcW w:w="3497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0022FF5" w14:textId="77777777" w:rsidR="00973A3C" w:rsidRPr="00973A3C" w:rsidRDefault="00973A3C" w:rsidP="00973A3C">
            <w:r w:rsidRPr="00973A3C">
              <w:t xml:space="preserve">depression OR anxiety OR ( insomnia or sleep disorders or sleep disturbance )  </w:t>
            </w:r>
          </w:p>
        </w:tc>
        <w:tc>
          <w:tcPr>
            <w:tcW w:w="1985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EF6C51D" w14:textId="77777777" w:rsidR="00973A3C" w:rsidRPr="00973A3C" w:rsidRDefault="00973A3C" w:rsidP="00973A3C">
            <w:r w:rsidRPr="00973A3C">
              <w:t>Expanders - Apply equivalent subjects</w:t>
            </w:r>
            <w:r w:rsidRPr="00973A3C">
              <w:br/>
              <w:t>Search modes - Find all my search terms</w:t>
            </w:r>
          </w:p>
        </w:tc>
        <w:tc>
          <w:tcPr>
            <w:tcW w:w="3260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BF4ADCB" w14:textId="77777777" w:rsidR="00973A3C" w:rsidRPr="00973A3C" w:rsidRDefault="00973A3C" w:rsidP="00973A3C">
            <w:r w:rsidRPr="00973A3C">
              <w:t>Interface - EBSCOhost Research Databases</w:t>
            </w:r>
            <w:r w:rsidRPr="00973A3C">
              <w:br/>
              <w:t>Search Screen - Advanced Search</w:t>
            </w:r>
            <w:r w:rsidRPr="00973A3C">
              <w:br/>
              <w:t xml:space="preserve">Database - MEDLINE;APA </w:t>
            </w:r>
            <w:proofErr w:type="spellStart"/>
            <w:r w:rsidRPr="00973A3C">
              <w:t>PsycInfo;APA</w:t>
            </w:r>
            <w:proofErr w:type="spellEnd"/>
            <w:r w:rsidRPr="00973A3C">
              <w:t xml:space="preserve"> </w:t>
            </w:r>
            <w:proofErr w:type="spellStart"/>
            <w:r w:rsidRPr="00973A3C">
              <w:t>PsycArticles;CINAH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4BC30CA" w14:textId="77777777" w:rsidR="00973A3C" w:rsidRPr="00973A3C" w:rsidRDefault="00973A3C" w:rsidP="00973A3C">
            <w:pPr>
              <w:rPr>
                <w:bCs/>
              </w:rPr>
            </w:pPr>
            <w:r w:rsidRPr="00973A3C">
              <w:rPr>
                <w:bCs/>
              </w:rPr>
              <w:t>1,500,173</w:t>
            </w:r>
          </w:p>
          <w:p w14:paraId="72A8B2E3" w14:textId="77777777" w:rsidR="00973A3C" w:rsidRPr="00973A3C" w:rsidRDefault="00973A3C" w:rsidP="00973A3C"/>
        </w:tc>
      </w:tr>
      <w:tr w:rsidR="00973A3C" w:rsidRPr="00973A3C" w14:paraId="58170E8A" w14:textId="77777777" w:rsidTr="00973A3C">
        <w:trPr>
          <w:trHeight w:val="1384"/>
        </w:trPr>
        <w:tc>
          <w:tcPr>
            <w:tcW w:w="704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160D987" w14:textId="77777777" w:rsidR="00973A3C" w:rsidRPr="00973A3C" w:rsidRDefault="00973A3C" w:rsidP="00973A3C">
            <w:r w:rsidRPr="00973A3C">
              <w:t>S1</w:t>
            </w:r>
          </w:p>
        </w:tc>
        <w:tc>
          <w:tcPr>
            <w:tcW w:w="3497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B85F9FF" w14:textId="77777777" w:rsidR="00973A3C" w:rsidRPr="00973A3C" w:rsidRDefault="00973A3C" w:rsidP="00973A3C">
            <w:r w:rsidRPr="00973A3C">
              <w:t xml:space="preserve">cranial electrotherapy stimulation OR transcranial direct current stimulation OR ( </w:t>
            </w:r>
            <w:proofErr w:type="spellStart"/>
            <w:r w:rsidRPr="00973A3C">
              <w:t>non invasive</w:t>
            </w:r>
            <w:proofErr w:type="spellEnd"/>
            <w:r w:rsidRPr="00973A3C">
              <w:t xml:space="preserve"> brain stimulation or nibs ) OR </w:t>
            </w:r>
            <w:proofErr w:type="spellStart"/>
            <w:r w:rsidRPr="00973A3C">
              <w:t>vagus</w:t>
            </w:r>
            <w:proofErr w:type="spellEnd"/>
            <w:r w:rsidRPr="00973A3C">
              <w:t xml:space="preserve"> nerve stimulation OR transcranial alternating current stimulation</w:t>
            </w:r>
          </w:p>
        </w:tc>
        <w:tc>
          <w:tcPr>
            <w:tcW w:w="1985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DD458F8" w14:textId="77777777" w:rsidR="00973A3C" w:rsidRPr="00973A3C" w:rsidRDefault="00973A3C" w:rsidP="00973A3C">
            <w:r w:rsidRPr="00973A3C">
              <w:t>Expanders - Apply equivalent subjects</w:t>
            </w:r>
            <w:r w:rsidRPr="00973A3C">
              <w:br/>
              <w:t>Search modes - Find all my search terms</w:t>
            </w:r>
          </w:p>
        </w:tc>
        <w:tc>
          <w:tcPr>
            <w:tcW w:w="3260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665F7D0" w14:textId="77777777" w:rsidR="00973A3C" w:rsidRPr="00973A3C" w:rsidRDefault="00973A3C" w:rsidP="00973A3C">
            <w:r w:rsidRPr="00973A3C">
              <w:t>Interface - EBSCOhost Research Databases</w:t>
            </w:r>
            <w:r w:rsidRPr="00973A3C">
              <w:br/>
              <w:t>Search Screen - Advanced Search</w:t>
            </w:r>
            <w:r w:rsidRPr="00973A3C">
              <w:br/>
              <w:t xml:space="preserve">Database -  MEDLINE;APA </w:t>
            </w:r>
            <w:proofErr w:type="spellStart"/>
            <w:r w:rsidRPr="00973A3C">
              <w:t>PsycInfo;APA</w:t>
            </w:r>
            <w:proofErr w:type="spellEnd"/>
            <w:r w:rsidRPr="00973A3C">
              <w:t xml:space="preserve"> </w:t>
            </w:r>
            <w:proofErr w:type="spellStart"/>
            <w:r w:rsidRPr="00973A3C">
              <w:t>PsycArticles;CINAH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0E0B89C" w14:textId="77777777" w:rsidR="00973A3C" w:rsidRPr="00973A3C" w:rsidRDefault="00973A3C" w:rsidP="00973A3C">
            <w:r w:rsidRPr="00973A3C">
              <w:t>1,500,173</w:t>
            </w:r>
          </w:p>
        </w:tc>
      </w:tr>
      <w:tr w:rsidR="00973A3C" w:rsidRPr="00973A3C" w14:paraId="0BE17EDB" w14:textId="77777777" w:rsidTr="00973A3C">
        <w:trPr>
          <w:trHeight w:val="1384"/>
        </w:trPr>
        <w:tc>
          <w:tcPr>
            <w:tcW w:w="704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795A41F" w14:textId="77777777" w:rsidR="00973A3C" w:rsidRPr="00973A3C" w:rsidRDefault="00973A3C" w:rsidP="00973A3C"/>
        </w:tc>
        <w:tc>
          <w:tcPr>
            <w:tcW w:w="3497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2C5E087" w14:textId="77777777" w:rsidR="00973A3C" w:rsidRPr="00973A3C" w:rsidRDefault="00973A3C" w:rsidP="00973A3C">
            <w:r w:rsidRPr="00973A3C">
              <w:t xml:space="preserve">( </w:t>
            </w:r>
            <w:proofErr w:type="spellStart"/>
            <w:r w:rsidRPr="00973A3C">
              <w:t>non invasive</w:t>
            </w:r>
            <w:proofErr w:type="spellEnd"/>
            <w:r w:rsidRPr="00973A3C">
              <w:t xml:space="preserve"> brain stimulation or nibs ) OR ( transcranial direct current stimulation or </w:t>
            </w:r>
            <w:proofErr w:type="spellStart"/>
            <w:r w:rsidRPr="00973A3C">
              <w:t>tdcs</w:t>
            </w:r>
            <w:proofErr w:type="spellEnd"/>
            <w:r w:rsidRPr="00973A3C">
              <w:t xml:space="preserve"> ) OR cranial electrotherapy stimulation OR transcutaneous </w:t>
            </w:r>
            <w:proofErr w:type="spellStart"/>
            <w:r w:rsidRPr="00973A3C">
              <w:t>vagus</w:t>
            </w:r>
            <w:proofErr w:type="spellEnd"/>
            <w:r w:rsidRPr="00973A3C">
              <w:t xml:space="preserve"> nerve stimulation OR ( </w:t>
            </w:r>
            <w:proofErr w:type="spellStart"/>
            <w:r w:rsidRPr="00973A3C">
              <w:t>vagus</w:t>
            </w:r>
            <w:proofErr w:type="spellEnd"/>
            <w:r w:rsidRPr="00973A3C">
              <w:t xml:space="preserve"> nerve stimulation or </w:t>
            </w:r>
            <w:proofErr w:type="spellStart"/>
            <w:r w:rsidRPr="00973A3C">
              <w:t>nvns</w:t>
            </w:r>
            <w:proofErr w:type="spellEnd"/>
            <w:r w:rsidRPr="00973A3C">
              <w:t xml:space="preserve"> ) OR ( transcutaneous electrical nerve stimulation or tens ) </w:t>
            </w:r>
          </w:p>
        </w:tc>
        <w:tc>
          <w:tcPr>
            <w:tcW w:w="1985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4C435569" w14:textId="77777777" w:rsidR="00973A3C" w:rsidRPr="00973A3C" w:rsidRDefault="00973A3C" w:rsidP="00973A3C">
            <w:r w:rsidRPr="00973A3C">
              <w:t>Expanders - Apply equivalent subjects</w:t>
            </w:r>
            <w:r w:rsidRPr="00973A3C">
              <w:br/>
              <w:t>Search modes - Find all my search terms</w:t>
            </w:r>
          </w:p>
        </w:tc>
        <w:tc>
          <w:tcPr>
            <w:tcW w:w="3260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4E308A17" w14:textId="77777777" w:rsidR="00973A3C" w:rsidRPr="00973A3C" w:rsidRDefault="00973A3C" w:rsidP="00973A3C">
            <w:r w:rsidRPr="00973A3C">
              <w:t>Interface - EBSCOhost Research Databases</w:t>
            </w:r>
            <w:r w:rsidRPr="00973A3C">
              <w:br/>
              <w:t>Search Screen - Advanced Search</w:t>
            </w:r>
            <w:r w:rsidRPr="00973A3C">
              <w:br/>
              <w:t xml:space="preserve">Database -  MEDLINE;APA </w:t>
            </w:r>
            <w:proofErr w:type="spellStart"/>
            <w:r w:rsidRPr="00973A3C">
              <w:t>PsycInfo;APA</w:t>
            </w:r>
            <w:proofErr w:type="spellEnd"/>
            <w:r w:rsidRPr="00973A3C">
              <w:t xml:space="preserve"> </w:t>
            </w:r>
            <w:proofErr w:type="spellStart"/>
            <w:r w:rsidRPr="00973A3C">
              <w:t>PsycArticles;CINAH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72E723E" w14:textId="77777777" w:rsidR="00973A3C" w:rsidRPr="00973A3C" w:rsidRDefault="00973A3C" w:rsidP="00973A3C">
            <w:r w:rsidRPr="00973A3C">
              <w:t>1,001,637</w:t>
            </w:r>
          </w:p>
        </w:tc>
      </w:tr>
      <w:bookmarkEnd w:id="9"/>
    </w:tbl>
    <w:p w14:paraId="69D2CE3D" w14:textId="77777777" w:rsidR="00973A3C" w:rsidRPr="00973A3C" w:rsidRDefault="00973A3C" w:rsidP="00973A3C">
      <w:pPr>
        <w:rPr>
          <w:b/>
        </w:rPr>
      </w:pPr>
    </w:p>
    <w:p w14:paraId="573EF378" w14:textId="2FEE7412" w:rsidR="00973A3C" w:rsidRPr="00973A3C" w:rsidRDefault="00973A3C" w:rsidP="00973A3C">
      <w:pPr>
        <w:rPr>
          <w:b/>
        </w:rPr>
      </w:pPr>
      <w:r w:rsidRPr="00973A3C">
        <w:rPr>
          <w:b/>
        </w:rPr>
        <w:t>Embase</w:t>
      </w:r>
    </w:p>
    <w:tbl>
      <w:tblPr>
        <w:tblW w:w="9923" w:type="dxa"/>
        <w:tblInd w:w="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020"/>
        <w:gridCol w:w="7202"/>
        <w:gridCol w:w="1701"/>
      </w:tblGrid>
      <w:tr w:rsidR="00973A3C" w:rsidRPr="00973A3C" w14:paraId="01CCB9AE" w14:textId="77777777" w:rsidTr="004815ED">
        <w:trPr>
          <w:trHeight w:val="33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250F1F5B" w14:textId="77777777" w:rsidR="00973A3C" w:rsidRPr="00973A3C" w:rsidRDefault="00973A3C" w:rsidP="00973A3C">
            <w:r w:rsidRPr="00973A3C">
              <w:t>No.</w:t>
            </w:r>
          </w:p>
        </w:tc>
        <w:tc>
          <w:tcPr>
            <w:tcW w:w="7202" w:type="dxa"/>
            <w:shd w:val="clear" w:color="auto" w:fill="auto"/>
            <w:noWrap/>
            <w:vAlign w:val="center"/>
            <w:hideMark/>
          </w:tcPr>
          <w:p w14:paraId="5032BAF4" w14:textId="77777777" w:rsidR="00973A3C" w:rsidRPr="00973A3C" w:rsidRDefault="00973A3C" w:rsidP="00973A3C">
            <w:r w:rsidRPr="00973A3C">
              <w:t>Query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53AF4C3" w14:textId="77777777" w:rsidR="00973A3C" w:rsidRPr="00973A3C" w:rsidRDefault="00973A3C" w:rsidP="00973A3C">
            <w:r w:rsidRPr="00973A3C">
              <w:t>Results</w:t>
            </w:r>
          </w:p>
        </w:tc>
      </w:tr>
      <w:tr w:rsidR="00973A3C" w:rsidRPr="00973A3C" w14:paraId="7F4993CE" w14:textId="77777777" w:rsidTr="004815ED">
        <w:trPr>
          <w:trHeight w:val="335"/>
        </w:trPr>
        <w:tc>
          <w:tcPr>
            <w:tcW w:w="1020" w:type="dxa"/>
            <w:shd w:val="clear" w:color="auto" w:fill="auto"/>
            <w:noWrap/>
            <w:vAlign w:val="center"/>
          </w:tcPr>
          <w:p w14:paraId="25FBFDB6" w14:textId="77777777" w:rsidR="00973A3C" w:rsidRPr="00973A3C" w:rsidRDefault="00973A3C" w:rsidP="00973A3C">
            <w:r w:rsidRPr="00973A3C">
              <w:t>#4</w:t>
            </w:r>
          </w:p>
        </w:tc>
        <w:tc>
          <w:tcPr>
            <w:tcW w:w="7202" w:type="dxa"/>
            <w:shd w:val="clear" w:color="auto" w:fill="auto"/>
            <w:noWrap/>
            <w:vAlign w:val="center"/>
          </w:tcPr>
          <w:p w14:paraId="4F40FD1F" w14:textId="77777777" w:rsidR="00973A3C" w:rsidRPr="00973A3C" w:rsidRDefault="00973A3C" w:rsidP="00973A3C">
            <w:r w:rsidRPr="00973A3C">
              <w:t>#1AND #2 AND #3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B3B5C1E" w14:textId="77777777" w:rsidR="00973A3C" w:rsidRPr="00973A3C" w:rsidRDefault="00973A3C" w:rsidP="00973A3C">
            <w:r w:rsidRPr="00973A3C">
              <w:t>773</w:t>
            </w:r>
          </w:p>
        </w:tc>
      </w:tr>
      <w:tr w:rsidR="00973A3C" w:rsidRPr="00973A3C" w14:paraId="6DD705EF" w14:textId="77777777" w:rsidTr="004815ED">
        <w:trPr>
          <w:trHeight w:val="33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44B84CC8" w14:textId="77777777" w:rsidR="00973A3C" w:rsidRPr="00973A3C" w:rsidRDefault="00973A3C" w:rsidP="00973A3C">
            <w:r w:rsidRPr="00973A3C">
              <w:t>#3</w:t>
            </w:r>
          </w:p>
        </w:tc>
        <w:tc>
          <w:tcPr>
            <w:tcW w:w="7202" w:type="dxa"/>
            <w:shd w:val="clear" w:color="auto" w:fill="auto"/>
            <w:noWrap/>
            <w:vAlign w:val="center"/>
            <w:hideMark/>
          </w:tcPr>
          <w:p w14:paraId="6D6673BD" w14:textId="77777777" w:rsidR="00973A3C" w:rsidRPr="00973A3C" w:rsidRDefault="00973A3C" w:rsidP="00973A3C">
            <w:r w:rsidRPr="00973A3C">
              <w:rPr>
                <w:bCs/>
              </w:rPr>
              <w:t>'depression'</w:t>
            </w:r>
            <w:r w:rsidRPr="00973A3C">
              <w:t>/exp OR </w:t>
            </w:r>
            <w:r w:rsidRPr="00973A3C">
              <w:rPr>
                <w:bCs/>
              </w:rPr>
              <w:t>depression</w:t>
            </w:r>
            <w:r w:rsidRPr="00973A3C">
              <w:t> OR </w:t>
            </w:r>
            <w:r w:rsidRPr="00973A3C">
              <w:rPr>
                <w:bCs/>
              </w:rPr>
              <w:t>'anxiety'</w:t>
            </w:r>
            <w:r w:rsidRPr="00973A3C">
              <w:t>/exp OR </w:t>
            </w:r>
            <w:r w:rsidRPr="00973A3C">
              <w:rPr>
                <w:bCs/>
              </w:rPr>
              <w:t>anxiety</w:t>
            </w:r>
            <w:r w:rsidRPr="00973A3C">
              <w:t> OR </w:t>
            </w:r>
            <w:r w:rsidRPr="00973A3C">
              <w:rPr>
                <w:bCs/>
              </w:rPr>
              <w:t>'insomnia'</w:t>
            </w:r>
            <w:r w:rsidRPr="00973A3C">
              <w:t>/exp OR </w:t>
            </w:r>
            <w:r w:rsidRPr="00973A3C">
              <w:rPr>
                <w:bCs/>
              </w:rPr>
              <w:t>insomnia</w:t>
            </w:r>
            <w:r w:rsidRPr="00973A3C">
              <w:t> OR </w:t>
            </w:r>
            <w:r w:rsidRPr="00973A3C">
              <w:rPr>
                <w:bCs/>
              </w:rPr>
              <w:t>'sleep disorder'</w:t>
            </w:r>
            <w:r w:rsidRPr="00973A3C">
              <w:t>/exp OR </w:t>
            </w:r>
            <w:r w:rsidRPr="00973A3C">
              <w:rPr>
                <w:bCs/>
              </w:rPr>
              <w:t>'sleep disorder'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E7306C2" w14:textId="77777777" w:rsidR="00973A3C" w:rsidRPr="00973A3C" w:rsidRDefault="00973A3C" w:rsidP="00973A3C">
            <w:r w:rsidRPr="00973A3C">
              <w:t>878,958</w:t>
            </w:r>
          </w:p>
        </w:tc>
      </w:tr>
      <w:tr w:rsidR="00973A3C" w:rsidRPr="00973A3C" w14:paraId="1C13A8FA" w14:textId="77777777" w:rsidTr="004815ED">
        <w:trPr>
          <w:trHeight w:val="33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6D0B8A46" w14:textId="77777777" w:rsidR="00973A3C" w:rsidRPr="00973A3C" w:rsidRDefault="00973A3C" w:rsidP="00973A3C">
            <w:r w:rsidRPr="00973A3C">
              <w:t>#2</w:t>
            </w:r>
          </w:p>
        </w:tc>
        <w:tc>
          <w:tcPr>
            <w:tcW w:w="7202" w:type="dxa"/>
            <w:shd w:val="clear" w:color="auto" w:fill="auto"/>
            <w:noWrap/>
            <w:vAlign w:val="center"/>
            <w:hideMark/>
          </w:tcPr>
          <w:p w14:paraId="6EC4815C" w14:textId="77777777" w:rsidR="00973A3C" w:rsidRPr="00973A3C" w:rsidRDefault="00973A3C" w:rsidP="00973A3C">
            <w:r w:rsidRPr="00973A3C">
              <w:rPr>
                <w:bCs/>
              </w:rPr>
              <w:t>'depression'</w:t>
            </w:r>
            <w:r w:rsidRPr="00973A3C">
              <w:t>/exp OR </w:t>
            </w:r>
            <w:r w:rsidRPr="00973A3C">
              <w:rPr>
                <w:bCs/>
              </w:rPr>
              <w:t>depression</w:t>
            </w:r>
            <w:r w:rsidRPr="00973A3C">
              <w:t> OR </w:t>
            </w:r>
            <w:r w:rsidRPr="00973A3C">
              <w:rPr>
                <w:bCs/>
              </w:rPr>
              <w:t>'anxiety'</w:t>
            </w:r>
            <w:r w:rsidRPr="00973A3C">
              <w:t>/exp OR </w:t>
            </w:r>
            <w:r w:rsidRPr="00973A3C">
              <w:rPr>
                <w:bCs/>
              </w:rPr>
              <w:t>anxiety</w:t>
            </w:r>
            <w:r w:rsidRPr="00973A3C">
              <w:t> OR </w:t>
            </w:r>
            <w:r w:rsidRPr="00973A3C">
              <w:rPr>
                <w:bCs/>
              </w:rPr>
              <w:t>'insomnia'</w:t>
            </w:r>
            <w:r w:rsidRPr="00973A3C">
              <w:t>/exp OR </w:t>
            </w:r>
            <w:r w:rsidRPr="00973A3C">
              <w:rPr>
                <w:bCs/>
              </w:rPr>
              <w:t>insomnia</w:t>
            </w:r>
            <w:r w:rsidRPr="00973A3C">
              <w:t> OR </w:t>
            </w:r>
            <w:r w:rsidRPr="00973A3C">
              <w:rPr>
                <w:bCs/>
              </w:rPr>
              <w:t>'sleep disorder'</w:t>
            </w:r>
            <w:r w:rsidRPr="00973A3C">
              <w:t>/exp OR </w:t>
            </w:r>
            <w:r w:rsidRPr="00973A3C">
              <w:rPr>
                <w:bCs/>
              </w:rPr>
              <w:t>'sleep disorder'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3A38FDA" w14:textId="77777777" w:rsidR="00973A3C" w:rsidRPr="00973A3C" w:rsidRDefault="00973A3C" w:rsidP="00973A3C">
            <w:r w:rsidRPr="00973A3C">
              <w:rPr>
                <w:bCs/>
              </w:rPr>
              <w:t> </w:t>
            </w:r>
          </w:p>
          <w:p w14:paraId="34D24130" w14:textId="08A3A020" w:rsidR="00973A3C" w:rsidRPr="00973A3C" w:rsidRDefault="00973A3C" w:rsidP="00973A3C">
            <w:r w:rsidRPr="00973A3C">
              <w:t>1,189,297</w:t>
            </w:r>
          </w:p>
          <w:p w14:paraId="011BA19D" w14:textId="77777777" w:rsidR="00973A3C" w:rsidRPr="00973A3C" w:rsidRDefault="00973A3C" w:rsidP="00973A3C"/>
        </w:tc>
      </w:tr>
      <w:tr w:rsidR="00973A3C" w:rsidRPr="00973A3C" w14:paraId="0E798E38" w14:textId="77777777" w:rsidTr="004815ED">
        <w:trPr>
          <w:trHeight w:val="335"/>
        </w:trPr>
        <w:tc>
          <w:tcPr>
            <w:tcW w:w="1020" w:type="dxa"/>
            <w:shd w:val="clear" w:color="auto" w:fill="auto"/>
            <w:noWrap/>
            <w:vAlign w:val="center"/>
            <w:hideMark/>
          </w:tcPr>
          <w:p w14:paraId="3946475A" w14:textId="77777777" w:rsidR="00973A3C" w:rsidRPr="00973A3C" w:rsidRDefault="00973A3C" w:rsidP="00973A3C">
            <w:r w:rsidRPr="00973A3C">
              <w:t>#1</w:t>
            </w:r>
          </w:p>
        </w:tc>
        <w:tc>
          <w:tcPr>
            <w:tcW w:w="7202" w:type="dxa"/>
            <w:shd w:val="clear" w:color="auto" w:fill="auto"/>
            <w:noWrap/>
            <w:vAlign w:val="center"/>
            <w:hideMark/>
          </w:tcPr>
          <w:p w14:paraId="582C2671" w14:textId="77777777" w:rsidR="00973A3C" w:rsidRPr="00973A3C" w:rsidRDefault="00973A3C" w:rsidP="00973A3C">
            <w:r w:rsidRPr="00973A3C">
              <w:rPr>
                <w:bCs/>
              </w:rPr>
              <w:t>'transcutaneous electrical nerve stimulation'</w:t>
            </w:r>
            <w:r w:rsidRPr="00973A3C">
              <w:t>/exp OR </w:t>
            </w:r>
            <w:r w:rsidRPr="00973A3C">
              <w:rPr>
                <w:bCs/>
              </w:rPr>
              <w:t>'transcutaneous electrical nerve stimulation'</w:t>
            </w:r>
            <w:r w:rsidRPr="00973A3C">
              <w:t> OR </w:t>
            </w:r>
            <w:r w:rsidRPr="00973A3C">
              <w:rPr>
                <w:bCs/>
              </w:rPr>
              <w:t>'transcranial direct current stimulation'</w:t>
            </w:r>
            <w:r w:rsidRPr="00973A3C">
              <w:t>/exp OR </w:t>
            </w:r>
            <w:r w:rsidRPr="00973A3C">
              <w:rPr>
                <w:bCs/>
              </w:rPr>
              <w:t>'transcranial direct current stimulation'</w:t>
            </w:r>
            <w:r w:rsidRPr="00973A3C">
              <w:t> OR </w:t>
            </w:r>
            <w:r w:rsidRPr="00973A3C">
              <w:rPr>
                <w:bCs/>
              </w:rPr>
              <w:t xml:space="preserve">'cranial </w:t>
            </w:r>
            <w:r w:rsidRPr="00973A3C">
              <w:rPr>
                <w:bCs/>
              </w:rPr>
              <w:lastRenderedPageBreak/>
              <w:t>electrotherapy stimulator'</w:t>
            </w:r>
            <w:r w:rsidRPr="00973A3C">
              <w:t>/exp OR </w:t>
            </w:r>
            <w:r w:rsidRPr="00973A3C">
              <w:rPr>
                <w:bCs/>
              </w:rPr>
              <w:t>'cranial electrotherapy stimulator'</w:t>
            </w:r>
            <w:r w:rsidRPr="00973A3C">
              <w:t> OR </w:t>
            </w:r>
            <w:r w:rsidRPr="00973A3C">
              <w:rPr>
                <w:bCs/>
              </w:rPr>
              <w:t>'transcranial alternating current stimulation'</w:t>
            </w:r>
            <w:r w:rsidRPr="00973A3C">
              <w:t>/exp OR </w:t>
            </w:r>
            <w:r w:rsidRPr="00973A3C">
              <w:rPr>
                <w:bCs/>
              </w:rPr>
              <w:t>'transcranial alternating current stimulation'</w:t>
            </w:r>
            <w:r w:rsidRPr="00973A3C">
              <w:t> OR </w:t>
            </w:r>
            <w:r w:rsidRPr="00973A3C">
              <w:rPr>
                <w:bCs/>
              </w:rPr>
              <w:t>'trigeminal nerve stimulation'</w:t>
            </w:r>
            <w:r w:rsidRPr="00973A3C">
              <w:t>/exp OR </w:t>
            </w:r>
            <w:r w:rsidRPr="00973A3C">
              <w:rPr>
                <w:bCs/>
              </w:rPr>
              <w:t>'trigeminal nerve stimulation'</w:t>
            </w:r>
            <w:r w:rsidRPr="00973A3C">
              <w:t> OR </w:t>
            </w:r>
            <w:r w:rsidRPr="00973A3C">
              <w:rPr>
                <w:bCs/>
              </w:rPr>
              <w:t xml:space="preserve">'transcutaneous </w:t>
            </w:r>
            <w:proofErr w:type="spellStart"/>
            <w:r w:rsidRPr="00973A3C">
              <w:rPr>
                <w:bCs/>
              </w:rPr>
              <w:t>vagus</w:t>
            </w:r>
            <w:proofErr w:type="spellEnd"/>
            <w:r w:rsidRPr="00973A3C">
              <w:rPr>
                <w:bCs/>
              </w:rPr>
              <w:t xml:space="preserve"> nerve stimulator'</w:t>
            </w:r>
            <w:r w:rsidRPr="00973A3C">
              <w:t>/exp OR </w:t>
            </w:r>
            <w:r w:rsidRPr="00973A3C">
              <w:rPr>
                <w:bCs/>
              </w:rPr>
              <w:t xml:space="preserve">'transcutaneous </w:t>
            </w:r>
            <w:proofErr w:type="spellStart"/>
            <w:r w:rsidRPr="00973A3C">
              <w:rPr>
                <w:bCs/>
              </w:rPr>
              <w:t>vagus</w:t>
            </w:r>
            <w:proofErr w:type="spellEnd"/>
            <w:r w:rsidRPr="00973A3C">
              <w:rPr>
                <w:bCs/>
              </w:rPr>
              <w:t xml:space="preserve"> nerve stimulator'</w:t>
            </w:r>
            <w:r w:rsidRPr="00973A3C">
              <w:t> OR </w:t>
            </w:r>
            <w:r w:rsidRPr="00973A3C">
              <w:rPr>
                <w:bCs/>
              </w:rPr>
              <w:t>'transcranial random noise stimulation'</w:t>
            </w:r>
            <w:r w:rsidRPr="00973A3C">
              <w:t>/exp OR </w:t>
            </w:r>
            <w:r w:rsidRPr="00973A3C">
              <w:rPr>
                <w:bCs/>
              </w:rPr>
              <w:t>'transcranial random noise stimulation'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0CB9E02" w14:textId="77777777" w:rsidR="00973A3C" w:rsidRPr="00973A3C" w:rsidRDefault="00973A3C" w:rsidP="00973A3C">
            <w:r w:rsidRPr="00973A3C">
              <w:lastRenderedPageBreak/>
              <w:t>18,884</w:t>
            </w:r>
          </w:p>
        </w:tc>
      </w:tr>
    </w:tbl>
    <w:p w14:paraId="26F2FE62" w14:textId="77777777" w:rsidR="00973A3C" w:rsidRDefault="00973A3C"/>
    <w:sectPr w:rsidR="00973A3C" w:rsidSect="00C00B5F">
      <w:footerReference w:type="default" r:id="rId12"/>
      <w:pgSz w:w="16838" w:h="11906" w:orient="landscape"/>
      <w:pgMar w:top="1800" w:right="1440" w:bottom="180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B74ADB" w14:textId="77777777" w:rsidR="001E7070" w:rsidRDefault="001E7070" w:rsidP="007A5408">
      <w:r>
        <w:separator/>
      </w:r>
    </w:p>
  </w:endnote>
  <w:endnote w:type="continuationSeparator" w:id="0">
    <w:p w14:paraId="5D01B862" w14:textId="77777777" w:rsidR="001E7070" w:rsidRDefault="001E7070" w:rsidP="007A54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99129215"/>
      <w:docPartObj>
        <w:docPartGallery w:val="Page Numbers (Bottom of Page)"/>
        <w:docPartUnique/>
      </w:docPartObj>
    </w:sdtPr>
    <w:sdtEndPr/>
    <w:sdtContent>
      <w:p w14:paraId="0F18BD23" w14:textId="3D8880CE" w:rsidR="00644E1C" w:rsidRDefault="00644E1C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14:paraId="59769DEA" w14:textId="77777777" w:rsidR="00644E1C" w:rsidRDefault="00644E1C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7BFE1C" w14:textId="77777777" w:rsidR="001E7070" w:rsidRDefault="001E7070" w:rsidP="007A5408">
      <w:r>
        <w:separator/>
      </w:r>
    </w:p>
  </w:footnote>
  <w:footnote w:type="continuationSeparator" w:id="0">
    <w:p w14:paraId="5C84FC23" w14:textId="77777777" w:rsidR="001E7070" w:rsidRDefault="001E7070" w:rsidP="007A540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A839AF"/>
    <w:multiLevelType w:val="hybridMultilevel"/>
    <w:tmpl w:val="CBEEEEDA"/>
    <w:lvl w:ilvl="0" w:tplc="027CAA2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4996"/>
    <w:rsid w:val="000D1E1D"/>
    <w:rsid w:val="00175D17"/>
    <w:rsid w:val="00184E36"/>
    <w:rsid w:val="001A0558"/>
    <w:rsid w:val="001D4AEF"/>
    <w:rsid w:val="001E6874"/>
    <w:rsid w:val="001E7070"/>
    <w:rsid w:val="00205314"/>
    <w:rsid w:val="00207D3E"/>
    <w:rsid w:val="002341CA"/>
    <w:rsid w:val="00241F61"/>
    <w:rsid w:val="0028453A"/>
    <w:rsid w:val="002B0A99"/>
    <w:rsid w:val="002D4DCA"/>
    <w:rsid w:val="003135D2"/>
    <w:rsid w:val="00364996"/>
    <w:rsid w:val="003D2762"/>
    <w:rsid w:val="003E3861"/>
    <w:rsid w:val="003F2367"/>
    <w:rsid w:val="00404137"/>
    <w:rsid w:val="0042041B"/>
    <w:rsid w:val="00427788"/>
    <w:rsid w:val="0048108E"/>
    <w:rsid w:val="004D7B9B"/>
    <w:rsid w:val="00585AC6"/>
    <w:rsid w:val="005A11A8"/>
    <w:rsid w:val="005A47E2"/>
    <w:rsid w:val="005C0679"/>
    <w:rsid w:val="005D0FDF"/>
    <w:rsid w:val="005E6195"/>
    <w:rsid w:val="005E7B54"/>
    <w:rsid w:val="005F37F2"/>
    <w:rsid w:val="006057C7"/>
    <w:rsid w:val="00644E1C"/>
    <w:rsid w:val="006F4C39"/>
    <w:rsid w:val="00720D74"/>
    <w:rsid w:val="0075371E"/>
    <w:rsid w:val="007A5408"/>
    <w:rsid w:val="007B05C6"/>
    <w:rsid w:val="007C6B0A"/>
    <w:rsid w:val="0084762F"/>
    <w:rsid w:val="0085530F"/>
    <w:rsid w:val="008F3EA2"/>
    <w:rsid w:val="009402B8"/>
    <w:rsid w:val="009479E9"/>
    <w:rsid w:val="00951B0E"/>
    <w:rsid w:val="00951FBF"/>
    <w:rsid w:val="00955417"/>
    <w:rsid w:val="00967FF7"/>
    <w:rsid w:val="00973A3C"/>
    <w:rsid w:val="009C51E3"/>
    <w:rsid w:val="00A4510F"/>
    <w:rsid w:val="00A54E49"/>
    <w:rsid w:val="00AB048F"/>
    <w:rsid w:val="00B0253E"/>
    <w:rsid w:val="00B0716F"/>
    <w:rsid w:val="00B22D78"/>
    <w:rsid w:val="00B34B67"/>
    <w:rsid w:val="00BF6AE4"/>
    <w:rsid w:val="00C00B5F"/>
    <w:rsid w:val="00C353AD"/>
    <w:rsid w:val="00C7127B"/>
    <w:rsid w:val="00C75F02"/>
    <w:rsid w:val="00C8267D"/>
    <w:rsid w:val="00CD6221"/>
    <w:rsid w:val="00CE1AF5"/>
    <w:rsid w:val="00CF4D6F"/>
    <w:rsid w:val="00D05349"/>
    <w:rsid w:val="00D36542"/>
    <w:rsid w:val="00DA5ACD"/>
    <w:rsid w:val="00DC674F"/>
    <w:rsid w:val="00DE745B"/>
    <w:rsid w:val="00E26D3C"/>
    <w:rsid w:val="00E334B4"/>
    <w:rsid w:val="00E46AEC"/>
    <w:rsid w:val="00E54E78"/>
    <w:rsid w:val="00E925D5"/>
    <w:rsid w:val="00EA58E8"/>
    <w:rsid w:val="00EC7E7F"/>
    <w:rsid w:val="00ED7D7F"/>
    <w:rsid w:val="00EE05B9"/>
    <w:rsid w:val="00EE33B3"/>
    <w:rsid w:val="00F7462A"/>
    <w:rsid w:val="00F7546D"/>
    <w:rsid w:val="00FB09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F95D71"/>
  <w15:chartTrackingRefBased/>
  <w15:docId w15:val="{5C523CA9-90CB-4128-9722-5C3D52747F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A540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7A5408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7A540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7A5408"/>
    <w:rPr>
      <w:sz w:val="20"/>
      <w:szCs w:val="20"/>
    </w:rPr>
  </w:style>
  <w:style w:type="table" w:styleId="a7">
    <w:name w:val="Table Grid"/>
    <w:basedOn w:val="a1"/>
    <w:uiPriority w:val="39"/>
    <w:rsid w:val="007A54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rsid w:val="009C51E3"/>
    <w:rPr>
      <w:sz w:val="18"/>
      <w:szCs w:val="18"/>
    </w:rPr>
  </w:style>
  <w:style w:type="paragraph" w:styleId="a9">
    <w:name w:val="annotation text"/>
    <w:basedOn w:val="a"/>
    <w:link w:val="aa"/>
    <w:uiPriority w:val="99"/>
    <w:semiHidden/>
    <w:unhideWhenUsed/>
    <w:rsid w:val="009C51E3"/>
  </w:style>
  <w:style w:type="character" w:customStyle="1" w:styleId="aa">
    <w:name w:val="註解文字 字元"/>
    <w:basedOn w:val="a0"/>
    <w:link w:val="a9"/>
    <w:uiPriority w:val="99"/>
    <w:semiHidden/>
    <w:rsid w:val="009C51E3"/>
  </w:style>
  <w:style w:type="paragraph" w:styleId="ab">
    <w:name w:val="annotation subject"/>
    <w:basedOn w:val="a9"/>
    <w:next w:val="a9"/>
    <w:link w:val="ac"/>
    <w:uiPriority w:val="99"/>
    <w:semiHidden/>
    <w:unhideWhenUsed/>
    <w:rsid w:val="009C51E3"/>
    <w:rPr>
      <w:b/>
      <w:bCs/>
    </w:rPr>
  </w:style>
  <w:style w:type="character" w:customStyle="1" w:styleId="ac">
    <w:name w:val="註解主旨 字元"/>
    <w:basedOn w:val="aa"/>
    <w:link w:val="ab"/>
    <w:uiPriority w:val="99"/>
    <w:semiHidden/>
    <w:rsid w:val="009C51E3"/>
    <w:rPr>
      <w:b/>
      <w:bCs/>
    </w:rPr>
  </w:style>
  <w:style w:type="paragraph" w:styleId="ad">
    <w:name w:val="Balloon Text"/>
    <w:basedOn w:val="a"/>
    <w:link w:val="ae"/>
    <w:uiPriority w:val="99"/>
    <w:semiHidden/>
    <w:unhideWhenUsed/>
    <w:rsid w:val="009C51E3"/>
    <w:rPr>
      <w:rFonts w:asciiTheme="majorHAnsi" w:eastAsiaTheme="majorEastAsia" w:hAnsiTheme="majorHAnsi" w:cstheme="majorBidi"/>
      <w:sz w:val="18"/>
      <w:szCs w:val="18"/>
    </w:rPr>
  </w:style>
  <w:style w:type="character" w:customStyle="1" w:styleId="ae">
    <w:name w:val="註解方塊文字 字元"/>
    <w:basedOn w:val="a0"/>
    <w:link w:val="ad"/>
    <w:uiPriority w:val="99"/>
    <w:semiHidden/>
    <w:rsid w:val="009C51E3"/>
    <w:rPr>
      <w:rFonts w:asciiTheme="majorHAnsi" w:eastAsiaTheme="majorEastAsia" w:hAnsiTheme="majorHAnsi" w:cstheme="majorBidi"/>
      <w:sz w:val="18"/>
      <w:szCs w:val="18"/>
    </w:rPr>
  </w:style>
  <w:style w:type="paragraph" w:styleId="af">
    <w:name w:val="Revision"/>
    <w:hidden/>
    <w:uiPriority w:val="99"/>
    <w:semiHidden/>
    <w:rsid w:val="007B05C6"/>
  </w:style>
  <w:style w:type="paragraph" w:customStyle="1" w:styleId="EndNoteBibliographyTitle">
    <w:name w:val="EndNote Bibliography Title"/>
    <w:basedOn w:val="a"/>
    <w:link w:val="EndNoteBibliographyTitle0"/>
    <w:rsid w:val="00CE1AF5"/>
    <w:pPr>
      <w:jc w:val="center"/>
    </w:pPr>
    <w:rPr>
      <w:rFonts w:ascii="Calibri" w:eastAsia="新細明體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CE1AF5"/>
    <w:rPr>
      <w:rFonts w:ascii="Calibri" w:eastAsia="新細明體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CE1AF5"/>
    <w:rPr>
      <w:rFonts w:ascii="Calibri" w:eastAsia="新細明體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CE1AF5"/>
    <w:rPr>
      <w:rFonts w:ascii="Calibri" w:eastAsia="新細明體" w:hAnsi="Calibri" w:cs="Calibri"/>
      <w:noProof/>
    </w:rPr>
  </w:style>
  <w:style w:type="character" w:styleId="af0">
    <w:name w:val="Emphasis"/>
    <w:basedOn w:val="a0"/>
    <w:uiPriority w:val="20"/>
    <w:qFormat/>
    <w:rsid w:val="00CE1AF5"/>
    <w:rPr>
      <w:i/>
      <w:iCs/>
    </w:rPr>
  </w:style>
  <w:style w:type="character" w:styleId="af1">
    <w:name w:val="Hyperlink"/>
    <w:basedOn w:val="a0"/>
    <w:uiPriority w:val="99"/>
    <w:unhideWhenUsed/>
    <w:rsid w:val="00973A3C"/>
    <w:rPr>
      <w:color w:val="0563C1" w:themeColor="hyperlink"/>
      <w:u w:val="single"/>
    </w:rPr>
  </w:style>
  <w:style w:type="character" w:styleId="af2">
    <w:name w:val="Unresolved Mention"/>
    <w:basedOn w:val="a0"/>
    <w:uiPriority w:val="99"/>
    <w:semiHidden/>
    <w:unhideWhenUsed/>
    <w:rsid w:val="00973A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1</Pages>
  <Words>13318</Words>
  <Characters>75917</Characters>
  <Application>Microsoft Office Word</Application>
  <DocSecurity>0</DocSecurity>
  <Lines>632</Lines>
  <Paragraphs>178</Paragraphs>
  <ScaleCrop>false</ScaleCrop>
  <Company/>
  <LinksUpToDate>false</LinksUpToDate>
  <CharactersWithSpaces>89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liehhuang</dc:creator>
  <cp:keywords/>
  <dc:description/>
  <cp:lastModifiedBy>偉烈 黃</cp:lastModifiedBy>
  <cp:revision>7</cp:revision>
  <dcterms:created xsi:type="dcterms:W3CDTF">2021-12-29T09:06:00Z</dcterms:created>
  <dcterms:modified xsi:type="dcterms:W3CDTF">2021-12-29T09:13:00Z</dcterms:modified>
</cp:coreProperties>
</file>